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41ED60" w14:textId="77777777" w:rsidR="00712B0A" w:rsidRPr="00416FC0" w:rsidRDefault="00602CD5" w:rsidP="006930F6">
      <w:pPr>
        <w:pStyle w:val="Heading1"/>
        <w:ind w:left="576" w:hanging="576"/>
        <w:rPr>
          <w:rFonts w:cs="Times New Roman"/>
          <w:sz w:val="32"/>
        </w:rPr>
      </w:pPr>
      <w:r w:rsidRPr="00416FC0">
        <w:rPr>
          <w:rFonts w:cs="Times New Roman"/>
          <w:sz w:val="32"/>
        </w:rPr>
        <w:t>11</w:t>
      </w:r>
      <w:r w:rsidR="009D06F8" w:rsidRPr="00416FC0">
        <w:rPr>
          <w:rFonts w:cs="Times New Roman"/>
          <w:sz w:val="32"/>
        </w:rPr>
        <w:t xml:space="preserve"> </w:t>
      </w:r>
      <w:r w:rsidRPr="00416FC0">
        <w:rPr>
          <w:rFonts w:cs="Times New Roman"/>
          <w:sz w:val="32"/>
        </w:rPr>
        <w:t>Understanding P-values and confidence intervals</w:t>
      </w:r>
    </w:p>
    <w:p w14:paraId="163C5E09" w14:textId="77777777" w:rsidR="00712B0A" w:rsidRPr="00EB1098" w:rsidRDefault="00602CD5" w:rsidP="001130F9">
      <w:pPr>
        <w:pStyle w:val="Heading2"/>
        <w:rPr>
          <w:rFonts w:cs="Times New Roman"/>
          <w:sz w:val="24"/>
          <w:szCs w:val="24"/>
        </w:rPr>
      </w:pPr>
      <w:r w:rsidRPr="00EB1098">
        <w:rPr>
          <w:rFonts w:cs="Times New Roman"/>
          <w:sz w:val="24"/>
          <w:szCs w:val="24"/>
        </w:rPr>
        <w:t>Introduction</w:t>
      </w:r>
      <w:r w:rsidR="00C90102" w:rsidRPr="00EB1098">
        <w:rPr>
          <w:rFonts w:cs="Times New Roman"/>
          <w:sz w:val="24"/>
          <w:szCs w:val="24"/>
        </w:rPr>
        <w:t xml:space="preserve"> and justification</w:t>
      </w:r>
    </w:p>
    <w:p w14:paraId="24F030CD" w14:textId="4FCB2C70" w:rsidR="00712B0A" w:rsidRPr="00EB1098" w:rsidRDefault="00602CD5" w:rsidP="00916104">
      <w:pPr>
        <w:pStyle w:val="NormalWeb"/>
      </w:pPr>
      <w:r w:rsidRPr="00EB1098">
        <w:t xml:space="preserve">In the previous two chapters, we discussed using the results of randomized trials and observational studies to estimate treatment effects. We were primarily interested in measures of effect size and in problems with design (in randomized trials) and confounding (in observational studies) that could bias effect estimates. We did </w:t>
      </w:r>
      <w:r w:rsidR="00D97B4F">
        <w:t xml:space="preserve">not </w:t>
      </w:r>
      <w:r w:rsidR="000F2FDF">
        <w:t>focus on</w:t>
      </w:r>
      <w:r w:rsidRPr="00EB1098">
        <w:t xml:space="preserve"> whether the apparent treatment effects could be a result of chance</w:t>
      </w:r>
      <w:r w:rsidR="00BD028A" w:rsidRPr="00EB1098">
        <w:t xml:space="preserve"> </w:t>
      </w:r>
      <w:r w:rsidR="00B00EB5">
        <w:t xml:space="preserve">or </w:t>
      </w:r>
      <w:r w:rsidR="000F2FDF">
        <w:t xml:space="preserve">attempt to quantify </w:t>
      </w:r>
      <w:r w:rsidR="00BD028A" w:rsidRPr="00EB1098">
        <w:t>the precision of our effect estimates</w:t>
      </w:r>
      <w:r w:rsidRPr="00EB1098">
        <w:t xml:space="preserve">. The statistics used to help us with these </w:t>
      </w:r>
      <w:r w:rsidR="005F715F">
        <w:t>issues</w:t>
      </w:r>
      <w:r w:rsidR="005F715F" w:rsidRPr="00EB1098">
        <w:t xml:space="preserve"> </w:t>
      </w:r>
      <w:r w:rsidRPr="00EB1098">
        <w:t>− P-values and con</w:t>
      </w:r>
      <w:r w:rsidR="00712B0A" w:rsidRPr="00EB1098">
        <w:t>fi</w:t>
      </w:r>
      <w:r w:rsidRPr="00EB1098">
        <w:t>dence intervals – are the subject of this chapter.</w:t>
      </w:r>
    </w:p>
    <w:p w14:paraId="2D8CDE6C" w14:textId="23B62ECD" w:rsidR="00712B0A" w:rsidRPr="00EB1098" w:rsidRDefault="00602CD5" w:rsidP="00916104">
      <w:pPr>
        <w:pStyle w:val="NormalWeb"/>
      </w:pPr>
      <w:r w:rsidRPr="00EB1098">
        <w:t>No area in epidemiology and statistics is so widely misunderstood and mistaught. We cover a more sophisticated understanding of P-values and con</w:t>
      </w:r>
      <w:r w:rsidR="00712B0A" w:rsidRPr="00EB1098">
        <w:t>fi</w:t>
      </w:r>
      <w:r w:rsidRPr="00EB1098">
        <w:t xml:space="preserve">dence intervals in this text because 1) it is right, 2) it is important, 3) </w:t>
      </w:r>
      <w:r w:rsidR="00B22AD4" w:rsidRPr="00EB1098">
        <w:t xml:space="preserve">Bayesian statistical analyses </w:t>
      </w:r>
      <w:r w:rsidR="00BD028A" w:rsidRPr="00EB1098">
        <w:t>have reached</w:t>
      </w:r>
      <w:r w:rsidR="00B22AD4" w:rsidRPr="00EB1098">
        <w:t xml:space="preserve"> the mainstream clinical research literature</w:t>
      </w:r>
      <w:r w:rsidR="00041E3D">
        <w:fldChar w:fldCharType="begin">
          <w:fldData xml:space="preserve">PEVuZE5vdGU+PENpdGU+PEF1dGhvcj5Hcm91cDwvQXV0aG9yPjxZZWFyPjIwMTY8L1llYXI+PFJl
Y051bT4xNTA1PC9SZWNOdW0+PERpc3BsYXlUZXh0PlsxLCAyXTwvRGlzcGxheVRleHQ+PHJlY29y
ZD48cmVjLW51bWJlcj4xNTA1PC9yZWMtbnVtYmVyPjxmb3JlaWduLWtleXM+PGtleSBhcHA9IkVO
IiBkYi1pZD0iMGZ0dmZmOXA4MGZwNWZldzVzMDVmNWZ3OXJkOWZlZnJkemVyIiB0aW1lc3RhbXA9
IjE1MTgwNjM5NzkiPjE1MDU8L2tleT48L2ZvcmVpZ24ta2V5cz48cmVmLXR5cGUgbmFtZT0iSm91
cm5hbCBBcnRpY2xlIj4xNzwvcmVmLXR5cGU+PGNvbnRyaWJ1dG9ycz48YXV0aG9ycz48YXV0aG9y
PlByZXZhaWwgSWkgV3JpdGluZyBHcm91cDwvYXV0aG9yPjxhdXRob3I+TXVsdGktTmF0aW9uYWws
IFByZXZhaWwgSS4gSS4gU3R1ZHkgVGVhbTwvYXV0aG9yPjxhdXRob3I+RGF2ZXksIFIuIFQuLCBK
ci48L2F1dGhvcj48YXV0aG9yPkRvZGQsIEwuPC9hdXRob3I+PGF1dGhvcj5Qcm9zY2hhbiwgTS4g
QS48L2F1dGhvcj48YXV0aG9yPk5lYXRvbiwgSi48L2F1dGhvcj48YXV0aG9yPk5ldWhhdXMgTm9y
ZHdhbGwsIEouPC9hdXRob3I+PGF1dGhvcj5Lb29wbWVpbmVycywgSi4gUy48L2F1dGhvcj48YXV0
aG9yPkJlaWdlbCwgSi48L2F1dGhvcj48YXV0aG9yPlRpZXJuZXksIEouPC9hdXRob3I+PGF1dGhv
cj5MYW5lLCBILiBDLjwvYXV0aG9yPjxhdXRob3I+RmF1Y2ksIEEuIFMuPC9hdXRob3I+PGF1dGhv
cj5NYXNzYXF1b2ksIE0uIEIuIEYuPC9hdXRob3I+PGF1dGhvcj5TYWhyLCBGLjwvYXV0aG9yPjxh
dXRob3I+TWFsdnksIEQuPC9hdXRob3I+PC9hdXRob3JzPjwvY29udHJpYnV0b3JzPjx0aXRsZXM+
PHRpdGxlPkEgUmFuZG9taXplZCwgQ29udHJvbGxlZCBUcmlhbCBvZiBaTWFwcCBmb3IgRWJvbGEg
VmlydXMgSW5mZWN0aW9uPC90aXRsZT48c2Vjb25kYXJ5LXRpdGxlPk4gRW5nbCBKIE1lZDwvc2Vj
b25kYXJ5LXRpdGxlPjwvdGl0bGVzPjxwZXJpb2RpY2FsPjxmdWxsLXRpdGxlPk4gRW5nbCBKIE1l
ZDwvZnVsbC10aXRsZT48L3BlcmlvZGljYWw+PHBhZ2VzPjE0NDgtMTQ1NjwvcGFnZXM+PHZvbHVt
ZT4zNzU8L3ZvbHVtZT48bnVtYmVyPjE1PC9udW1iZXI+PGtleXdvcmRzPjxrZXl3b3JkPkFkb2xl
c2NlbnQ8L2tleXdvcmQ+PGtleXdvcmQ+QWR1bHQ8L2tleXdvcmQ+PGtleXdvcmQ+QWZyaWNhLCBX
ZXN0ZXJuPC9rZXl3b3JkPjxrZXl3b3JkPkFtaWRlcy90aGVyYXBldXRpYyB1c2U8L2tleXdvcmQ+
PGtleXdvcmQ+QW50aWJvZGllcywgTW9ub2Nsb25hbC9hZHZlcnNlIGVmZmVjdHMvKnRoZXJhcGV1
dGljIHVzZTwva2V5d29yZD48a2V5d29yZD5CYXllcyBUaGVvcmVtPC9rZXl3b3JkPjxrZXl3b3Jk
PkNoaWxkPC9rZXl3b3JkPjxrZXl3b3JkPkNvbWJpbmVkIE1vZGFsaXR5IFRoZXJhcHk8L2tleXdv
cmQ+PGtleXdvcmQ+KkVib2xhdmlydXMvZ2VuZXRpY3MvaXNvbGF0aW9uICZhbXA7IHB1cmlmaWNh
dGlvbjwva2V5d29yZD48a2V5d29yZD5GZW1hbGU8L2tleXdvcmQ+PGtleXdvcmQ+SGVtb3JyaGFn
aWMgRmV2ZXIsIEVib2xhLypkcnVnIHRoZXJhcHkvbW9ydGFsaXR5L3RoZXJhcHkvdmlyb2xvZ3k8
L2tleXdvcmQ+PGtleXdvcmQ+SHVtYW5zPC9rZXl3b3JkPjxrZXl3b3JkPkthcGxhbi1NZWllciBF
c3RpbWF0ZTwva2V5d29yZD48a2V5d29yZD5NYWxlPC9rZXl3b3JkPjxrZXl3b3JkPlBvbHltZXJh
c2UgQ2hhaW4gUmVhY3Rpb248L2tleXdvcmQ+PGtleXdvcmQ+UHlyYXppbmVzL3RoZXJhcGV1dGlj
IHVzZTwva2V5d29yZD48a2V5d29yZD5UcmVhdG1lbnQgT3V0Y29tZTwva2V5d29yZD48a2V5d29y
ZD5Vbml0ZWQgU3RhdGVzPC9rZXl3b3JkPjxrZXl3b3JkPlZpcmFsIExvYWQ8L2tleXdvcmQ+PC9r
ZXl3b3Jkcz48ZGF0ZXM+PHllYXI+MjAxNjwveWVhcj48cHViLWRhdGVzPjxkYXRlPk9jdCAxMzwv
ZGF0ZT48L3B1Yi1kYXRlcz48L2RhdGVzPjxpc2JuPjE1MzMtNDQwNiAoRWxlY3Ryb25pYykmI3hE
OzAwMjgtNDc5MyAoTGlua2luZyk8L2lzYm4+PGFjY2Vzc2lvbi1udW0+Mjc3MzI4MTk8L2FjY2Vz
c2lvbi1udW0+PHVybHM+PHJlbGF0ZWQtdXJscz48dXJsPmh0dHBzOi8vd3d3Lm5jYmkubmxtLm5p
aC5nb3YvcHVibWVkLzI3NzMyODE5PC91cmw+PC9yZWxhdGVkLXVybHM+PC91cmxzPjxjdXN0b20y
PlBNQzUwODY0Mjc8L2N1c3RvbTI+PGVsZWN0cm9uaWMtcmVzb3VyY2UtbnVtPjEwLjEwNTYvTkVK
TW9hMTYwNDMzMDwvZWxlY3Ryb25pYy1yZXNvdXJjZS1udW0+PC9yZWNvcmQ+PC9DaXRlPjxDaXRl
PjxBdXRob3I+TGFwdG9vazwvQXV0aG9yPjxZZWFyPjIwMTc8L1llYXI+PFJlY051bT4xNTAwPC9S
ZWNOdW0+PHJlY29yZD48cmVjLW51bWJlcj4xNTAwPC9yZWMtbnVtYmVyPjxmb3JlaWduLWtleXM+
PGtleSBhcHA9IkVOIiBkYi1pZD0iMGZ0dmZmOXA4MGZwNWZldzVzMDVmNWZ3OXJkOWZlZnJkemVy
IiB0aW1lc3RhbXA9IjE1MTgwNDY5NjMiPjE1MDA8L2tleT48L2ZvcmVpZ24ta2V5cz48cmVmLXR5
cGUgbmFtZT0iSm91cm5hbCBBcnRpY2xlIj4xNzwvcmVmLXR5cGU+PGNvbnRyaWJ1dG9ycz48YXV0
aG9ycz48YXV0aG9yPkxhcHRvb2ssIEEuIFIuPC9hdXRob3I+PGF1dGhvcj5TaGFua2FyYW4sIFMu
PC9hdXRob3I+PGF1dGhvcj5UeXNvbiwgSi4gRS48L2F1dGhvcj48YXV0aG9yPk11bm96LCBCLjwv
YXV0aG9yPjxhdXRob3I+QmVsbCwgRS4gRi48L2F1dGhvcj48YXV0aG9yPkdvbGRiZXJnLCBSLiBO
LjwvYXV0aG9yPjxhdXRob3I+UGFyaWtoLCBOLiBBLjwvYXV0aG9yPjxhdXRob3I+QW1iYWxhdmFu
YW4sIE4uPC9hdXRob3I+PGF1dGhvcj5QZWRyb3phLCBDLjwvYXV0aG9yPjxhdXRob3I+UGFwcGFz
LCBBLjwvYXV0aG9yPjxhdXRob3I+RGFzLCBBLjwvYXV0aG9yPjxhdXRob3I+Q2hhdWRoYXJ5LCBB
LiBTLjwvYXV0aG9yPjxhdXRob3I+RWhyZW5rcmFueiwgUi4gQS48L2F1dGhvcj48YXV0aG9yPkhl
bnNtYW4sIEEuIE0uPC9hdXRob3I+PGF1dGhvcj5WYW4gTWV1cnMsIEsuIFAuPC9hdXRob3I+PGF1
dGhvcj5DaGFsYWssIEwuIEYuPC9hdXRob3I+PGF1dGhvcj5IYW1yaWNrLCBTLiBFLiBHLjwvYXV0
aG9yPjxhdXRob3I+U29rb2wsIEcuIE0uPC9hdXRob3I+PGF1dGhvcj5XYWxzaCwgTS4gQy48L2F1
dGhvcj48YXV0aG9yPlBvaW5kZXh0ZXIsIEIuIEIuPC9hdXRob3I+PGF1dGhvcj5GYWl4LCBSLiBH
LjwvYXV0aG9yPjxhdXRob3I+V2F0dGVyYmVyZywgSy4gTC48L2F1dGhvcj48YXV0aG9yPkZyYW50
eiwgSS4gRC4sIDNyZDwvYXV0aG9yPjxhdXRob3I+R3VpbGxldCwgUi48L2F1dGhvcj48YXV0aG9y
PkRldmFza2FyLCBVLjwvYXV0aG9yPjxhdXRob3I+VHJ1b2csIFcuIEUuPC9hdXRob3I+PGF1dGhv
cj5DaG9jaywgVi4gWS48L2F1dGhvcj48YXV0aG9yPld5Y2tvZmYsIE0uIEguPC9hdXRob3I+PGF1
dGhvcj5NY0dvd2FuLCBFLiBDLjwvYXV0aG9yPjxhdXRob3I+Q2FybHRvbiwgRC4gUC48L2F1dGhv
cj48YXV0aG9yPkhhcm1vbiwgSC4gTS48L2F1dGhvcj48YXV0aG9yPkJydW1iYXVnaCwgSi4gRS48
L2F1dGhvcj48YXV0aG9yPkNvdHRlbiwgQy4gTS48L2F1dGhvcj48YXV0aG9yPlNhbmNoZXosIFAu
IEouPC9hdXRob3I+PGF1dGhvcj5IaWJicywgQS4gTS48L2F1dGhvcj48YXV0aG9yPkhpZ2dpbnMs
IFIuIEQuPC9hdXRob3I+PGF1dGhvcj5FdW5pY2UgS2VubmVkeSBTaHJpdmVyIE5hdGlvbmFsIElu
c3RpdHV0ZSBvZiBDaGlsZCwgSGVhbHRoPC9hdXRob3I+PGF1dGhvcj5IdW1hbiBEZXZlbG9wbWVu
dCBOZW9uYXRhbCBSZXNlYXJjaCwgTmV0d29yazwvYXV0aG9yPjwvYXV0aG9ycz48L2NvbnRyaWJ1
dG9ycz48YXV0aC1hZGRyZXNzPkRlcGFydG1lbnQgb2YgUGVkaWF0cmljcywgV29tZW4gJmFtcDsg
SW5mYW50cyBIb3NwaXRhbCwgQnJvd24gVW5pdmVyc2l0eSwgUHJvdmlkZW5jZSwgUmhvZGUgSXNs
YW5kLiYjeEQ7RGVwYXJ0bWVudCBvZiBQZWRpYXRyaWNzLCBXYXluZSBTdGF0ZSBVbml2ZXJzaXR5
LCBEZXRyb2l0LCBNaWNoaWdhbi4mI3hEO0RlcGFydG1lbnQgb2YgUGVkaWF0cmljcywgTWNHb3Zl
cm4gTWVkaWNhbCBTY2hvb2wgYXQgdGhlIFVuaXZlcnNpdHkgb2YgVGV4YXMgSGVhbHRoIFNjaWVu
Y2UgQ2VudGVyIGF0IEhvdXN0b24uJiN4RDtTb2NpYWwsIFN0YXRpc3RpY2FsLCBhbmQgRW52aXJv
bm1lbnRhbCBTY2llbmNlcyBVbml0LCBSVEkgSW50ZXJuYXRpb25hbCwgUmVzZWFyY2ggVHJpYW5n
bGUgUGFyaywgTm9ydGggQ2Fyb2xpbmEuJiN4RDtEZXBhcnRtZW50IG9mIFBlZGlhdHJpY3MsIFVu
aXZlcnNpdHkgb2YgSW93YSwgSW93YSBDaXR5LiYjeEQ7RGVwYXJ0bWVudCBvZiBQZWRpYXRyaWNz
LCBEdWtlIFVuaXZlcnNpdHksIER1cmhhbSwgTm9ydGggQ2Fyb2xpbmEuJiN4RDtQZXJpbmF0YWwg
SW5zdGl0dXRlLCBDaW5jaW5uYXRpIENoaWxkcmVuJmFwb3M7cyBIb3NwaXRhbCBNZWRpY2FsIENl
bnRlciwgQ2luY2lubmF0aSwgT2hpby4mI3hEO0RpdmlzaW9uIG9mIE5lb25hdG9sb2d5LCBVbml2
ZXJzaXR5IG9mIEFsYWJhbWEgYXQgQmlybWluZ2hhbS4mI3hEO1NvY2lhbCwgU3RhdGlzdGljYWws
IGFuZCBFbnZpcm9ubWVudGFsIFNjaWVuY2VzIFVuaXQsIFJUSSBJbnRlcm5hdGlvbmFsLCBSb2Nr
dmlsbGUsIE1hcnlsYW5kLiYjeEQ7RGVwYXJ0bWVudCBvZiBQZWRpYXRyaWNzLCBVbml2ZXJzaXR5
IG9mIFBlbm5zeWx2YW5pYSwgUGhpbGFkZWxwaGlhLiYjeEQ7RGVwYXJ0bWVudCBvZiBQZWRpYXRy
aWNzLCBZYWxlIFVuaXZlcnNpdHkgU2Nob29sIG9mIE1lZGljaW5lLCBOZXcgSGF2ZW4sIENvbm5l
Y3RpY3V0LiYjeEQ7RGVwYXJ0bWVudCBvZiBQZWRpYXRyaWNzLCBEaXZpc2lvbiBvZiBOZW9uYXRh
bCBhbmQgRGV2ZWxvcG1lbnRhbCBNZWRpY2luZSwgU3RhbmZvcmQgVW5pdmVyc2l0eSBTY2hvb2wg
b2YgTWVkaWNpbmUsIFBhbG8gQWx0bywgQ2FsaWZvcm5pYS4mI3hEO0x1Y2lsZSBQYWNrYXJkIENo
aWxkcmVuJmFwb3M7cyBIb3NwaXRhbCwgUGFsbyBBbHRvLCBDYWxpZm9ybmlhLiYjeEQ7RGVwYXJ0
bWVudCBvZiBQZWRpYXRyaWNzLCBVbml2ZXJzaXR5IG9mIFRleGFzIFNvdXRod2VzdGVybiBNZWRp
Y2FsIENlbnRlciwgRGFsbGFzLiYjeEQ7RW1vcnkgVW5pdmVyc2l0eSBTY2hvb2wgb2YgTWVkaWNp
bmUsIERlcGFydG1lbnQgb2YgUGVkaWF0cmljcywgQ2hpbGRyZW4mYXBvcztzIEhlYWx0aGNhcmUg
b2YgQXRsYW50YSwgQXRsYW50YSwgR2VvcmdpYS4mI3hEO0RlcGFydG1lbnQgb2YgUGVkaWF0cmlj
cywgSW5kaWFuYSBVbml2ZXJzaXR5IFNjaG9vbCBvZiBNZWRpY2luZSwgSW5kaWFuYXBvbGlzLiYj
eEQ7RGVwYXJ0bWVudCBvZiBQZWRpYXRyaWNzLCBSYWluYm93IEJhYmllcyAmYW1wOyBDaGlsZHJl
biZhcG9zO3MgSG9zcGl0YWwsIENhc2UgV2VzdGVybiBSZXNlcnZlIFVuaXZlcnNpdHksIENsZXZl
bGFuZCwgT2hpby4mI3hEO0RlcGFydG1lbnQgb2YgUGVkaWF0cmljcywgRGl2aXNpb24gb2YgTmVv
bmF0b2xvZ3ksIFVuaXZlcnNpdHkgb2YgVXRhaCBTY2hvb2wgb2YgTWVkaWNpbmUsIFNhbHQgTGFr
ZSBDaXR5LiYjeEQ7VW5pdmVyc2l0eSBvZiBOZXcgTWV4aWNvIEhlYWx0aCBTY2llbmNlcyBDZW50
ZXIsIEFsYnVxdWVycXVlLiYjeEQ7RGl2aXNpb24gb2YgTmV3Ym9ybiBNZWRpY2luZSwgRGVwYXJ0
bWVudCBvZiBQZWRpYXRyaWNzLCBGbG9hdGluZyBIb3NwaXRhbCBmb3IgQ2hpbGRyZW4sIFR1ZnRz
IE1lZGljYWwgQ2VudGVyLCBCb3N0b24sIE1hc3NhY2h1c2V0dHMuJiN4RDtVbml2ZXJzaXR5IG9m
IFJvY2hlc3RlciBTY2hvb2wgb2YgTWVkaWNpbmUgYW5kIERlbnRpc3RyeSwgUm9jaGVzdGVyLCBO
ZXcgWW9yay4mI3hEO0RlcGFydG1lbnQgb2YgUGVkaWF0cmljcywgVW5pdmVyc2l0eSBvZiBDYWxp
Zm9ybmlhLCBMb3MgQW5nZWxlcy4mI3hEO0RlcGFydG1lbnQgb2YgUGVkaWF0cmljcywgQ2hpbGRy
ZW4mYXBvcztzIE1lcmN5IEhvc3BpdGFsLCBLYW5zYXMgQ2l0eSwgTWlzc291cmkuJiN4RDtVbml2
ZXJzaXR5IG9mIE1pc3NvdXJpIEthbnNhcyBDaXR5IFNjaG9vbCBvZiBNZWRpY2luZSwgS2Fuc2Fz
IENpdHkuJiN4RDtEZXBhcnRtZW50IG9mIFBlZGlhdHJpY3MsIE5hdGlvbndpZGUgQ2hpbGRyZW4m
YXBvcztzIEhvc3BpdGFsLCBDb2x1bWJ1cywgT2hpby4mI3hEO0V1bmljZSBLZW5uZWR5IFNocml2
ZXIgTmF0aW9uYWwgSW5zdGl0dXRlIG9mIENoaWxkIEhlYWx0aCBhbmQgSHVtYW4gRGV2ZWxvcG1l
bnQsIE5hdGlvbmFsIEluc3RpdHV0ZXMgb2YgSGVhbHRoLCBCZXRoZXNkYSwgTWFyeWxhbmQuPC9h
dXRoLWFkZHJlc3M+PHRpdGxlcz48dGl0bGU+RWZmZWN0IG9mIFRoZXJhcGV1dGljIEh5cG90aGVy
bWlhIEluaXRpYXRlZCBBZnRlciA2IEhvdXJzIG9mIEFnZSBvbiBEZWF0aCBvciBEaXNhYmlsaXR5
IEFtb25nIE5ld2Jvcm5zIFdpdGggSHlwb3hpYy1Jc2NoZW1pYyBFbmNlcGhhbG9wYXRoeTogQSBS
YW5kb21pemVkIENsaW5pY2FsIFRyaWFsPC90aXRsZT48c2Vjb25kYXJ5LXRpdGxlPkpBTUE8L3Nl
Y29uZGFyeS10aXRsZT48L3RpdGxlcz48cGVyaW9kaWNhbD48ZnVsbC10aXRsZT5KQU1BPC9mdWxs
LXRpdGxlPjwvcGVyaW9kaWNhbD48cGFnZXM+MTU1MC0xNTYwPC9wYWdlcz48dm9sdW1lPjMxODwv
dm9sdW1lPjxudW1iZXI+MTY8L251bWJlcj48a2V5d29yZHM+PGtleXdvcmQ+QmF5ZXMgVGhlb3Jl
bTwva2V5d29yZD48a2V5d29yZD5EZXZlbG9wbWVudGFsIERpc2FiaWxpdGllcy8qZXRpb2xvZ3kv
cHJldmVudGlvbiAmYW1wOyBjb250cm9sPC9rZXl3b3JkPjxrZXl3b3JkPkZlbWFsZTwva2V5d29y
ZD48a2V5d29yZD5HZXN0YXRpb25hbCBBZ2U8L2tleXdvcmQ+PGtleXdvcmQ+SHVtYW5zPC9rZXl3
b3JkPjxrZXl3b3JkPipIeXBvdGhlcm1pYSwgSW5kdWNlZDwva2V5d29yZD48a2V5d29yZD5IeXBv
eGlhLUlzY2hlbWlhLCBCcmFpbi9jb21wbGljYXRpb25zL21vcnRhbGl0eS8qdGhlcmFweTwva2V5
d29yZD48a2V5d29yZD5JbmZhbnQsIE5ld2Jvcm48L2tleXdvcmQ+PGtleXdvcmQ+TWFsZTwva2V5
d29yZD48a2V5d29yZD5QcmVnbmFuY3k8L2tleXdvcmQ+PGtleXdvcmQ+UHJlZ25hbmN5IENvbXBs
aWNhdGlvbnM8L2tleXdvcmQ+PGtleXdvcmQ+VGltZS10by1UcmVhdG1lbnQ8L2tleXdvcmQ+PC9r
ZXl3b3Jkcz48ZGF0ZXM+PHllYXI+MjAxNzwveWVhcj48cHViLWRhdGVzPjxkYXRlPk9jdCAyNDwv
ZGF0ZT48L3B1Yi1kYXRlcz48L2RhdGVzPjxpc2JuPjE1MzgtMzU5OCAoRWxlY3Ryb25pYykmI3hE
OzAwOTgtNzQ4NCAoTGlua2luZyk8L2lzYm4+PGFjY2Vzc2lvbi1udW0+MjkwNjc0Mjg8L2FjY2Vz
c2lvbi1udW0+PHVybHM+PHJlbGF0ZWQtdXJscz48dXJsPmh0dHBzOi8vd3d3Lm5jYmkubmxtLm5p
aC5nb3YvcHVibWVkLzI5MDY3NDI4PC91cmw+PC9yZWxhdGVkLXVybHM+PC91cmxzPjxjdXN0b20y
PlBNQzU3ODM1NjY8L2N1c3RvbTI+PGVsZWN0cm9uaWMtcmVzb3VyY2UtbnVtPjEwLjEwMDEvamFt
YS4yMDE3LjE0OTcyPC9lbGVjdHJvbmljLXJlc291cmNlLW51bT48L3JlY29yZD48L0NpdGU+PC9F
bmROb3RlPgB=
</w:fldData>
        </w:fldChar>
      </w:r>
      <w:r w:rsidR="00041E3D">
        <w:instrText xml:space="preserve"> ADDIN EN.CITE </w:instrText>
      </w:r>
      <w:r w:rsidR="00041E3D">
        <w:fldChar w:fldCharType="begin">
          <w:fldData xml:space="preserve">PEVuZE5vdGU+PENpdGU+PEF1dGhvcj5Hcm91cDwvQXV0aG9yPjxZZWFyPjIwMTY8L1llYXI+PFJl
Y051bT4xNTA1PC9SZWNOdW0+PERpc3BsYXlUZXh0PlsxLCAyXTwvRGlzcGxheVRleHQ+PHJlY29y
ZD48cmVjLW51bWJlcj4xNTA1PC9yZWMtbnVtYmVyPjxmb3JlaWduLWtleXM+PGtleSBhcHA9IkVO
IiBkYi1pZD0iMGZ0dmZmOXA4MGZwNWZldzVzMDVmNWZ3OXJkOWZlZnJkemVyIiB0aW1lc3RhbXA9
IjE1MTgwNjM5NzkiPjE1MDU8L2tleT48L2ZvcmVpZ24ta2V5cz48cmVmLXR5cGUgbmFtZT0iSm91
cm5hbCBBcnRpY2xlIj4xNzwvcmVmLXR5cGU+PGNvbnRyaWJ1dG9ycz48YXV0aG9ycz48YXV0aG9y
PlByZXZhaWwgSWkgV3JpdGluZyBHcm91cDwvYXV0aG9yPjxhdXRob3I+TXVsdGktTmF0aW9uYWws
IFByZXZhaWwgSS4gSS4gU3R1ZHkgVGVhbTwvYXV0aG9yPjxhdXRob3I+RGF2ZXksIFIuIFQuLCBK
ci48L2F1dGhvcj48YXV0aG9yPkRvZGQsIEwuPC9hdXRob3I+PGF1dGhvcj5Qcm9zY2hhbiwgTS4g
QS48L2F1dGhvcj48YXV0aG9yPk5lYXRvbiwgSi48L2F1dGhvcj48YXV0aG9yPk5ldWhhdXMgTm9y
ZHdhbGwsIEouPC9hdXRob3I+PGF1dGhvcj5Lb29wbWVpbmVycywgSi4gUy48L2F1dGhvcj48YXV0
aG9yPkJlaWdlbCwgSi48L2F1dGhvcj48YXV0aG9yPlRpZXJuZXksIEouPC9hdXRob3I+PGF1dGhv
cj5MYW5lLCBILiBDLjwvYXV0aG9yPjxhdXRob3I+RmF1Y2ksIEEuIFMuPC9hdXRob3I+PGF1dGhv
cj5NYXNzYXF1b2ksIE0uIEIuIEYuPC9hdXRob3I+PGF1dGhvcj5TYWhyLCBGLjwvYXV0aG9yPjxh
dXRob3I+TWFsdnksIEQuPC9hdXRob3I+PC9hdXRob3JzPjwvY29udHJpYnV0b3JzPjx0aXRsZXM+
PHRpdGxlPkEgUmFuZG9taXplZCwgQ29udHJvbGxlZCBUcmlhbCBvZiBaTWFwcCBmb3IgRWJvbGEg
VmlydXMgSW5mZWN0aW9uPC90aXRsZT48c2Vjb25kYXJ5LXRpdGxlPk4gRW5nbCBKIE1lZDwvc2Vj
b25kYXJ5LXRpdGxlPjwvdGl0bGVzPjxwZXJpb2RpY2FsPjxmdWxsLXRpdGxlPk4gRW5nbCBKIE1l
ZDwvZnVsbC10aXRsZT48L3BlcmlvZGljYWw+PHBhZ2VzPjE0NDgtMTQ1NjwvcGFnZXM+PHZvbHVt
ZT4zNzU8L3ZvbHVtZT48bnVtYmVyPjE1PC9udW1iZXI+PGtleXdvcmRzPjxrZXl3b3JkPkFkb2xl
c2NlbnQ8L2tleXdvcmQ+PGtleXdvcmQ+QWR1bHQ8L2tleXdvcmQ+PGtleXdvcmQ+QWZyaWNhLCBX
ZXN0ZXJuPC9rZXl3b3JkPjxrZXl3b3JkPkFtaWRlcy90aGVyYXBldXRpYyB1c2U8L2tleXdvcmQ+
PGtleXdvcmQ+QW50aWJvZGllcywgTW9ub2Nsb25hbC9hZHZlcnNlIGVmZmVjdHMvKnRoZXJhcGV1
dGljIHVzZTwva2V5d29yZD48a2V5d29yZD5CYXllcyBUaGVvcmVtPC9rZXl3b3JkPjxrZXl3b3Jk
PkNoaWxkPC9rZXl3b3JkPjxrZXl3b3JkPkNvbWJpbmVkIE1vZGFsaXR5IFRoZXJhcHk8L2tleXdv
cmQ+PGtleXdvcmQ+KkVib2xhdmlydXMvZ2VuZXRpY3MvaXNvbGF0aW9uICZhbXA7IHB1cmlmaWNh
dGlvbjwva2V5d29yZD48a2V5d29yZD5GZW1hbGU8L2tleXdvcmQ+PGtleXdvcmQ+SGVtb3JyaGFn
aWMgRmV2ZXIsIEVib2xhLypkcnVnIHRoZXJhcHkvbW9ydGFsaXR5L3RoZXJhcHkvdmlyb2xvZ3k8
L2tleXdvcmQ+PGtleXdvcmQ+SHVtYW5zPC9rZXl3b3JkPjxrZXl3b3JkPkthcGxhbi1NZWllciBF
c3RpbWF0ZTwva2V5d29yZD48a2V5d29yZD5NYWxlPC9rZXl3b3JkPjxrZXl3b3JkPlBvbHltZXJh
c2UgQ2hhaW4gUmVhY3Rpb248L2tleXdvcmQ+PGtleXdvcmQ+UHlyYXppbmVzL3RoZXJhcGV1dGlj
IHVzZTwva2V5d29yZD48a2V5d29yZD5UcmVhdG1lbnQgT3V0Y29tZTwva2V5d29yZD48a2V5d29y
ZD5Vbml0ZWQgU3RhdGVzPC9rZXl3b3JkPjxrZXl3b3JkPlZpcmFsIExvYWQ8L2tleXdvcmQ+PC9r
ZXl3b3Jkcz48ZGF0ZXM+PHllYXI+MjAxNjwveWVhcj48cHViLWRhdGVzPjxkYXRlPk9jdCAxMzwv
ZGF0ZT48L3B1Yi1kYXRlcz48L2RhdGVzPjxpc2JuPjE1MzMtNDQwNiAoRWxlY3Ryb25pYykmI3hE
OzAwMjgtNDc5MyAoTGlua2luZyk8L2lzYm4+PGFjY2Vzc2lvbi1udW0+Mjc3MzI4MTk8L2FjY2Vz
c2lvbi1udW0+PHVybHM+PHJlbGF0ZWQtdXJscz48dXJsPmh0dHBzOi8vd3d3Lm5jYmkubmxtLm5p
aC5nb3YvcHVibWVkLzI3NzMyODE5PC91cmw+PC9yZWxhdGVkLXVybHM+PC91cmxzPjxjdXN0b20y
PlBNQzUwODY0Mjc8L2N1c3RvbTI+PGVsZWN0cm9uaWMtcmVzb3VyY2UtbnVtPjEwLjEwNTYvTkVK
TW9hMTYwNDMzMDwvZWxlY3Ryb25pYy1yZXNvdXJjZS1udW0+PC9yZWNvcmQ+PC9DaXRlPjxDaXRl
PjxBdXRob3I+TGFwdG9vazwvQXV0aG9yPjxZZWFyPjIwMTc8L1llYXI+PFJlY051bT4xNTAwPC9S
ZWNOdW0+PHJlY29yZD48cmVjLW51bWJlcj4xNTAwPC9yZWMtbnVtYmVyPjxmb3JlaWduLWtleXM+
PGtleSBhcHA9IkVOIiBkYi1pZD0iMGZ0dmZmOXA4MGZwNWZldzVzMDVmNWZ3OXJkOWZlZnJkemVy
IiB0aW1lc3RhbXA9IjE1MTgwNDY5NjMiPjE1MDA8L2tleT48L2ZvcmVpZ24ta2V5cz48cmVmLXR5
cGUgbmFtZT0iSm91cm5hbCBBcnRpY2xlIj4xNzwvcmVmLXR5cGU+PGNvbnRyaWJ1dG9ycz48YXV0
aG9ycz48YXV0aG9yPkxhcHRvb2ssIEEuIFIuPC9hdXRob3I+PGF1dGhvcj5TaGFua2FyYW4sIFMu
PC9hdXRob3I+PGF1dGhvcj5UeXNvbiwgSi4gRS48L2F1dGhvcj48YXV0aG9yPk11bm96LCBCLjwv
YXV0aG9yPjxhdXRob3I+QmVsbCwgRS4gRi48L2F1dGhvcj48YXV0aG9yPkdvbGRiZXJnLCBSLiBO
LjwvYXV0aG9yPjxhdXRob3I+UGFyaWtoLCBOLiBBLjwvYXV0aG9yPjxhdXRob3I+QW1iYWxhdmFu
YW4sIE4uPC9hdXRob3I+PGF1dGhvcj5QZWRyb3phLCBDLjwvYXV0aG9yPjxhdXRob3I+UGFwcGFz
LCBBLjwvYXV0aG9yPjxhdXRob3I+RGFzLCBBLjwvYXV0aG9yPjxhdXRob3I+Q2hhdWRoYXJ5LCBB
LiBTLjwvYXV0aG9yPjxhdXRob3I+RWhyZW5rcmFueiwgUi4gQS48L2F1dGhvcj48YXV0aG9yPkhl
bnNtYW4sIEEuIE0uPC9hdXRob3I+PGF1dGhvcj5WYW4gTWV1cnMsIEsuIFAuPC9hdXRob3I+PGF1
dGhvcj5DaGFsYWssIEwuIEYuPC9hdXRob3I+PGF1dGhvcj5IYW1yaWNrLCBTLiBFLiBHLjwvYXV0
aG9yPjxhdXRob3I+U29rb2wsIEcuIE0uPC9hdXRob3I+PGF1dGhvcj5XYWxzaCwgTS4gQy48L2F1
dGhvcj48YXV0aG9yPlBvaW5kZXh0ZXIsIEIuIEIuPC9hdXRob3I+PGF1dGhvcj5GYWl4LCBSLiBH
LjwvYXV0aG9yPjxhdXRob3I+V2F0dGVyYmVyZywgSy4gTC48L2F1dGhvcj48YXV0aG9yPkZyYW50
eiwgSS4gRC4sIDNyZDwvYXV0aG9yPjxhdXRob3I+R3VpbGxldCwgUi48L2F1dGhvcj48YXV0aG9y
PkRldmFza2FyLCBVLjwvYXV0aG9yPjxhdXRob3I+VHJ1b2csIFcuIEUuPC9hdXRob3I+PGF1dGhv
cj5DaG9jaywgVi4gWS48L2F1dGhvcj48YXV0aG9yPld5Y2tvZmYsIE0uIEguPC9hdXRob3I+PGF1
dGhvcj5NY0dvd2FuLCBFLiBDLjwvYXV0aG9yPjxhdXRob3I+Q2FybHRvbiwgRC4gUC48L2F1dGhv
cj48YXV0aG9yPkhhcm1vbiwgSC4gTS48L2F1dGhvcj48YXV0aG9yPkJydW1iYXVnaCwgSi4gRS48
L2F1dGhvcj48YXV0aG9yPkNvdHRlbiwgQy4gTS48L2F1dGhvcj48YXV0aG9yPlNhbmNoZXosIFAu
IEouPC9hdXRob3I+PGF1dGhvcj5IaWJicywgQS4gTS48L2F1dGhvcj48YXV0aG9yPkhpZ2dpbnMs
IFIuIEQuPC9hdXRob3I+PGF1dGhvcj5FdW5pY2UgS2VubmVkeSBTaHJpdmVyIE5hdGlvbmFsIElu
c3RpdHV0ZSBvZiBDaGlsZCwgSGVhbHRoPC9hdXRob3I+PGF1dGhvcj5IdW1hbiBEZXZlbG9wbWVu
dCBOZW9uYXRhbCBSZXNlYXJjaCwgTmV0d29yazwvYXV0aG9yPjwvYXV0aG9ycz48L2NvbnRyaWJ1
dG9ycz48YXV0aC1hZGRyZXNzPkRlcGFydG1lbnQgb2YgUGVkaWF0cmljcywgV29tZW4gJmFtcDsg
SW5mYW50cyBIb3NwaXRhbCwgQnJvd24gVW5pdmVyc2l0eSwgUHJvdmlkZW5jZSwgUmhvZGUgSXNs
YW5kLiYjeEQ7RGVwYXJ0bWVudCBvZiBQZWRpYXRyaWNzLCBXYXluZSBTdGF0ZSBVbml2ZXJzaXR5
LCBEZXRyb2l0LCBNaWNoaWdhbi4mI3hEO0RlcGFydG1lbnQgb2YgUGVkaWF0cmljcywgTWNHb3Zl
cm4gTWVkaWNhbCBTY2hvb2wgYXQgdGhlIFVuaXZlcnNpdHkgb2YgVGV4YXMgSGVhbHRoIFNjaWVu
Y2UgQ2VudGVyIGF0IEhvdXN0b24uJiN4RDtTb2NpYWwsIFN0YXRpc3RpY2FsLCBhbmQgRW52aXJv
bm1lbnRhbCBTY2llbmNlcyBVbml0LCBSVEkgSW50ZXJuYXRpb25hbCwgUmVzZWFyY2ggVHJpYW5n
bGUgUGFyaywgTm9ydGggQ2Fyb2xpbmEuJiN4RDtEZXBhcnRtZW50IG9mIFBlZGlhdHJpY3MsIFVu
aXZlcnNpdHkgb2YgSW93YSwgSW93YSBDaXR5LiYjeEQ7RGVwYXJ0bWVudCBvZiBQZWRpYXRyaWNz
LCBEdWtlIFVuaXZlcnNpdHksIER1cmhhbSwgTm9ydGggQ2Fyb2xpbmEuJiN4RDtQZXJpbmF0YWwg
SW5zdGl0dXRlLCBDaW5jaW5uYXRpIENoaWxkcmVuJmFwb3M7cyBIb3NwaXRhbCBNZWRpY2FsIENl
bnRlciwgQ2luY2lubmF0aSwgT2hpby4mI3hEO0RpdmlzaW9uIG9mIE5lb25hdG9sb2d5LCBVbml2
ZXJzaXR5IG9mIEFsYWJhbWEgYXQgQmlybWluZ2hhbS4mI3hEO1NvY2lhbCwgU3RhdGlzdGljYWws
IGFuZCBFbnZpcm9ubWVudGFsIFNjaWVuY2VzIFVuaXQsIFJUSSBJbnRlcm5hdGlvbmFsLCBSb2Nr
dmlsbGUsIE1hcnlsYW5kLiYjeEQ7RGVwYXJ0bWVudCBvZiBQZWRpYXRyaWNzLCBVbml2ZXJzaXR5
IG9mIFBlbm5zeWx2YW5pYSwgUGhpbGFkZWxwaGlhLiYjeEQ7RGVwYXJ0bWVudCBvZiBQZWRpYXRy
aWNzLCBZYWxlIFVuaXZlcnNpdHkgU2Nob29sIG9mIE1lZGljaW5lLCBOZXcgSGF2ZW4sIENvbm5l
Y3RpY3V0LiYjeEQ7RGVwYXJ0bWVudCBvZiBQZWRpYXRyaWNzLCBEaXZpc2lvbiBvZiBOZW9uYXRh
bCBhbmQgRGV2ZWxvcG1lbnRhbCBNZWRpY2luZSwgU3RhbmZvcmQgVW5pdmVyc2l0eSBTY2hvb2wg
b2YgTWVkaWNpbmUsIFBhbG8gQWx0bywgQ2FsaWZvcm5pYS4mI3hEO0x1Y2lsZSBQYWNrYXJkIENo
aWxkcmVuJmFwb3M7cyBIb3NwaXRhbCwgUGFsbyBBbHRvLCBDYWxpZm9ybmlhLiYjeEQ7RGVwYXJ0
bWVudCBvZiBQZWRpYXRyaWNzLCBVbml2ZXJzaXR5IG9mIFRleGFzIFNvdXRod2VzdGVybiBNZWRp
Y2FsIENlbnRlciwgRGFsbGFzLiYjeEQ7RW1vcnkgVW5pdmVyc2l0eSBTY2hvb2wgb2YgTWVkaWNp
bmUsIERlcGFydG1lbnQgb2YgUGVkaWF0cmljcywgQ2hpbGRyZW4mYXBvcztzIEhlYWx0aGNhcmUg
b2YgQXRsYW50YSwgQXRsYW50YSwgR2VvcmdpYS4mI3hEO0RlcGFydG1lbnQgb2YgUGVkaWF0cmlj
cywgSW5kaWFuYSBVbml2ZXJzaXR5IFNjaG9vbCBvZiBNZWRpY2luZSwgSW5kaWFuYXBvbGlzLiYj
eEQ7RGVwYXJ0bWVudCBvZiBQZWRpYXRyaWNzLCBSYWluYm93IEJhYmllcyAmYW1wOyBDaGlsZHJl
biZhcG9zO3MgSG9zcGl0YWwsIENhc2UgV2VzdGVybiBSZXNlcnZlIFVuaXZlcnNpdHksIENsZXZl
bGFuZCwgT2hpby4mI3hEO0RlcGFydG1lbnQgb2YgUGVkaWF0cmljcywgRGl2aXNpb24gb2YgTmVv
bmF0b2xvZ3ksIFVuaXZlcnNpdHkgb2YgVXRhaCBTY2hvb2wgb2YgTWVkaWNpbmUsIFNhbHQgTGFr
ZSBDaXR5LiYjeEQ7VW5pdmVyc2l0eSBvZiBOZXcgTWV4aWNvIEhlYWx0aCBTY2llbmNlcyBDZW50
ZXIsIEFsYnVxdWVycXVlLiYjeEQ7RGl2aXNpb24gb2YgTmV3Ym9ybiBNZWRpY2luZSwgRGVwYXJ0
bWVudCBvZiBQZWRpYXRyaWNzLCBGbG9hdGluZyBIb3NwaXRhbCBmb3IgQ2hpbGRyZW4sIFR1ZnRz
IE1lZGljYWwgQ2VudGVyLCBCb3N0b24sIE1hc3NhY2h1c2V0dHMuJiN4RDtVbml2ZXJzaXR5IG9m
IFJvY2hlc3RlciBTY2hvb2wgb2YgTWVkaWNpbmUgYW5kIERlbnRpc3RyeSwgUm9jaGVzdGVyLCBO
ZXcgWW9yay4mI3hEO0RlcGFydG1lbnQgb2YgUGVkaWF0cmljcywgVW5pdmVyc2l0eSBvZiBDYWxp
Zm9ybmlhLCBMb3MgQW5nZWxlcy4mI3hEO0RlcGFydG1lbnQgb2YgUGVkaWF0cmljcywgQ2hpbGRy
ZW4mYXBvcztzIE1lcmN5IEhvc3BpdGFsLCBLYW5zYXMgQ2l0eSwgTWlzc291cmkuJiN4RDtVbml2
ZXJzaXR5IG9mIE1pc3NvdXJpIEthbnNhcyBDaXR5IFNjaG9vbCBvZiBNZWRpY2luZSwgS2Fuc2Fz
IENpdHkuJiN4RDtEZXBhcnRtZW50IG9mIFBlZGlhdHJpY3MsIE5hdGlvbndpZGUgQ2hpbGRyZW4m
YXBvcztzIEhvc3BpdGFsLCBDb2x1bWJ1cywgT2hpby4mI3hEO0V1bmljZSBLZW5uZWR5IFNocml2
ZXIgTmF0aW9uYWwgSW5zdGl0dXRlIG9mIENoaWxkIEhlYWx0aCBhbmQgSHVtYW4gRGV2ZWxvcG1l
bnQsIE5hdGlvbmFsIEluc3RpdHV0ZXMgb2YgSGVhbHRoLCBCZXRoZXNkYSwgTWFyeWxhbmQuPC9h
dXRoLWFkZHJlc3M+PHRpdGxlcz48dGl0bGU+RWZmZWN0IG9mIFRoZXJhcGV1dGljIEh5cG90aGVy
bWlhIEluaXRpYXRlZCBBZnRlciA2IEhvdXJzIG9mIEFnZSBvbiBEZWF0aCBvciBEaXNhYmlsaXR5
IEFtb25nIE5ld2Jvcm5zIFdpdGggSHlwb3hpYy1Jc2NoZW1pYyBFbmNlcGhhbG9wYXRoeTogQSBS
YW5kb21pemVkIENsaW5pY2FsIFRyaWFsPC90aXRsZT48c2Vjb25kYXJ5LXRpdGxlPkpBTUE8L3Nl
Y29uZGFyeS10aXRsZT48L3RpdGxlcz48cGVyaW9kaWNhbD48ZnVsbC10aXRsZT5KQU1BPC9mdWxs
LXRpdGxlPjwvcGVyaW9kaWNhbD48cGFnZXM+MTU1MC0xNTYwPC9wYWdlcz48dm9sdW1lPjMxODwv
dm9sdW1lPjxudW1iZXI+MTY8L251bWJlcj48a2V5d29yZHM+PGtleXdvcmQ+QmF5ZXMgVGhlb3Jl
bTwva2V5d29yZD48a2V5d29yZD5EZXZlbG9wbWVudGFsIERpc2FiaWxpdGllcy8qZXRpb2xvZ3kv
cHJldmVudGlvbiAmYW1wOyBjb250cm9sPC9rZXl3b3JkPjxrZXl3b3JkPkZlbWFsZTwva2V5d29y
ZD48a2V5d29yZD5HZXN0YXRpb25hbCBBZ2U8L2tleXdvcmQ+PGtleXdvcmQ+SHVtYW5zPC9rZXl3
b3JkPjxrZXl3b3JkPipIeXBvdGhlcm1pYSwgSW5kdWNlZDwva2V5d29yZD48a2V5d29yZD5IeXBv
eGlhLUlzY2hlbWlhLCBCcmFpbi9jb21wbGljYXRpb25zL21vcnRhbGl0eS8qdGhlcmFweTwva2V5
d29yZD48a2V5d29yZD5JbmZhbnQsIE5ld2Jvcm48L2tleXdvcmQ+PGtleXdvcmQ+TWFsZTwva2V5
d29yZD48a2V5d29yZD5QcmVnbmFuY3k8L2tleXdvcmQ+PGtleXdvcmQ+UHJlZ25hbmN5IENvbXBs
aWNhdGlvbnM8L2tleXdvcmQ+PGtleXdvcmQ+VGltZS10by1UcmVhdG1lbnQ8L2tleXdvcmQ+PC9r
ZXl3b3Jkcz48ZGF0ZXM+PHllYXI+MjAxNzwveWVhcj48cHViLWRhdGVzPjxkYXRlPk9jdCAyNDwv
ZGF0ZT48L3B1Yi1kYXRlcz48L2RhdGVzPjxpc2JuPjE1MzgtMzU5OCAoRWxlY3Ryb25pYykmI3hE
OzAwOTgtNzQ4NCAoTGlua2luZyk8L2lzYm4+PGFjY2Vzc2lvbi1udW0+MjkwNjc0Mjg8L2FjY2Vz
c2lvbi1udW0+PHVybHM+PHJlbGF0ZWQtdXJscz48dXJsPmh0dHBzOi8vd3d3Lm5jYmkubmxtLm5p
aC5nb3YvcHVibWVkLzI5MDY3NDI4PC91cmw+PC9yZWxhdGVkLXVybHM+PC91cmxzPjxjdXN0b20y
PlBNQzU3ODM1NjY8L2N1c3RvbTI+PGVsZWN0cm9uaWMtcmVzb3VyY2UtbnVtPjEwLjEwMDEvamFt
YS4yMDE3LjE0OTcyPC9lbGVjdHJvbmljLXJlc291cmNlLW51bT48L3JlY29yZD48L0NpdGU+PC9F
bmROb3RlPgB=
</w:fldData>
        </w:fldChar>
      </w:r>
      <w:r w:rsidR="00041E3D">
        <w:instrText xml:space="preserve"> ADDIN EN.CITE.DATA </w:instrText>
      </w:r>
      <w:r w:rsidR="00041E3D">
        <w:fldChar w:fldCharType="end"/>
      </w:r>
      <w:r w:rsidR="00041E3D">
        <w:fldChar w:fldCharType="separate"/>
      </w:r>
      <w:r w:rsidR="00041E3D">
        <w:rPr>
          <w:noProof/>
        </w:rPr>
        <w:t>[1, 2]</w:t>
      </w:r>
      <w:r w:rsidR="00041E3D">
        <w:fldChar w:fldCharType="end"/>
      </w:r>
      <w:r w:rsidR="00D15968" w:rsidRPr="00EB1098">
        <w:t xml:space="preserve"> and regulatory agencies</w:t>
      </w:r>
      <w:r w:rsidR="00041E3D">
        <w:fldChar w:fldCharType="begin"/>
      </w:r>
      <w:r w:rsidR="00041E3D">
        <w:instrText xml:space="preserve"> ADDIN EN.CITE &lt;EndNote&gt;&lt;Cite&gt;&lt;Author&gt;Center for Devices and Radiological Health&lt;/Author&gt;&lt;Year&gt;2010&lt;/Year&gt;&lt;RecNum&gt;1504&lt;/RecNum&gt;&lt;DisplayText&gt;[3]&lt;/DisplayText&gt;&lt;record&gt;&lt;rec-number&gt;1504&lt;/rec-number&gt;&lt;foreign-keys&gt;&lt;key app="EN" db-id="0ftvff9p80fp5few5s05f5fw9rd9fefrdzer" timestamp="1518046963"&gt;1504&lt;/key&gt;&lt;/foreign-keys&gt;&lt;ref-type name="Electronic Article"&gt;43&lt;/ref-type&gt;&lt;contributors&gt;&lt;authors&gt;&lt;author&gt;Center for Devices and Radiological Health, Food and Drug Administration,&lt;/author&gt;&lt;/authors&gt;&lt;/contributors&gt;&lt;titles&gt;&lt;title&gt;Guidance for the use of Bayesian statistics in medical device clinical trials&lt;/title&gt;&lt;/titles&gt;&lt;dates&gt;&lt;year&gt;2010&lt;/year&gt;&lt;/dates&gt;&lt;pub-location&gt;Rockville, MD&lt;/pub-location&gt;&lt;publisher&gt;U.S. Department of Health and Human Services&lt;/publisher&gt;&lt;urls&gt;&lt;related-urls&gt;&lt;url&gt; http://www.fda.gov/downloads/MedicalDevices/DeviceRegulationandGuidance/GuidanceDocuments/ucm071121.pdf&lt;/url&gt;&lt;/related-urls&gt;&lt;/urls&gt;&lt;/record&gt;&lt;/Cite&gt;&lt;/EndNote&gt;</w:instrText>
      </w:r>
      <w:r w:rsidR="00041E3D">
        <w:fldChar w:fldCharType="separate"/>
      </w:r>
      <w:r w:rsidR="00041E3D">
        <w:rPr>
          <w:noProof/>
        </w:rPr>
        <w:t>[3]</w:t>
      </w:r>
      <w:r w:rsidR="00041E3D">
        <w:fldChar w:fldCharType="end"/>
      </w:r>
      <w:r w:rsidR="00EC1143">
        <w:t>,</w:t>
      </w:r>
      <w:r w:rsidR="00B22AD4" w:rsidRPr="00EB1098">
        <w:t xml:space="preserve"> </w:t>
      </w:r>
      <w:r w:rsidR="003E471C" w:rsidRPr="00EB1098">
        <w:t>4</w:t>
      </w:r>
      <w:r w:rsidR="00B22AD4" w:rsidRPr="00EB1098">
        <w:t>) we like this material</w:t>
      </w:r>
      <w:r w:rsidR="00EC1143">
        <w:t>,</w:t>
      </w:r>
      <w:r w:rsidR="003E471C" w:rsidRPr="00EB1098">
        <w:t xml:space="preserve"> and 5) we think you can handle it</w:t>
      </w:r>
      <w:r w:rsidR="00B22AD4" w:rsidRPr="00EB1098">
        <w:t xml:space="preserve">.  </w:t>
      </w:r>
      <w:r w:rsidRPr="00EB1098">
        <w:t>After all, you have survived three chapters (</w:t>
      </w:r>
      <w:r w:rsidR="003E471C" w:rsidRPr="00EB1098">
        <w:t xml:space="preserve">2, </w:t>
      </w:r>
      <w:r w:rsidRPr="00EB1098">
        <w:t xml:space="preserve">3, and </w:t>
      </w:r>
      <w:r w:rsidR="003E471C" w:rsidRPr="00EB1098">
        <w:t>7</w:t>
      </w:r>
      <w:r w:rsidRPr="00EB1098">
        <w:t>) on using the results of diagnostic tests and Bayes</w:t>
      </w:r>
      <w:r w:rsidR="00712B0A" w:rsidRPr="00EB1098">
        <w:t>’</w:t>
      </w:r>
      <w:r w:rsidR="00EC1143">
        <w:t>s</w:t>
      </w:r>
      <w:r w:rsidRPr="00EB1098">
        <w:t xml:space="preserve"> Theorem to update a patient</w:t>
      </w:r>
      <w:r w:rsidR="00712B0A" w:rsidRPr="00EB1098">
        <w:t>’</w:t>
      </w:r>
      <w:r w:rsidRPr="00EB1098">
        <w:t>s probability of disease. So now you are poised to gain a Bayesian understanding of P-values and con</w:t>
      </w:r>
      <w:r w:rsidR="00712B0A" w:rsidRPr="00EB1098">
        <w:t>fi</w:t>
      </w:r>
      <w:r w:rsidRPr="00EB1098">
        <w:t>dence intervals as well. We will give you a taste in this chapter; those wishing to explore these ideas in greater depth are encouraged to read a</w:t>
      </w:r>
      <w:r w:rsidR="00D15968" w:rsidRPr="00EB1098">
        <w:t xml:space="preserve"> </w:t>
      </w:r>
      <w:r w:rsidR="00111162">
        <w:t>recent review</w:t>
      </w:r>
      <w:r w:rsidR="00761BF7">
        <w:fldChar w:fldCharType="begin">
          <w:fldData xml:space="preserve">PEVuZE5vdGU+PENpdGU+PEF1dGhvcj5HcmVlbmxhbmQ8L0F1dGhvcj48WWVhcj4yMDE2PC9ZZWFy
PjxSZWNOdW0+MTY0NjwvUmVjTnVtPjxEaXNwbGF5VGV4dD5bNF08L0Rpc3BsYXlUZXh0PjxyZWNv
cmQ+PHJlYy1udW1iZXI+MTY0NjwvcmVjLW51bWJlcj48Zm9yZWlnbi1rZXlzPjxrZXkgYXBwPSJF
TiIgZGItaWQ9IjBmdHZmZjlwODBmcDVmZXc1czA1ZjVmdzlyZDlmZWZyZHplciIgdGltZXN0YW1w
PSIxNTQ2OTU1NTEwIj4xNjQ2PC9rZXk+PC9mb3JlaWduLWtleXM+PHJlZi10eXBlIG5hbWU9Ikpv
dXJuYWwgQXJ0aWNsZSI+MTc8L3JlZi10eXBlPjxjb250cmlidXRvcnM+PGF1dGhvcnM+PGF1dGhv
cj5HcmVlbmxhbmQsIFMuPC9hdXRob3I+PGF1dGhvcj5TZW5uLCBTLiBKLjwvYXV0aG9yPjxhdXRo
b3I+Um90aG1hbiwgSy4gSi48L2F1dGhvcj48YXV0aG9yPkNhcmxpbiwgSi4gQi48L2F1dGhvcj48
YXV0aG9yPlBvb2xlLCBDLjwvYXV0aG9yPjxhdXRob3I+R29vZG1hbiwgUy4gTi48L2F1dGhvcj48
YXV0aG9yPkFsdG1hbiwgRC4gRy48L2F1dGhvcj48L2F1dGhvcnM+PC9jb250cmlidXRvcnM+PGF1
dGgtYWRkcmVzcz5EZXBhcnRtZW50IG9mIEVwaWRlbWlvbG9neSBhbmQgRGVwYXJ0bWVudCBvZiBT
dGF0aXN0aWNzLCBVbml2ZXJzaXR5IG9mIENhbGlmb3JuaWEsIExvcyBBbmdlbGVzLCBDQSwgVVNB
LiBsZXNkb21lc0B1Y2xhLmVkdS4mI3hEO0NvbXBldGVuY2UgQ2VudGVyIGZvciBNZXRob2RvbG9n
eSBhbmQgU3RhdGlzdGljcywgTHV4ZW1ib3VyZyBJbnN0aXR1dGUgb2YgSGVhbHRoLCBTdHJhc3Nl
biwgTHV4ZW1ib3VyZy4mI3hEO1JUSSBIZWFsdGggU29sdXRpb25zLCBSZXNlYXJjaCBUcmlhbmds
ZSBJbnN0aXR1dGUsIFJlc2VhcmNoIFRyaWFuZ2xlIFBhcmssIE5DLCBVU0EuJiN4RDtDbGluaWNh
bCBFcGlkZW1pb2xvZ3kgYW5kIEJpb3N0YXRpc3RpY3MgVW5pdCwgTXVyZG9jaCBDaGlsZHJlbiZh
cG9zO3MgUmVzZWFyY2ggSW5zdGl0dXRlLCBTY2hvb2wgb2YgUG9wdWxhdGlvbiBIZWFsdGgsIFVu
aXZlcnNpdHkgb2YgTWVsYm91cm5lLCBNZWxib3VybmUsIFZJQywgQXVzdHJhbGlhLiYjeEQ7RGVw
YXJ0bWVudCBvZiBFcGlkZW1pb2xvZ3ksIEdpbGxpbmdzIFNjaG9vbCBvZiBHbG9iYWwgUHVibGlj
IEhlYWx0aCwgVW5pdmVyc2l0eSBvZiBOb3J0aCBDYXJvbGluYSwgQ2hhcGVsIEhpbGwsIE5DLCBV
U0EuJiN4RDtNZXRhLVJlc2VhcmNoIElubm92YXRpb24gQ2VudGVyLCBEZXBhcnRtZW50cyBvZiBN
ZWRpY2luZSBhbmQgb2YgSGVhbHRoIFJlc2VhcmNoIGFuZCBQb2xpY3ksIFN0YW5mb3JkIFVuaXZl
cnNpdHkgU2Nob29sIG9mIE1lZGljaW5lLCBTdGFuZm9yZCwgQ0EsIFVTQS4mI3hEO0NlbnRyZSBm
b3IgU3RhdGlzdGljcyBpbiBNZWRpY2luZSwgTnVmZmllbGQgRGVwYXJ0bWVudCBvZiBPcnRob3Bh
ZWRpY3MsIFJoZXVtYXRvbG9neSBhbmQgTXVzY3Vsb3NrZWxldGFsIFNjaWVuY2VzLCBVbml2ZXJz
aXR5IG9mIE94Zm9yZCwgT3hmb3JkLCBVSy48L2F1dGgtYWRkcmVzcz48dGl0bGVzPjx0aXRsZT5T
dGF0aXN0aWNhbCB0ZXN0cywgUCB2YWx1ZXMsIGNvbmZpZGVuY2UgaW50ZXJ2YWxzLCBhbmQgcG93
ZXI6IGEgZ3VpZGUgdG8gbWlzaW50ZXJwcmV0YXRpb25zPC90aXRsZT48c2Vjb25kYXJ5LXRpdGxl
PkV1ciBKIEVwaWRlbWlvbDwvc2Vjb25kYXJ5LXRpdGxlPjwvdGl0bGVzPjxwZXJpb2RpY2FsPjxm
dWxsLXRpdGxlPkV1ciBKIEVwaWRlbWlvbDwvZnVsbC10aXRsZT48L3BlcmlvZGljYWw+PHBhZ2Vz
PjMzNy01MDwvcGFnZXM+PHZvbHVtZT4zMTwvdm9sdW1lPjxudW1iZXI+NDwvbnVtYmVyPjxlZGl0
aW9uPjIwMTYvMDUvMjM8L2VkaXRpb24+PGtleXdvcmRzPjxrZXl3b3JkPipDb25maWRlbmNlIElu
dGVydmFsczwva2V5d29yZD48a2V5d29yZD4qRGF0YSBJbnRlcnByZXRhdGlvbiwgU3RhdGlzdGlj
YWw8L2tleXdvcmQ+PGtleXdvcmQ+SHVtYW5zPC9rZXl3b3JkPjxrZXl3b3JkPlByb2JhYmlsaXR5
PC9rZXl3b3JkPjxrZXl3b3JkPipIeXBvdGhlc2lzIHRlc3Rpbmc8L2tleXdvcmQ+PGtleXdvcmQ+
Kk51bGwgdGVzdGluZzwva2V5d29yZD48a2V5d29yZD4qUCB2YWx1ZTwva2V5d29yZD48a2V5d29y
ZD4qUG93ZXI8L2tleXdvcmQ+PGtleXdvcmQ+KlNpZ25pZmljYW5jZSB0ZXN0czwva2V5d29yZD48
a2V5d29yZD4qU3RhdGlzdGljYWwgdGVzdGluZzwva2V5d29yZD48L2tleXdvcmRzPjxkYXRlcz48
eWVhcj4yMDE2PC95ZWFyPjxwdWItZGF0ZXM+PGRhdGU+QXByPC9kYXRlPjwvcHViLWRhdGVzPjwv
ZGF0ZXM+PGlzYm4+MTU3My03Mjg0IChFbGVjdHJvbmljKSYjeEQ7MDM5My0yOTkwIChMaW5raW5n
KTwvaXNibj48YWNjZXNzaW9uLW51bT4yNzIwOTAwOTwvYWNjZXNzaW9uLW51bT48dXJscz48cmVs
YXRlZC11cmxzPjx1cmw+aHR0cHM6Ly93d3cubmNiaS5ubG0ubmloLmdvdi9wdWJtZWQvMjcyMDkw
MDk8L3VybD48L3JlbGF0ZWQtdXJscz48L3VybHM+PGN1c3RvbTI+UE1DNDg3NzQxNDwvY3VzdG9t
Mj48ZWxlY3Ryb25pYy1yZXNvdXJjZS1udW0+MTAuMTAwNy9zMTA2NTQtMDE2LTAxNDktMzwvZWxl
Y3Ryb25pYy1yZXNvdXJjZS1udW0+PC9yZWNvcmQ+PC9DaXRlPjwvRW5kTm90ZT5=
</w:fldData>
        </w:fldChar>
      </w:r>
      <w:r w:rsidR="00761BF7">
        <w:instrText xml:space="preserve"> ADDIN EN.CITE </w:instrText>
      </w:r>
      <w:r w:rsidR="00761BF7">
        <w:fldChar w:fldCharType="begin">
          <w:fldData xml:space="preserve">PEVuZE5vdGU+PENpdGU+PEF1dGhvcj5HcmVlbmxhbmQ8L0F1dGhvcj48WWVhcj4yMDE2PC9ZZWFy
PjxSZWNOdW0+MTY0NjwvUmVjTnVtPjxEaXNwbGF5VGV4dD5bNF08L0Rpc3BsYXlUZXh0PjxyZWNv
cmQ+PHJlYy1udW1iZXI+MTY0NjwvcmVjLW51bWJlcj48Zm9yZWlnbi1rZXlzPjxrZXkgYXBwPSJF
TiIgZGItaWQ9IjBmdHZmZjlwODBmcDVmZXc1czA1ZjVmdzlyZDlmZWZyZHplciIgdGltZXN0YW1w
PSIxNTQ2OTU1NTEwIj4xNjQ2PC9rZXk+PC9mb3JlaWduLWtleXM+PHJlZi10eXBlIG5hbWU9Ikpv
dXJuYWwgQXJ0aWNsZSI+MTc8L3JlZi10eXBlPjxjb250cmlidXRvcnM+PGF1dGhvcnM+PGF1dGhv
cj5HcmVlbmxhbmQsIFMuPC9hdXRob3I+PGF1dGhvcj5TZW5uLCBTLiBKLjwvYXV0aG9yPjxhdXRo
b3I+Um90aG1hbiwgSy4gSi48L2F1dGhvcj48YXV0aG9yPkNhcmxpbiwgSi4gQi48L2F1dGhvcj48
YXV0aG9yPlBvb2xlLCBDLjwvYXV0aG9yPjxhdXRob3I+R29vZG1hbiwgUy4gTi48L2F1dGhvcj48
YXV0aG9yPkFsdG1hbiwgRC4gRy48L2F1dGhvcj48L2F1dGhvcnM+PC9jb250cmlidXRvcnM+PGF1
dGgtYWRkcmVzcz5EZXBhcnRtZW50IG9mIEVwaWRlbWlvbG9neSBhbmQgRGVwYXJ0bWVudCBvZiBT
dGF0aXN0aWNzLCBVbml2ZXJzaXR5IG9mIENhbGlmb3JuaWEsIExvcyBBbmdlbGVzLCBDQSwgVVNB
LiBsZXNkb21lc0B1Y2xhLmVkdS4mI3hEO0NvbXBldGVuY2UgQ2VudGVyIGZvciBNZXRob2RvbG9n
eSBhbmQgU3RhdGlzdGljcywgTHV4ZW1ib3VyZyBJbnN0aXR1dGUgb2YgSGVhbHRoLCBTdHJhc3Nl
biwgTHV4ZW1ib3VyZy4mI3hEO1JUSSBIZWFsdGggU29sdXRpb25zLCBSZXNlYXJjaCBUcmlhbmds
ZSBJbnN0aXR1dGUsIFJlc2VhcmNoIFRyaWFuZ2xlIFBhcmssIE5DLCBVU0EuJiN4RDtDbGluaWNh
bCBFcGlkZW1pb2xvZ3kgYW5kIEJpb3N0YXRpc3RpY3MgVW5pdCwgTXVyZG9jaCBDaGlsZHJlbiZh
cG9zO3MgUmVzZWFyY2ggSW5zdGl0dXRlLCBTY2hvb2wgb2YgUG9wdWxhdGlvbiBIZWFsdGgsIFVu
aXZlcnNpdHkgb2YgTWVsYm91cm5lLCBNZWxib3VybmUsIFZJQywgQXVzdHJhbGlhLiYjeEQ7RGVw
YXJ0bWVudCBvZiBFcGlkZW1pb2xvZ3ksIEdpbGxpbmdzIFNjaG9vbCBvZiBHbG9iYWwgUHVibGlj
IEhlYWx0aCwgVW5pdmVyc2l0eSBvZiBOb3J0aCBDYXJvbGluYSwgQ2hhcGVsIEhpbGwsIE5DLCBV
U0EuJiN4RDtNZXRhLVJlc2VhcmNoIElubm92YXRpb24gQ2VudGVyLCBEZXBhcnRtZW50cyBvZiBN
ZWRpY2luZSBhbmQgb2YgSGVhbHRoIFJlc2VhcmNoIGFuZCBQb2xpY3ksIFN0YW5mb3JkIFVuaXZl
cnNpdHkgU2Nob29sIG9mIE1lZGljaW5lLCBTdGFuZm9yZCwgQ0EsIFVTQS4mI3hEO0NlbnRyZSBm
b3IgU3RhdGlzdGljcyBpbiBNZWRpY2luZSwgTnVmZmllbGQgRGVwYXJ0bWVudCBvZiBPcnRob3Bh
ZWRpY3MsIFJoZXVtYXRvbG9neSBhbmQgTXVzY3Vsb3NrZWxldGFsIFNjaWVuY2VzLCBVbml2ZXJz
aXR5IG9mIE94Zm9yZCwgT3hmb3JkLCBVSy48L2F1dGgtYWRkcmVzcz48dGl0bGVzPjx0aXRsZT5T
dGF0aXN0aWNhbCB0ZXN0cywgUCB2YWx1ZXMsIGNvbmZpZGVuY2UgaW50ZXJ2YWxzLCBhbmQgcG93
ZXI6IGEgZ3VpZGUgdG8gbWlzaW50ZXJwcmV0YXRpb25zPC90aXRsZT48c2Vjb25kYXJ5LXRpdGxl
PkV1ciBKIEVwaWRlbWlvbDwvc2Vjb25kYXJ5LXRpdGxlPjwvdGl0bGVzPjxwZXJpb2RpY2FsPjxm
dWxsLXRpdGxlPkV1ciBKIEVwaWRlbWlvbDwvZnVsbC10aXRsZT48L3BlcmlvZGljYWw+PHBhZ2Vz
PjMzNy01MDwvcGFnZXM+PHZvbHVtZT4zMTwvdm9sdW1lPjxudW1iZXI+NDwvbnVtYmVyPjxlZGl0
aW9uPjIwMTYvMDUvMjM8L2VkaXRpb24+PGtleXdvcmRzPjxrZXl3b3JkPipDb25maWRlbmNlIElu
dGVydmFsczwva2V5d29yZD48a2V5d29yZD4qRGF0YSBJbnRlcnByZXRhdGlvbiwgU3RhdGlzdGlj
YWw8L2tleXdvcmQ+PGtleXdvcmQ+SHVtYW5zPC9rZXl3b3JkPjxrZXl3b3JkPlByb2JhYmlsaXR5
PC9rZXl3b3JkPjxrZXl3b3JkPipIeXBvdGhlc2lzIHRlc3Rpbmc8L2tleXdvcmQ+PGtleXdvcmQ+
Kk51bGwgdGVzdGluZzwva2V5d29yZD48a2V5d29yZD4qUCB2YWx1ZTwva2V5d29yZD48a2V5d29y
ZD4qUG93ZXI8L2tleXdvcmQ+PGtleXdvcmQ+KlNpZ25pZmljYW5jZSB0ZXN0czwva2V5d29yZD48
a2V5d29yZD4qU3RhdGlzdGljYWwgdGVzdGluZzwva2V5d29yZD48L2tleXdvcmRzPjxkYXRlcz48
eWVhcj4yMDE2PC95ZWFyPjxwdWItZGF0ZXM+PGRhdGU+QXByPC9kYXRlPjwvcHViLWRhdGVzPjwv
ZGF0ZXM+PGlzYm4+MTU3My03Mjg0IChFbGVjdHJvbmljKSYjeEQ7MDM5My0yOTkwIChMaW5raW5n
KTwvaXNibj48YWNjZXNzaW9uLW51bT4yNzIwOTAwOTwvYWNjZXNzaW9uLW51bT48dXJscz48cmVs
YXRlZC11cmxzPjx1cmw+aHR0cHM6Ly93d3cubmNiaS5ubG0ubmloLmdvdi9wdWJtZWQvMjcyMDkw
MDk8L3VybD48L3JlbGF0ZWQtdXJscz48L3VybHM+PGN1c3RvbTI+UE1DNDg3NzQxNDwvY3VzdG9t
Mj48ZWxlY3Ryb25pYy1yZXNvdXJjZS1udW0+MTAuMTAwNy9zMTA2NTQtMDE2LTAxNDktMzwvZWxl
Y3Ryb25pYy1yZXNvdXJjZS1udW0+PC9yZWNvcmQ+PC9DaXRlPjwvRW5kTm90ZT5=
</w:fldData>
        </w:fldChar>
      </w:r>
      <w:r w:rsidR="00761BF7">
        <w:instrText xml:space="preserve"> ADDIN EN.CITE.DATA </w:instrText>
      </w:r>
      <w:r w:rsidR="00761BF7">
        <w:fldChar w:fldCharType="end"/>
      </w:r>
      <w:r w:rsidR="00761BF7">
        <w:fldChar w:fldCharType="separate"/>
      </w:r>
      <w:r w:rsidR="00761BF7">
        <w:rPr>
          <w:noProof/>
        </w:rPr>
        <w:t>[4]</w:t>
      </w:r>
      <w:r w:rsidR="00761BF7">
        <w:fldChar w:fldCharType="end"/>
      </w:r>
      <w:r w:rsidR="00111162">
        <w:t xml:space="preserve"> </w:t>
      </w:r>
      <w:r w:rsidR="00100677">
        <w:t xml:space="preserve">or a </w:t>
      </w:r>
      <w:r w:rsidR="00D15968" w:rsidRPr="00EB1098">
        <w:t xml:space="preserve">classic </w:t>
      </w:r>
      <w:r w:rsidRPr="00EB1098">
        <w:t>series of articles on this topic by Steven Goodman.</w:t>
      </w:r>
      <w:r w:rsidR="00F77239" w:rsidRPr="00F77239">
        <w:t xml:space="preserve"> </w:t>
      </w:r>
      <w:r w:rsidR="00041E3D">
        <w:fldChar w:fldCharType="begin">
          <w:fldData xml:space="preserve">PEVuZE5vdGU+PENpdGU+PEF1dGhvcj5Hb29kbWFuPC9BdXRob3I+PFllYXI+MjAwODwvWWVhcj48
UmVjTnVtPjEyNTU8L1JlY051bT48RGlzcGxheVRleHQ+WzUtOF08L0Rpc3BsYXlUZXh0PjxyZWNv
cmQ+PHJlYy1udW1iZXI+MTI1NTwvcmVjLW51bWJlcj48Zm9yZWlnbi1rZXlzPjxrZXkgYXBwPSJF
TiIgZGItaWQ9IjBmdHZmZjlwODBmcDVmZXc1czA1ZjVmdzlyZDlmZWZyZHplciIgdGltZXN0YW1w
PSIxMzUyOTQ4ODgxIj4xMjU1PC9rZXk+PC9mb3JlaWduLWtleXM+PHJlZi10eXBlIG5hbWU9Ikpv
dXJuYWwgQXJ0aWNsZSI+MTc8L3JlZi10eXBlPjxjb250cmlidXRvcnM+PGF1dGhvcnM+PGF1dGhv
cj5Hb29kbWFuLCBTLjwvYXV0aG9yPjwvYXV0aG9ycz48L2NvbnRyaWJ1dG9ycz48YXV0aC1hZGRy
ZXNzPkRlcGFydG1lbnRzIG9mIE9uY29sb2d5LCBFcGlkZW1pb2xvZ3ksIGFuZCBCaW9zdGF0aXN0
aWNzLCBKb2hucyBIb3BraW5zIFNjaG9vbHMgb2YgTWVkaWNpbmUgYW5kIFB1YmxpYyBIZWFsdGgs
IEJhbHRpbW9yZSwgTUQsIFVTQS4gU2dvb2RtYW5AamhtaS5lZHU8L2F1dGgtYWRkcmVzcz48dGl0
bGVzPjx0aXRsZT5BIGRpcnR5IGRvemVuOiB0d2VsdmUgcC12YWx1ZSBtaXNjb25jZXB0aW9uczwv
dGl0bGU+PHNlY29uZGFyeS10aXRsZT5TZW1pbiBIZW1hdG9sPC9zZWNvbmRhcnktdGl0bGU+PC90
aXRsZXM+PHBlcmlvZGljYWw+PGZ1bGwtdGl0bGU+U2VtaW4gSGVtYXRvbDwvZnVsbC10aXRsZT48
L3BlcmlvZGljYWw+PHBhZ2VzPjEzNS00MDwvcGFnZXM+PHZvbHVtZT40NTwvdm9sdW1lPjxudW1i
ZXI+MzwvbnVtYmVyPjxlZGl0aW9uPjIwMDgvMDYvMjg8L2VkaXRpb24+PGtleXdvcmRzPjxrZXl3
b3JkPlByb2JhYmlsaXR5PC9rZXl3b3JkPjxrZXl3b3JkPipSZXNlYXJjaCBEZXNpZ248L2tleXdv
cmQ+PC9rZXl3b3Jkcz48ZGF0ZXM+PHllYXI+MjAwODwveWVhcj48cHViLWRhdGVzPjxkYXRlPkp1
bDwvZGF0ZT48L3B1Yi1kYXRlcz48L2RhdGVzPjxpc2JuPjAwMzctMTk2MyAoUHJpbnQpJiN4RDsw
MDM3LTE5NjMgKExpbmtpbmcpPC9pc2JuPjxhY2Nlc3Npb24tbnVtPjE4NTgyNjE5PC9hY2Nlc3Np
b24tbnVtPjx1cmxzPjxyZWxhdGVkLXVybHM+PHVybD5odHRwOi8vd3d3Lm5jYmkubmxtLm5paC5n
b3YvcHVibWVkLzE4NTgyNjE5PC91cmw+PC9yZWxhdGVkLXVybHM+PC91cmxzPjxlbGVjdHJvbmlj
LXJlc291cmNlLW51bT5TMDAzNy0xOTYzKDA4KTAwMDYyLTAgW3BpaV0mI3hEOzEwLjEwNTMvai5z
ZW1pbmhlbWF0b2wuMjAwOC4wNC4wMDM8L2VsZWN0cm9uaWMtcmVzb3VyY2UtbnVtPjxsYW5ndWFn
ZT5lbmc8L2xhbmd1YWdlPjwvcmVjb3JkPjwvQ2l0ZT48Q2l0ZT48QXV0aG9yPkdvb2RtYW48L0F1
dGhvcj48WWVhcj4yMDAxPC9ZZWFyPjxSZWNOdW0+NDU0PC9SZWNOdW0+PHJlY29yZD48cmVjLW51
bWJlcj40NTQ8L3JlYy1udW1iZXI+PGZvcmVpZ24ta2V5cz48a2V5IGFwcD0iRU4iIGRiLWlkPSIw
ZnR2ZmY5cDgwZnA1ZmV3NXMwNWY1Znc5cmQ5ZmVmcmR6ZXIiIHRpbWVzdGFtcD0iMCI+NDU0PC9r
ZXk+PC9mb3JlaWduLWtleXM+PHJlZi10eXBlIG5hbWU9IkpvdXJuYWwgQXJ0aWNsZSI+MTc8L3Jl
Zi10eXBlPjxjb250cmlidXRvcnM+PGF1dGhvcnM+PGF1dGhvcj5Hb29kbWFuLCBTLiBOLjwvYXV0
aG9yPjwvYXV0aG9ycz48L2NvbnRyaWJ1dG9ycz48YXV0aC1hZGRyZXNzPkRlcGFydG1lbnQgb2Yg
T25jb2xvZ3ksIERpdmlzaW9uIG9mIEJpb3N0YXRpc3RpY3MsIEpvaG5zIEhvcGtpbnMgU2Nob29s
IG9mIE1lZGljaW5lLCA1NTAgTi4gQnJvYWR3YXksIFN1aXRlIDExMDMsIEJhbHRpbW9yZSwgTUQg
MjEyMDUsIFVTQS48L2F1dGgtYWRkcmVzcz48dGl0bGVzPjx0aXRsZT5PZiBQLXZhbHVlcyBhbmQg
QmF5ZXM6IGEgbW9kZXN0IHByb3Bvc2FsPC90aXRsZT48c2Vjb25kYXJ5LXRpdGxlPkVwaWRlbWlv
bG9neTwvc2Vjb25kYXJ5LXRpdGxlPjwvdGl0bGVzPjxwZXJpb2RpY2FsPjxmdWxsLXRpdGxlPkVw
aWRlbWlvbG9neTwvZnVsbC10aXRsZT48L3BlcmlvZGljYWw+PHBhZ2VzPjI5NS03PC9wYWdlcz48
dm9sdW1lPjEyPC92b2x1bWU+PG51bWJlcj4zPC9udW1iZXI+PGtleXdvcmRzPjxrZXl3b3JkPkJh
eWVzIFRoZW9yZW08L2tleXdvcmQ+PGtleXdvcmQ+KkVwaWRlbWlvbG9naWMgU3R1ZGllczwva2V5
d29yZD48a2V5d29yZD5IdW1hbnM8L2tleXdvcmQ+PGtleXdvcmQ+Kk1vZGVscywgU3RhdGlzdGlj
YWw8L2tleXdvcmQ+PGtleXdvcmQ+UmVwcm9kdWNpYmlsaXR5IG9mIFJlc3VsdHM8L2tleXdvcmQ+
PC9rZXl3b3Jkcz48ZGF0ZXM+PHllYXI+MjAwMTwveWVhcj48cHViLWRhdGVzPjxkYXRlPk1heTwv
ZGF0ZT48L3B1Yi1kYXRlcz48L2RhdGVzPjxhY2Nlc3Npb24tbnVtPjExMzM3NjAwPC9hY2Nlc3Np
b24tbnVtPjx1cmxzPjxyZWxhdGVkLXVybHM+PHVybD5odHRwOi8vd3d3Lm5jYmkubmxtLm5paC5n
b3YvZW50cmV6L3F1ZXJ5LmZjZ2k/Y21kPVJldHJpZXZlJmFtcDtkYj1QdWJNZWQmYW1wO2RvcHQ9
Q2l0YXRpb24mYW1wO2xpc3RfdWlkcz0xMTMzNzYwMDwvdXJsPjwvcmVsYXRlZC11cmxzPjwvdXJs
cz48L3JlY29yZD48L0NpdGU+PENpdGU+PEF1dGhvcj5Hb29kbWFuPC9BdXRob3I+PFllYXI+MTk5
OTwvWWVhcj48UmVjTnVtPjExNjwvUmVjTnVtPjxyZWNvcmQ+PHJlYy1udW1iZXI+MTE2PC9yZWMt
bnVtYmVyPjxmb3JlaWduLWtleXM+PGtleSBhcHA9IkVOIiBkYi1pZD0iMGZ0dmZmOXA4MGZwNWZl
dzVzMDVmNWZ3OXJkOWZlZnJkemVyIiB0aW1lc3RhbXA9IjAiPjExNjwva2V5PjwvZm9yZWlnbi1r
ZXlzPjxyZWYtdHlwZSBuYW1lPSJKb3VybmFsIEFydGljbGUiPjE3PC9yZWYtdHlwZT48Y29udHJp
YnV0b3JzPjxhdXRob3JzPjxhdXRob3I+R29vZG1hbiwgUy4gTi48L2F1dGhvcj48L2F1dGhvcnM+
PC9jb250cmlidXRvcnM+PGF1dGgtYWRkcmVzcz5Kb2hucyBIb3BraW5zIFVuaXZlcnNpdHkgU2No
b29sIG9mIE1lZGljaW5lLCBCYWx0aW1vcmUsIE1hcnlsYW5kLCBVU0EuIHNnb29kbWFuQGpodS5l
ZHU8L2F1dGgtYWRkcmVzcz48dGl0bGVzPjx0aXRsZT5Ub3dhcmQgZXZpZGVuY2UtYmFzZWQgbWVk
aWNhbCBzdGF0aXN0aWNzLiAyOiBUaGUgQmF5ZXMgZmFjdG9yPC90aXRsZT48c2Vjb25kYXJ5LXRp
dGxlPkFubiBJbnRlcm4gTWVkPC9zZWNvbmRhcnktdGl0bGU+PC90aXRsZXM+PHBlcmlvZGljYWw+
PGZ1bGwtdGl0bGU+QW5uIEludGVybiBNZWQ8L2Z1bGwtdGl0bGU+PC9wZXJpb2RpY2FsPjxwYWdl
cz4xMDA1LTEzPC9wYWdlcz48dm9sdW1lPjEzMDwvdm9sdW1lPjxudW1iZXI+MTI8L251bWJlcj48
a2V5d29yZHM+PGtleXdvcmQ+KkJheWVzIFRoZW9yZW08L2tleXdvcmQ+PGtleXdvcmQ+KkV2aWRl
bmNlLUJhc2VkIE1lZGljaW5lPC9rZXl3b3JkPjxrZXl3b3JkPkh1bWFuPC9rZXl3b3JkPjxrZXl3
b3JkPk1ldGEtQW5hbHlzaXM8L2tleXdvcmQ+PGtleXdvcmQ+UHJvYmFiaWxpdHk8L2tleXdvcmQ+
PGtleXdvcmQ+UmVzZWFyY2gvbWV0aG9kczwva2V5d29yZD48L2tleXdvcmRzPjxkYXRlcz48eWVh
cj4xOTk5PC95ZWFyPjxwdWItZGF0ZXM+PGRhdGU+SnVuIDE1PC9kYXRlPjwvcHViLWRhdGVzPjwv
ZGF0ZXM+PGFjY2Vzc2lvbi1udW0+MTAzODMzNTA8L2FjY2Vzc2lvbi1udW0+PHVybHM+PHJlbGF0
ZWQtdXJscz48dXJsPmh0dHA6Ly93d3cubmNiaS5ubG0ubmloLmdvdi9lbnRyZXovcXVlcnkuZmNn
aT9jbWQ9UmV0cmlldmUmYW1wO2RiPVB1Yk1lZCZhbXA7ZG9wdD1DaXRhdGlvbiZhbXA7bGlzdF91
aWRzPTEwMzgzMzUwPC91cmw+PC9yZWxhdGVkLXVybHM+PC91cmxzPjwvcmVjb3JkPjwvQ2l0ZT48
Q2l0ZT48QXV0aG9yPkdvb2RtYW48L0F1dGhvcj48WWVhcj4xOTk5PC9ZZWFyPjxSZWNOdW0+MTE1
PC9SZWNOdW0+PHJlY29yZD48cmVjLW51bWJlcj4xMTU8L3JlYy1udW1iZXI+PGZvcmVpZ24ta2V5
cz48a2V5IGFwcD0iRU4iIGRiLWlkPSIwZnR2ZmY5cDgwZnA1ZmV3NXMwNWY1Znc5cmQ5ZmVmcmR6
ZXIiIHRpbWVzdGFtcD0iMCI+MTE1PC9rZXk+PC9mb3JlaWduLWtleXM+PHJlZi10eXBlIG5hbWU9
IkpvdXJuYWwgQXJ0aWNsZSI+MTc8L3JlZi10eXBlPjxjb250cmlidXRvcnM+PGF1dGhvcnM+PGF1
dGhvcj5Hb29kbWFuLCBTLiBOLjwvYXV0aG9yPjwvYXV0aG9ycz48L2NvbnRyaWJ1dG9ycz48YXV0
aC1hZGRyZXNzPkpvaG5zIEhvcGtpbnMgVW5pdmVyc2l0eSBTY2hvb2wgb2YgTWVkaWNpbmUsIEJh
bHRpbW9yZSwgTWFyeWxhbmQsIFVTQS4gc2dvb2RtYW5Aamh1LmVkdTwvYXV0aC1hZGRyZXNzPjx0
aXRsZXM+PHRpdGxlPlRvd2FyZCBldmlkZW5jZS1iYXNlZCBtZWRpY2FsIHN0YXRpc3RpY3MuIDE6
IFRoZSBQIHZhbHVlIGZhbGxhY3k8L3RpdGxlPjxzZWNvbmRhcnktdGl0bGU+QW5uIEludGVybiBN
ZWQ8L3NlY29uZGFyeS10aXRsZT48L3RpdGxlcz48cGVyaW9kaWNhbD48ZnVsbC10aXRsZT5Bbm4g
SW50ZXJuIE1lZDwvZnVsbC10aXRsZT48L3BlcmlvZGljYWw+PHBhZ2VzPjk5NS0xMDA0PC9wYWdl
cz48dm9sdW1lPjEzMDwvdm9sdW1lPjxudW1iZXI+MTI8L251bWJlcj48a2V5d29yZHM+PGtleXdv
cmQ+QmF5ZXMgVGhlb3JlbTwva2V5d29yZD48a2V5d29yZD4qRXZpZGVuY2UtQmFzZWQgTWVkaWNp
bmU8L2tleXdvcmQ+PGtleXdvcmQ+SHVtYW48L2tleXdvcmQ+PGtleXdvcmQ+KlByb2JhYmlsaXR5
PC9rZXl3b3JkPjxrZXl3b3JkPlJlc2VhcmNoL21ldGhvZHM8L2tleXdvcmQ+PC9rZXl3b3Jkcz48
ZGF0ZXM+PHllYXI+MTk5OTwveWVhcj48cHViLWRhdGVzPjxkYXRlPkp1biAxNTwvZGF0ZT48L3B1
Yi1kYXRlcz48L2RhdGVzPjxhY2Nlc3Npb24tbnVtPjEwMzgzMzcxPC9hY2Nlc3Npb24tbnVtPjx1
cmxzPjxyZWxhdGVkLXVybHM+PHVybD5odHRwOi8vd3d3Lm5jYmkubmxtLm5paC5nb3YvZW50cmV6
L3F1ZXJ5LmZjZ2k/Y21kPVJldHJpZXZlJmFtcDtkYj1QdWJNZWQmYW1wO2RvcHQ9Q2l0YXRpb24m
YW1wO2xpc3RfdWlkcz0xMDM4MzM3MTwvdXJsPjwvcmVsYXRlZC11cmxzPjwvdXJscz48L3JlY29y
ZD48L0NpdGU+PC9FbmROb3RlPgB=
</w:fldData>
        </w:fldChar>
      </w:r>
      <w:r w:rsidR="00761BF7">
        <w:instrText xml:space="preserve"> ADDIN EN.CITE </w:instrText>
      </w:r>
      <w:r w:rsidR="00761BF7">
        <w:fldChar w:fldCharType="begin">
          <w:fldData xml:space="preserve">PEVuZE5vdGU+PENpdGU+PEF1dGhvcj5Hb29kbWFuPC9BdXRob3I+PFllYXI+MjAwODwvWWVhcj48
UmVjTnVtPjEyNTU8L1JlY051bT48RGlzcGxheVRleHQ+WzUtOF08L0Rpc3BsYXlUZXh0PjxyZWNv
cmQ+PHJlYy1udW1iZXI+MTI1NTwvcmVjLW51bWJlcj48Zm9yZWlnbi1rZXlzPjxrZXkgYXBwPSJF
TiIgZGItaWQ9IjBmdHZmZjlwODBmcDVmZXc1czA1ZjVmdzlyZDlmZWZyZHplciIgdGltZXN0YW1w
PSIxMzUyOTQ4ODgxIj4xMjU1PC9rZXk+PC9mb3JlaWduLWtleXM+PHJlZi10eXBlIG5hbWU9Ikpv
dXJuYWwgQXJ0aWNsZSI+MTc8L3JlZi10eXBlPjxjb250cmlidXRvcnM+PGF1dGhvcnM+PGF1dGhv
cj5Hb29kbWFuLCBTLjwvYXV0aG9yPjwvYXV0aG9ycz48L2NvbnRyaWJ1dG9ycz48YXV0aC1hZGRy
ZXNzPkRlcGFydG1lbnRzIG9mIE9uY29sb2d5LCBFcGlkZW1pb2xvZ3ksIGFuZCBCaW9zdGF0aXN0
aWNzLCBKb2hucyBIb3BraW5zIFNjaG9vbHMgb2YgTWVkaWNpbmUgYW5kIFB1YmxpYyBIZWFsdGgs
IEJhbHRpbW9yZSwgTUQsIFVTQS4gU2dvb2RtYW5AamhtaS5lZHU8L2F1dGgtYWRkcmVzcz48dGl0
bGVzPjx0aXRsZT5BIGRpcnR5IGRvemVuOiB0d2VsdmUgcC12YWx1ZSBtaXNjb25jZXB0aW9uczwv
dGl0bGU+PHNlY29uZGFyeS10aXRsZT5TZW1pbiBIZW1hdG9sPC9zZWNvbmRhcnktdGl0bGU+PC90
aXRsZXM+PHBlcmlvZGljYWw+PGZ1bGwtdGl0bGU+U2VtaW4gSGVtYXRvbDwvZnVsbC10aXRsZT48
L3BlcmlvZGljYWw+PHBhZ2VzPjEzNS00MDwvcGFnZXM+PHZvbHVtZT40NTwvdm9sdW1lPjxudW1i
ZXI+MzwvbnVtYmVyPjxlZGl0aW9uPjIwMDgvMDYvMjg8L2VkaXRpb24+PGtleXdvcmRzPjxrZXl3
b3JkPlByb2JhYmlsaXR5PC9rZXl3b3JkPjxrZXl3b3JkPipSZXNlYXJjaCBEZXNpZ248L2tleXdv
cmQ+PC9rZXl3b3Jkcz48ZGF0ZXM+PHllYXI+MjAwODwveWVhcj48cHViLWRhdGVzPjxkYXRlPkp1
bDwvZGF0ZT48L3B1Yi1kYXRlcz48L2RhdGVzPjxpc2JuPjAwMzctMTk2MyAoUHJpbnQpJiN4RDsw
MDM3LTE5NjMgKExpbmtpbmcpPC9pc2JuPjxhY2Nlc3Npb24tbnVtPjE4NTgyNjE5PC9hY2Nlc3Np
b24tbnVtPjx1cmxzPjxyZWxhdGVkLXVybHM+PHVybD5odHRwOi8vd3d3Lm5jYmkubmxtLm5paC5n
b3YvcHVibWVkLzE4NTgyNjE5PC91cmw+PC9yZWxhdGVkLXVybHM+PC91cmxzPjxlbGVjdHJvbmlj
LXJlc291cmNlLW51bT5TMDAzNy0xOTYzKDA4KTAwMDYyLTAgW3BpaV0mI3hEOzEwLjEwNTMvai5z
ZW1pbmhlbWF0b2wuMjAwOC4wNC4wMDM8L2VsZWN0cm9uaWMtcmVzb3VyY2UtbnVtPjxsYW5ndWFn
ZT5lbmc8L2xhbmd1YWdlPjwvcmVjb3JkPjwvQ2l0ZT48Q2l0ZT48QXV0aG9yPkdvb2RtYW48L0F1
dGhvcj48WWVhcj4yMDAxPC9ZZWFyPjxSZWNOdW0+NDU0PC9SZWNOdW0+PHJlY29yZD48cmVjLW51
bWJlcj40NTQ8L3JlYy1udW1iZXI+PGZvcmVpZ24ta2V5cz48a2V5IGFwcD0iRU4iIGRiLWlkPSIw
ZnR2ZmY5cDgwZnA1ZmV3NXMwNWY1Znc5cmQ5ZmVmcmR6ZXIiIHRpbWVzdGFtcD0iMCI+NDU0PC9r
ZXk+PC9mb3JlaWduLWtleXM+PHJlZi10eXBlIG5hbWU9IkpvdXJuYWwgQXJ0aWNsZSI+MTc8L3Jl
Zi10eXBlPjxjb250cmlidXRvcnM+PGF1dGhvcnM+PGF1dGhvcj5Hb29kbWFuLCBTLiBOLjwvYXV0
aG9yPjwvYXV0aG9ycz48L2NvbnRyaWJ1dG9ycz48YXV0aC1hZGRyZXNzPkRlcGFydG1lbnQgb2Yg
T25jb2xvZ3ksIERpdmlzaW9uIG9mIEJpb3N0YXRpc3RpY3MsIEpvaG5zIEhvcGtpbnMgU2Nob29s
IG9mIE1lZGljaW5lLCA1NTAgTi4gQnJvYWR3YXksIFN1aXRlIDExMDMsIEJhbHRpbW9yZSwgTUQg
MjEyMDUsIFVTQS48L2F1dGgtYWRkcmVzcz48dGl0bGVzPjx0aXRsZT5PZiBQLXZhbHVlcyBhbmQg
QmF5ZXM6IGEgbW9kZXN0IHByb3Bvc2FsPC90aXRsZT48c2Vjb25kYXJ5LXRpdGxlPkVwaWRlbWlv
bG9neTwvc2Vjb25kYXJ5LXRpdGxlPjwvdGl0bGVzPjxwZXJpb2RpY2FsPjxmdWxsLXRpdGxlPkVw
aWRlbWlvbG9neTwvZnVsbC10aXRsZT48L3BlcmlvZGljYWw+PHBhZ2VzPjI5NS03PC9wYWdlcz48
dm9sdW1lPjEyPC92b2x1bWU+PG51bWJlcj4zPC9udW1iZXI+PGtleXdvcmRzPjxrZXl3b3JkPkJh
eWVzIFRoZW9yZW08L2tleXdvcmQ+PGtleXdvcmQ+KkVwaWRlbWlvbG9naWMgU3R1ZGllczwva2V5
d29yZD48a2V5d29yZD5IdW1hbnM8L2tleXdvcmQ+PGtleXdvcmQ+Kk1vZGVscywgU3RhdGlzdGlj
YWw8L2tleXdvcmQ+PGtleXdvcmQ+UmVwcm9kdWNpYmlsaXR5IG9mIFJlc3VsdHM8L2tleXdvcmQ+
PC9rZXl3b3Jkcz48ZGF0ZXM+PHllYXI+MjAwMTwveWVhcj48cHViLWRhdGVzPjxkYXRlPk1heTwv
ZGF0ZT48L3B1Yi1kYXRlcz48L2RhdGVzPjxhY2Nlc3Npb24tbnVtPjExMzM3NjAwPC9hY2Nlc3Np
b24tbnVtPjx1cmxzPjxyZWxhdGVkLXVybHM+PHVybD5odHRwOi8vd3d3Lm5jYmkubmxtLm5paC5n
b3YvZW50cmV6L3F1ZXJ5LmZjZ2k/Y21kPVJldHJpZXZlJmFtcDtkYj1QdWJNZWQmYW1wO2RvcHQ9
Q2l0YXRpb24mYW1wO2xpc3RfdWlkcz0xMTMzNzYwMDwvdXJsPjwvcmVsYXRlZC11cmxzPjwvdXJs
cz48L3JlY29yZD48L0NpdGU+PENpdGU+PEF1dGhvcj5Hb29kbWFuPC9BdXRob3I+PFllYXI+MTk5
OTwvWWVhcj48UmVjTnVtPjExNjwvUmVjTnVtPjxyZWNvcmQ+PHJlYy1udW1iZXI+MTE2PC9yZWMt
bnVtYmVyPjxmb3JlaWduLWtleXM+PGtleSBhcHA9IkVOIiBkYi1pZD0iMGZ0dmZmOXA4MGZwNWZl
dzVzMDVmNWZ3OXJkOWZlZnJkemVyIiB0aW1lc3RhbXA9IjAiPjExNjwva2V5PjwvZm9yZWlnbi1r
ZXlzPjxyZWYtdHlwZSBuYW1lPSJKb3VybmFsIEFydGljbGUiPjE3PC9yZWYtdHlwZT48Y29udHJp
YnV0b3JzPjxhdXRob3JzPjxhdXRob3I+R29vZG1hbiwgUy4gTi48L2F1dGhvcj48L2F1dGhvcnM+
PC9jb250cmlidXRvcnM+PGF1dGgtYWRkcmVzcz5Kb2hucyBIb3BraW5zIFVuaXZlcnNpdHkgU2No
b29sIG9mIE1lZGljaW5lLCBCYWx0aW1vcmUsIE1hcnlsYW5kLCBVU0EuIHNnb29kbWFuQGpodS5l
ZHU8L2F1dGgtYWRkcmVzcz48dGl0bGVzPjx0aXRsZT5Ub3dhcmQgZXZpZGVuY2UtYmFzZWQgbWVk
aWNhbCBzdGF0aXN0aWNzLiAyOiBUaGUgQmF5ZXMgZmFjdG9yPC90aXRsZT48c2Vjb25kYXJ5LXRp
dGxlPkFubiBJbnRlcm4gTWVkPC9zZWNvbmRhcnktdGl0bGU+PC90aXRsZXM+PHBlcmlvZGljYWw+
PGZ1bGwtdGl0bGU+QW5uIEludGVybiBNZWQ8L2Z1bGwtdGl0bGU+PC9wZXJpb2RpY2FsPjxwYWdl
cz4xMDA1LTEzPC9wYWdlcz48dm9sdW1lPjEzMDwvdm9sdW1lPjxudW1iZXI+MTI8L251bWJlcj48
a2V5d29yZHM+PGtleXdvcmQ+KkJheWVzIFRoZW9yZW08L2tleXdvcmQ+PGtleXdvcmQ+KkV2aWRl
bmNlLUJhc2VkIE1lZGljaW5lPC9rZXl3b3JkPjxrZXl3b3JkPkh1bWFuPC9rZXl3b3JkPjxrZXl3
b3JkPk1ldGEtQW5hbHlzaXM8L2tleXdvcmQ+PGtleXdvcmQ+UHJvYmFiaWxpdHk8L2tleXdvcmQ+
PGtleXdvcmQ+UmVzZWFyY2gvbWV0aG9kczwva2V5d29yZD48L2tleXdvcmRzPjxkYXRlcz48eWVh
cj4xOTk5PC95ZWFyPjxwdWItZGF0ZXM+PGRhdGU+SnVuIDE1PC9kYXRlPjwvcHViLWRhdGVzPjwv
ZGF0ZXM+PGFjY2Vzc2lvbi1udW0+MTAzODMzNTA8L2FjY2Vzc2lvbi1udW0+PHVybHM+PHJlbGF0
ZWQtdXJscz48dXJsPmh0dHA6Ly93d3cubmNiaS5ubG0ubmloLmdvdi9lbnRyZXovcXVlcnkuZmNn
aT9jbWQ9UmV0cmlldmUmYW1wO2RiPVB1Yk1lZCZhbXA7ZG9wdD1DaXRhdGlvbiZhbXA7bGlzdF91
aWRzPTEwMzgzMzUwPC91cmw+PC9yZWxhdGVkLXVybHM+PC91cmxzPjwvcmVjb3JkPjwvQ2l0ZT48
Q2l0ZT48QXV0aG9yPkdvb2RtYW48L0F1dGhvcj48WWVhcj4xOTk5PC9ZZWFyPjxSZWNOdW0+MTE1
PC9SZWNOdW0+PHJlY29yZD48cmVjLW51bWJlcj4xMTU8L3JlYy1udW1iZXI+PGZvcmVpZ24ta2V5
cz48a2V5IGFwcD0iRU4iIGRiLWlkPSIwZnR2ZmY5cDgwZnA1ZmV3NXMwNWY1Znc5cmQ5ZmVmcmR6
ZXIiIHRpbWVzdGFtcD0iMCI+MTE1PC9rZXk+PC9mb3JlaWduLWtleXM+PHJlZi10eXBlIG5hbWU9
IkpvdXJuYWwgQXJ0aWNsZSI+MTc8L3JlZi10eXBlPjxjb250cmlidXRvcnM+PGF1dGhvcnM+PGF1
dGhvcj5Hb29kbWFuLCBTLiBOLjwvYXV0aG9yPjwvYXV0aG9ycz48L2NvbnRyaWJ1dG9ycz48YXV0
aC1hZGRyZXNzPkpvaG5zIEhvcGtpbnMgVW5pdmVyc2l0eSBTY2hvb2wgb2YgTWVkaWNpbmUsIEJh
bHRpbW9yZSwgTWFyeWxhbmQsIFVTQS4gc2dvb2RtYW5Aamh1LmVkdTwvYXV0aC1hZGRyZXNzPjx0
aXRsZXM+PHRpdGxlPlRvd2FyZCBldmlkZW5jZS1iYXNlZCBtZWRpY2FsIHN0YXRpc3RpY3MuIDE6
IFRoZSBQIHZhbHVlIGZhbGxhY3k8L3RpdGxlPjxzZWNvbmRhcnktdGl0bGU+QW5uIEludGVybiBN
ZWQ8L3NlY29uZGFyeS10aXRsZT48L3RpdGxlcz48cGVyaW9kaWNhbD48ZnVsbC10aXRsZT5Bbm4g
SW50ZXJuIE1lZDwvZnVsbC10aXRsZT48L3BlcmlvZGljYWw+PHBhZ2VzPjk5NS0xMDA0PC9wYWdl
cz48dm9sdW1lPjEzMDwvdm9sdW1lPjxudW1iZXI+MTI8L251bWJlcj48a2V5d29yZHM+PGtleXdv
cmQ+QmF5ZXMgVGhlb3JlbTwva2V5d29yZD48a2V5d29yZD4qRXZpZGVuY2UtQmFzZWQgTWVkaWNp
bmU8L2tleXdvcmQ+PGtleXdvcmQ+SHVtYW48L2tleXdvcmQ+PGtleXdvcmQ+KlByb2JhYmlsaXR5
PC9rZXl3b3JkPjxrZXl3b3JkPlJlc2VhcmNoL21ldGhvZHM8L2tleXdvcmQ+PC9rZXl3b3Jkcz48
ZGF0ZXM+PHllYXI+MTk5OTwveWVhcj48cHViLWRhdGVzPjxkYXRlPkp1biAxNTwvZGF0ZT48L3B1
Yi1kYXRlcz48L2RhdGVzPjxhY2Nlc3Npb24tbnVtPjEwMzgzMzcxPC9hY2Nlc3Npb24tbnVtPjx1
cmxzPjxyZWxhdGVkLXVybHM+PHVybD5odHRwOi8vd3d3Lm5jYmkubmxtLm5paC5nb3YvZW50cmV6
L3F1ZXJ5LmZjZ2k/Y21kPVJldHJpZXZlJmFtcDtkYj1QdWJNZWQmYW1wO2RvcHQ9Q2l0YXRpb24m
YW1wO2xpc3RfdWlkcz0xMDM4MzM3MTwvdXJsPjwvcmVsYXRlZC11cmxzPjwvdXJscz48L3JlY29y
ZD48L0NpdGU+PC9FbmROb3RlPgB=
</w:fldData>
        </w:fldChar>
      </w:r>
      <w:r w:rsidR="00761BF7">
        <w:instrText xml:space="preserve"> ADDIN EN.CITE.DATA </w:instrText>
      </w:r>
      <w:r w:rsidR="00761BF7">
        <w:fldChar w:fldCharType="end"/>
      </w:r>
      <w:r w:rsidR="00041E3D">
        <w:fldChar w:fldCharType="separate"/>
      </w:r>
      <w:r w:rsidR="00761BF7">
        <w:rPr>
          <w:noProof/>
        </w:rPr>
        <w:t>[5-8]</w:t>
      </w:r>
      <w:r w:rsidR="00041E3D">
        <w:fldChar w:fldCharType="end"/>
      </w:r>
      <w:r w:rsidR="00F77239" w:rsidRPr="00F77239">
        <w:t xml:space="preserve"> </w:t>
      </w:r>
    </w:p>
    <w:p w14:paraId="103DA6AF" w14:textId="77777777" w:rsidR="007D7F2D" w:rsidRPr="00EB1098" w:rsidRDefault="00602CD5" w:rsidP="00122189">
      <w:pPr>
        <w:pStyle w:val="Heading2"/>
        <w:rPr>
          <w:rFonts w:cs="Times New Roman"/>
          <w:sz w:val="24"/>
          <w:szCs w:val="24"/>
        </w:rPr>
      </w:pPr>
      <w:r w:rsidRPr="00EB1098">
        <w:rPr>
          <w:rFonts w:cs="Times New Roman"/>
          <w:sz w:val="24"/>
          <w:szCs w:val="24"/>
        </w:rPr>
        <w:t>Background</w:t>
      </w:r>
    </w:p>
    <w:p w14:paraId="28304C0F" w14:textId="77777777" w:rsidR="007700BA" w:rsidRPr="00440D54" w:rsidRDefault="00F1792B" w:rsidP="00440D54">
      <w:pPr>
        <w:pStyle w:val="Heading3"/>
        <w:rPr>
          <w:rFonts w:cs="Times New Roman"/>
          <w:sz w:val="24"/>
          <w:szCs w:val="24"/>
        </w:rPr>
      </w:pPr>
      <w:r w:rsidRPr="00440D54">
        <w:rPr>
          <w:rFonts w:cs="Times New Roman"/>
          <w:sz w:val="24"/>
          <w:szCs w:val="24"/>
        </w:rPr>
        <w:t>Two kinds of probability</w:t>
      </w:r>
    </w:p>
    <w:p w14:paraId="5FE2B609" w14:textId="77777777" w:rsidR="001033E9" w:rsidRPr="00440D54" w:rsidRDefault="00B02A02" w:rsidP="00440D54">
      <w:r w:rsidRPr="00440D54">
        <w:t>It may help to start this discussion by acknowledging that there</w:t>
      </w:r>
      <w:r w:rsidR="00546BFC" w:rsidRPr="00440D54">
        <w:t xml:space="preserve"> are two types of probability</w:t>
      </w:r>
      <w:r w:rsidR="001254D5" w:rsidRPr="00440D54">
        <w:t>, one of which is straightforward and the other of which is m</w:t>
      </w:r>
      <w:r w:rsidR="009F27F3" w:rsidRPr="00440D54">
        <w:t>u</w:t>
      </w:r>
      <w:r w:rsidR="001254D5" w:rsidRPr="00440D54">
        <w:t xml:space="preserve">ch more slippery.  </w:t>
      </w:r>
      <w:r w:rsidR="009F27F3" w:rsidRPr="00440D54">
        <w:t xml:space="preserve">The straightforward one is </w:t>
      </w:r>
      <w:r w:rsidR="009F27F3" w:rsidRPr="00440D54">
        <w:rPr>
          <w:color w:val="008000"/>
        </w:rPr>
        <w:t>st</w:t>
      </w:r>
      <w:r w:rsidR="001254D5" w:rsidRPr="00440D54">
        <w:rPr>
          <w:color w:val="008000"/>
        </w:rPr>
        <w:t>ochastic</w:t>
      </w:r>
      <w:r w:rsidR="000924AC" w:rsidRPr="00440D54">
        <w:rPr>
          <w:rStyle w:val="FootnoteReference"/>
          <w:color w:val="008000"/>
        </w:rPr>
        <w:footnoteReference w:id="1"/>
      </w:r>
      <w:r w:rsidR="001254D5" w:rsidRPr="00440D54">
        <w:rPr>
          <w:color w:val="008000"/>
        </w:rPr>
        <w:t xml:space="preserve"> probability</w:t>
      </w:r>
      <w:r w:rsidR="009F27F3" w:rsidRPr="00440D54">
        <w:rPr>
          <w:color w:val="008000"/>
        </w:rPr>
        <w:t xml:space="preserve">, </w:t>
      </w:r>
      <w:r w:rsidR="009F27F3" w:rsidRPr="00440D54">
        <w:t>which</w:t>
      </w:r>
      <w:r w:rsidR="00A9039D" w:rsidRPr="00440D54">
        <w:rPr>
          <w:color w:val="008000"/>
        </w:rPr>
        <w:t xml:space="preserve"> </w:t>
      </w:r>
      <w:r w:rsidR="00A9039D" w:rsidRPr="00440D54">
        <w:t>is based on repeatable random processes</w:t>
      </w:r>
      <w:r w:rsidR="00FC4DD4" w:rsidRPr="00440D54">
        <w:t>, like coin tosses or poker hands</w:t>
      </w:r>
      <w:r w:rsidR="00A9039D" w:rsidRPr="00440D54">
        <w:t>.  S</w:t>
      </w:r>
      <w:r w:rsidR="00FC4DD4" w:rsidRPr="00440D54">
        <w:t xml:space="preserve">tochastic probabilities can be calculated from theory and equations and </w:t>
      </w:r>
      <w:r w:rsidR="0022386C" w:rsidRPr="00440D54">
        <w:t xml:space="preserve">can be </w:t>
      </w:r>
      <w:r w:rsidR="00FC4DD4" w:rsidRPr="00440D54">
        <w:t>verified empirically by repeated trials.</w:t>
      </w:r>
      <w:r w:rsidR="004B7AC3" w:rsidRPr="00440D54">
        <w:rPr>
          <w:rStyle w:val="FootnoteReference"/>
        </w:rPr>
        <w:footnoteReference w:id="2"/>
      </w:r>
      <w:r w:rsidR="00DA581D" w:rsidRPr="00440D54">
        <w:t xml:space="preserve"> </w:t>
      </w:r>
      <w:r w:rsidR="00F32A4C" w:rsidRPr="00440D54">
        <w:t xml:space="preserve"> </w:t>
      </w:r>
    </w:p>
    <w:p w14:paraId="176E6844" w14:textId="77777777" w:rsidR="008376B5" w:rsidRPr="00440D54" w:rsidRDefault="00DA581D" w:rsidP="00440D54">
      <w:r w:rsidRPr="00440D54">
        <w:t xml:space="preserve"> </w:t>
      </w:r>
    </w:p>
    <w:p w14:paraId="01A2A8E3" w14:textId="612F247B" w:rsidR="00861B66" w:rsidRPr="00440D54" w:rsidRDefault="00DA581D" w:rsidP="00440D54">
      <w:r w:rsidRPr="00440D54">
        <w:t>The slippery type of probability</w:t>
      </w:r>
      <w:r w:rsidR="00A514A5" w:rsidRPr="00440D54">
        <w:t xml:space="preserve"> is</w:t>
      </w:r>
      <w:r w:rsidRPr="00440D54">
        <w:t xml:space="preserve"> </w:t>
      </w:r>
      <w:r w:rsidR="008376B5" w:rsidRPr="00440D54">
        <w:rPr>
          <w:color w:val="008000"/>
        </w:rPr>
        <w:t>epistemic</w:t>
      </w:r>
      <w:r w:rsidR="00D24C84" w:rsidRPr="00440D54">
        <w:rPr>
          <w:rStyle w:val="FootnoteReference"/>
          <w:color w:val="008000"/>
        </w:rPr>
        <w:footnoteReference w:id="3"/>
      </w:r>
      <w:r w:rsidR="008376B5" w:rsidRPr="00440D54">
        <w:rPr>
          <w:color w:val="008000"/>
        </w:rPr>
        <w:t xml:space="preserve"> probability</w:t>
      </w:r>
      <w:r w:rsidR="00094036" w:rsidRPr="00440D54">
        <w:t xml:space="preserve">, </w:t>
      </w:r>
      <w:r w:rsidR="00A514A5" w:rsidRPr="00440D54">
        <w:t xml:space="preserve">which </w:t>
      </w:r>
      <w:r w:rsidR="00094036" w:rsidRPr="00440D54">
        <w:t>refers to subjective estimates</w:t>
      </w:r>
      <w:r w:rsidR="00A92E61" w:rsidRPr="00440D54">
        <w:t xml:space="preserve"> of likelihood </w:t>
      </w:r>
      <w:r w:rsidR="00094036" w:rsidRPr="00440D54">
        <w:t>based on imperfect</w:t>
      </w:r>
      <w:r w:rsidR="00A92E61" w:rsidRPr="00440D54">
        <w:t xml:space="preserve"> knowledge, like the probability that </w:t>
      </w:r>
      <w:r w:rsidR="00660374" w:rsidRPr="00440D54">
        <w:t xml:space="preserve">the cough you’ve had for the last </w:t>
      </w:r>
      <w:r w:rsidR="00A913B7" w:rsidRPr="00440D54">
        <w:t>7</w:t>
      </w:r>
      <w:r w:rsidR="00660374" w:rsidRPr="00440D54">
        <w:t xml:space="preserve"> days </w:t>
      </w:r>
      <w:r w:rsidR="00A913B7" w:rsidRPr="00440D54">
        <w:t>is whooping cough</w:t>
      </w:r>
      <w:r w:rsidR="00660374" w:rsidRPr="00440D54">
        <w:t xml:space="preserve"> or the probability</w:t>
      </w:r>
      <w:r w:rsidR="001B4953" w:rsidRPr="00440D54">
        <w:t xml:space="preserve"> (before data addressing the question are available</w:t>
      </w:r>
      <w:r w:rsidR="00AD46DF" w:rsidRPr="00440D54">
        <w:t>)</w:t>
      </w:r>
      <w:r w:rsidR="00660374" w:rsidRPr="00440D54">
        <w:t xml:space="preserve"> </w:t>
      </w:r>
      <w:r w:rsidR="008D0299" w:rsidRPr="00440D54">
        <w:t>that a new</w:t>
      </w:r>
      <w:r w:rsidR="00D7109A" w:rsidRPr="00440D54">
        <w:t xml:space="preserve"> </w:t>
      </w:r>
      <w:r w:rsidR="008D0299" w:rsidRPr="00440D54">
        <w:t>drug</w:t>
      </w:r>
      <w:r w:rsidR="00946D25" w:rsidRPr="00440D54">
        <w:t xml:space="preserve"> for weight loss will </w:t>
      </w:r>
      <w:r w:rsidR="00861B66" w:rsidRPr="00440D54">
        <w:t>have serious adverse effects</w:t>
      </w:r>
      <w:r w:rsidR="00946D25" w:rsidRPr="00440D54">
        <w:t xml:space="preserve">. </w:t>
      </w:r>
      <w:r w:rsidR="002D57D9" w:rsidRPr="00440D54">
        <w:t xml:space="preserve"> </w:t>
      </w:r>
      <w:r w:rsidR="00D81F7B" w:rsidRPr="00440D54">
        <w:t xml:space="preserve">People try to estimate epistemic probabilities by </w:t>
      </w:r>
      <w:r w:rsidR="00110984" w:rsidRPr="00440D54">
        <w:t xml:space="preserve">thinking about how to turn them into stochastic probabilities.  </w:t>
      </w:r>
      <w:r w:rsidR="00854670">
        <w:t xml:space="preserve">If we can define a group of repeated trials </w:t>
      </w:r>
      <w:r w:rsidR="004465E2">
        <w:t xml:space="preserve">that </w:t>
      </w:r>
      <w:r w:rsidR="003A374C">
        <w:t>relate to</w:t>
      </w:r>
      <w:r w:rsidR="00854670">
        <w:t xml:space="preserve"> </w:t>
      </w:r>
      <w:r w:rsidR="001E472E" w:rsidRPr="00440D54">
        <w:t xml:space="preserve">the current question </w:t>
      </w:r>
      <w:r w:rsidR="00AD46DF" w:rsidRPr="00440D54">
        <w:t>and for which data may be available</w:t>
      </w:r>
      <w:r w:rsidR="00DB112C" w:rsidRPr="00440D54">
        <w:t xml:space="preserve">, </w:t>
      </w:r>
      <w:r w:rsidR="00854670">
        <w:t xml:space="preserve">we feel more </w:t>
      </w:r>
      <w:r w:rsidR="00DB112C" w:rsidRPr="00440D54">
        <w:t xml:space="preserve">confident </w:t>
      </w:r>
      <w:r w:rsidR="001E472E" w:rsidRPr="00440D54">
        <w:t>us</w:t>
      </w:r>
      <w:r w:rsidR="00854670">
        <w:t>ing</w:t>
      </w:r>
      <w:r w:rsidR="001E472E" w:rsidRPr="00440D54">
        <w:t xml:space="preserve"> past results of </w:t>
      </w:r>
      <w:r w:rsidR="0027402D" w:rsidRPr="00440D54">
        <w:t>those</w:t>
      </w:r>
      <w:r w:rsidR="001E472E" w:rsidRPr="00440D54">
        <w:t xml:space="preserve"> trials to</w:t>
      </w:r>
      <w:r w:rsidR="00DB112C" w:rsidRPr="00440D54">
        <w:t xml:space="preserve"> estimate </w:t>
      </w:r>
      <w:r w:rsidR="0027402D" w:rsidRPr="00440D54">
        <w:t>an epistemic probability</w:t>
      </w:r>
      <w:r w:rsidR="00DB112C" w:rsidRPr="00440D54">
        <w:t>.</w:t>
      </w:r>
    </w:p>
    <w:p w14:paraId="5835B812" w14:textId="77777777" w:rsidR="0027402D" w:rsidRPr="002F3BD3" w:rsidRDefault="0027402D" w:rsidP="00440D54"/>
    <w:p w14:paraId="1FE37FCE" w14:textId="4D92DED9" w:rsidR="00F274A3" w:rsidRPr="00440D54" w:rsidRDefault="00946D25" w:rsidP="00440D54">
      <w:r w:rsidRPr="00440D54">
        <w:t xml:space="preserve">For example, </w:t>
      </w:r>
      <w:r w:rsidR="00401F84" w:rsidRPr="00440D54">
        <w:t>in trying to estimate your probability of whooping cough</w:t>
      </w:r>
      <w:r w:rsidR="00F655EA">
        <w:t>,</w:t>
      </w:r>
      <w:r w:rsidR="00401F84" w:rsidRPr="00440D54">
        <w:t xml:space="preserve"> </w:t>
      </w:r>
      <w:r w:rsidR="00596C76" w:rsidRPr="00440D54">
        <w:t>you might consider all of the previous coughs you’ve had to see how unusual a cough lasting 7 days is for you.  You might look at the literature and see if there are series of patients</w:t>
      </w:r>
      <w:r w:rsidR="00264B80" w:rsidRPr="00440D54">
        <w:t xml:space="preserve"> who have had a cough for 7 days, and see how many</w:t>
      </w:r>
      <w:r w:rsidR="00F065CD" w:rsidRPr="00440D54">
        <w:t xml:space="preserve"> of them</w:t>
      </w:r>
      <w:r w:rsidR="00264B80" w:rsidRPr="00440D54">
        <w:t xml:space="preserve"> had whooping cough.  </w:t>
      </w:r>
      <w:r w:rsidR="003A374C" w:rsidRPr="00440D54">
        <w:t>Of course,</w:t>
      </w:r>
      <w:r w:rsidR="00264B80" w:rsidRPr="00440D54">
        <w:t xml:space="preserve"> all of those other patients are not you</w:t>
      </w:r>
      <w:r w:rsidR="00F655EA">
        <w:t xml:space="preserve">; </w:t>
      </w:r>
      <w:r w:rsidR="00264B80" w:rsidRPr="00440D54">
        <w:t>they may be diffe</w:t>
      </w:r>
      <w:r w:rsidR="001C6A6B" w:rsidRPr="00440D54">
        <w:t>rent from you in important ways</w:t>
      </w:r>
      <w:r w:rsidR="008410C7" w:rsidRPr="00440D54">
        <w:t xml:space="preserve">, like how much </w:t>
      </w:r>
      <w:r w:rsidR="00F065CD" w:rsidRPr="00440D54">
        <w:t xml:space="preserve">they smoke or how much </w:t>
      </w:r>
      <w:r w:rsidR="008410C7" w:rsidRPr="00440D54">
        <w:t>whooping cough was going around at the time they were tested</w:t>
      </w:r>
      <w:r w:rsidR="00F655EA">
        <w:t xml:space="preserve">.  </w:t>
      </w:r>
      <w:proofErr w:type="gramStart"/>
      <w:r w:rsidR="00F655EA">
        <w:t>S</w:t>
      </w:r>
      <w:r w:rsidR="00E362B1" w:rsidRPr="00440D54">
        <w:t>o</w:t>
      </w:r>
      <w:proofErr w:type="gramEnd"/>
      <w:r w:rsidR="00E362B1" w:rsidRPr="00440D54">
        <w:t xml:space="preserve"> estimating this probability is never going to be as straightforward as</w:t>
      </w:r>
      <w:r w:rsidR="00331D14" w:rsidRPr="00440D54">
        <w:t xml:space="preserve">, say, </w:t>
      </w:r>
      <w:r w:rsidR="00E362B1" w:rsidRPr="00440D54">
        <w:t xml:space="preserve">estimating the probability </w:t>
      </w:r>
      <w:r w:rsidR="00B85EA2" w:rsidRPr="00440D54">
        <w:t xml:space="preserve">of </w:t>
      </w:r>
      <w:r w:rsidR="00C76C5F" w:rsidRPr="00440D54">
        <w:t>flipping 5 heads in a row</w:t>
      </w:r>
      <w:r w:rsidR="00EE01D1" w:rsidRPr="00440D54">
        <w:t xml:space="preserve"> or successfully drawing to an inside straight</w:t>
      </w:r>
      <w:r w:rsidR="00E362B1" w:rsidRPr="00440D54">
        <w:t>.</w:t>
      </w:r>
    </w:p>
    <w:p w14:paraId="75AACB0A" w14:textId="77777777" w:rsidR="00F065CD" w:rsidRPr="002F3BD3" w:rsidRDefault="00F065CD" w:rsidP="00440D54"/>
    <w:p w14:paraId="343C2A3B" w14:textId="31BB6BB2" w:rsidR="00861B66" w:rsidRPr="00440D54" w:rsidRDefault="00861B66" w:rsidP="00440D54">
      <w:r w:rsidRPr="00440D54">
        <w:t>Similarly, to estimate the risk of serious adverse effects of the diet drug, one could look at pr</w:t>
      </w:r>
      <w:r w:rsidR="001D1AE9" w:rsidRPr="00440D54">
        <w:t xml:space="preserve">evious diet drugs, perhaps especially all drugs in the same class or </w:t>
      </w:r>
      <w:r w:rsidR="002B6E89" w:rsidRPr="00440D54">
        <w:t xml:space="preserve">all drugs </w:t>
      </w:r>
      <w:r w:rsidR="001D1AE9" w:rsidRPr="00440D54">
        <w:t>with a si</w:t>
      </w:r>
      <w:r w:rsidR="002B6E89" w:rsidRPr="00440D54">
        <w:t>milar preliminary safety record</w:t>
      </w:r>
      <w:r w:rsidR="00697C2F" w:rsidRPr="00440D54">
        <w:t xml:space="preserve"> and see how many had serious </w:t>
      </w:r>
      <w:r w:rsidR="00027AEF">
        <w:t xml:space="preserve">adverse </w:t>
      </w:r>
      <w:r w:rsidR="00697C2F" w:rsidRPr="00440D54">
        <w:t>effects. B</w:t>
      </w:r>
      <w:r w:rsidR="002B6E89" w:rsidRPr="00440D54">
        <w:t>ut there will be judgment involved in deciding what to count as the repeated trials</w:t>
      </w:r>
      <w:r w:rsidR="00173734" w:rsidRPr="00440D54">
        <w:t xml:space="preserve"> (“the sampling space”)</w:t>
      </w:r>
      <w:r w:rsidR="002B6E89" w:rsidRPr="00440D54">
        <w:t xml:space="preserve"> to estimate this probability.</w:t>
      </w:r>
    </w:p>
    <w:p w14:paraId="032CECFC" w14:textId="77777777" w:rsidR="009276FD" w:rsidRPr="002F3BD3" w:rsidRDefault="009276FD" w:rsidP="00440D54"/>
    <w:p w14:paraId="6D8C20F6" w14:textId="02144406" w:rsidR="009276FD" w:rsidRPr="00440D54" w:rsidRDefault="000E5A6A" w:rsidP="00440D54">
      <w:r w:rsidRPr="00440D54">
        <w:t xml:space="preserve">Epistemic probability estimates are particularly difficult for the sort of catastrophic events that </w:t>
      </w:r>
      <w:r w:rsidR="00027AEF" w:rsidRPr="00440D54">
        <w:t>T</w:t>
      </w:r>
      <w:r w:rsidR="00027AEF">
        <w:t>om</w:t>
      </w:r>
      <w:r w:rsidR="00027AEF" w:rsidRPr="00440D54">
        <w:t xml:space="preserve"> </w:t>
      </w:r>
      <w:r w:rsidRPr="00440D54">
        <w:t>worries about,</w:t>
      </w:r>
      <w:r w:rsidR="00041E3D">
        <w:fldChar w:fldCharType="begin"/>
      </w:r>
      <w:r w:rsidR="00761BF7">
        <w:instrText xml:space="preserve"> ADDIN EN.CITE &lt;EndNote&gt;&lt;Cite&gt;&lt;Author&gt;Yudkowski&lt;/Author&gt;&lt;Year&gt;2008&lt;/Year&gt;&lt;RecNum&gt;1493&lt;/RecNum&gt;&lt;DisplayText&gt;[9]&lt;/DisplayText&gt;&lt;record&gt;&lt;rec-number&gt;1493&lt;/rec-number&gt;&lt;foreign-keys&gt;&lt;key app="EN" db-id="0ftvff9p80fp5few5s05f5fw9rd9fefrdzer" timestamp="1517513686"&gt;1493&lt;/key&gt;&lt;/foreign-keys&gt;&lt;ref-type name="Book Section"&gt;5&lt;/ref-type&gt;&lt;contributors&gt;&lt;authors&gt;&lt;author&gt;Yudkowski, Eliezer&lt;/author&gt;&lt;/authors&gt;&lt;secondary-authors&gt;&lt;author&gt;Bostrom, N&lt;/author&gt;&lt;author&gt;Cirkovic, M&lt;/author&gt;&lt;/secondary-authors&gt;&lt;/contributors&gt;&lt;titles&gt;&lt;title&gt;Cognitive biases potentially affecting judgment of global risks&lt;/title&gt;&lt;secondary-title&gt;Global Catastrophic Risks&lt;/secondary-title&gt;&lt;/titles&gt;&lt;pages&gt;91-119&lt;/pages&gt;&lt;dates&gt;&lt;year&gt;2008&lt;/year&gt;&lt;/dates&gt;&lt;pub-location&gt;New York&lt;/pub-location&gt;&lt;publisher&gt;Oxford University Press&lt;/publisher&gt;&lt;urls&gt;&lt;/urls&gt;&lt;/record&gt;&lt;/Cite&gt;&lt;/EndNote&gt;</w:instrText>
      </w:r>
      <w:r w:rsidR="00041E3D">
        <w:fldChar w:fldCharType="separate"/>
      </w:r>
      <w:r w:rsidR="00761BF7">
        <w:rPr>
          <w:noProof/>
        </w:rPr>
        <w:t>[9]</w:t>
      </w:r>
      <w:r w:rsidR="00041E3D">
        <w:fldChar w:fldCharType="end"/>
      </w:r>
      <w:r w:rsidR="00027AEF">
        <w:t xml:space="preserve"> </w:t>
      </w:r>
      <w:r w:rsidRPr="00440D54">
        <w:t xml:space="preserve">like </w:t>
      </w:r>
      <w:r w:rsidR="00DA6233" w:rsidRPr="00440D54">
        <w:t xml:space="preserve">accidental </w:t>
      </w:r>
      <w:r w:rsidR="00A4376B" w:rsidRPr="00440D54">
        <w:t>use of nuclear weapons</w:t>
      </w:r>
      <w:r w:rsidR="00041E3D">
        <w:fldChar w:fldCharType="begin"/>
      </w:r>
      <w:r w:rsidR="00761BF7">
        <w:instrText xml:space="preserve"> ADDIN EN.CITE &lt;EndNote&gt;&lt;Cite&gt;&lt;Author&gt;Schlosser&lt;/Author&gt;&lt;Year&gt;2013&lt;/Year&gt;&lt;RecNum&gt;1492&lt;/RecNum&gt;&lt;DisplayText&gt;[10]&lt;/DisplayText&gt;&lt;record&gt;&lt;rec-number&gt;1492&lt;/rec-number&gt;&lt;foreign-keys&gt;&lt;key app="EN" db-id="0ftvff9p80fp5few5s05f5fw9rd9fefrdzer" timestamp="1517513686"&gt;1492&lt;/key&gt;&lt;/foreign-keys&gt;&lt;ref-type name="Book"&gt;6&lt;/ref-type&gt;&lt;contributors&gt;&lt;authors&gt;&lt;author&gt;Schlosser, Eric&lt;/author&gt;&lt;/authors&gt;&lt;/contributors&gt;&lt;titles&gt;&lt;title&gt;Command and control : nuclear weapons, the Damascus Accident, and the illusion of safety&lt;/title&gt;&lt;/titles&gt;&lt;pages&gt;xxiii, 632 pages&lt;/pages&gt;&lt;keywords&gt;&lt;keyword&gt;Nuclear weapons Accidents United States History.&lt;/keyword&gt;&lt;keyword&gt;Nuclear weapons Accidents Arkansas History.&lt;/keyword&gt;&lt;keyword&gt;Titan (Missile) History.&lt;/keyword&gt;&lt;keyword&gt;United States. Air Force. Strategic Air Command. Strategic Missile Wing, 308th.&lt;/keyword&gt;&lt;keyword&gt;Nuclear weapons United States Safety measures.&lt;/keyword&gt;&lt;keyword&gt;Nuclear weapons Government policy United States.&lt;/keyword&gt;&lt;/keywords&gt;&lt;dates&gt;&lt;year&gt;2013&lt;/year&gt;&lt;/dates&gt;&lt;pub-location&gt;New York&lt;/pub-location&gt;&lt;publisher&gt;The Penguin Press&lt;/publisher&gt;&lt;isbn&gt;9781594202278 (hardcover)&lt;/isbn&gt;&lt;accession-num&gt;17712656&lt;/accession-num&gt;&lt;call-num&gt;U264.3 .S45 2013&lt;/call-num&gt;&lt;urls&gt;&lt;/urls&gt;&lt;/record&gt;&lt;/Cite&gt;&lt;/EndNote&gt;</w:instrText>
      </w:r>
      <w:r w:rsidR="00041E3D">
        <w:fldChar w:fldCharType="separate"/>
      </w:r>
      <w:r w:rsidR="00761BF7">
        <w:rPr>
          <w:noProof/>
        </w:rPr>
        <w:t>[10]</w:t>
      </w:r>
      <w:r w:rsidR="00041E3D">
        <w:fldChar w:fldCharType="end"/>
      </w:r>
      <w:r w:rsidRPr="00440D54">
        <w:t xml:space="preserve"> </w:t>
      </w:r>
      <w:r w:rsidR="00DF0678" w:rsidRPr="00440D54">
        <w:t xml:space="preserve">or </w:t>
      </w:r>
      <w:r w:rsidR="005500D5" w:rsidRPr="00440D54">
        <w:t>the collapse of global civilization due to climate change</w:t>
      </w:r>
      <w:r w:rsidR="00DA6233" w:rsidRPr="00440D54">
        <w:t>.</w:t>
      </w:r>
      <w:r w:rsidR="00041E3D">
        <w:fldChar w:fldCharType="begin"/>
      </w:r>
      <w:r w:rsidR="00761BF7">
        <w:instrText xml:space="preserve"> ADDIN EN.CITE &lt;EndNote&gt;&lt;Cite&gt;&lt;Author&gt;Ehrlich&lt;/Author&gt;&lt;Year&gt;2013&lt;/Year&gt;&lt;RecNum&gt;1494&lt;/RecNum&gt;&lt;DisplayText&gt;[11]&lt;/DisplayText&gt;&lt;record&gt;&lt;rec-number&gt;1494&lt;/rec-number&gt;&lt;foreign-keys&gt;&lt;key app="EN" db-id="0ftvff9p80fp5few5s05f5fw9rd9fefrdzer" timestamp="1517513686"&gt;1494&lt;/key&gt;&lt;/foreign-keys&gt;&lt;ref-type name="Journal Article"&gt;17&lt;/ref-type&gt;&lt;contributors&gt;&lt;authors&gt;&lt;author&gt;Ehrlich, P. R.&lt;/author&gt;&lt;author&gt;Ehrlich, A. H.&lt;/author&gt;&lt;/authors&gt;&lt;/contributors&gt;&lt;auth-address&gt;Department of Biology, Stanford University, Stanford, CA 94305, USA. pre@stanford.edu&lt;/auth-address&gt;&lt;titles&gt;&lt;title&gt;Can a collapse of global civilization be avoided?&lt;/title&gt;&lt;secondary-title&gt;Proc Biol Sci&lt;/secondary-title&gt;&lt;/titles&gt;&lt;periodical&gt;&lt;full-title&gt;Proc Biol Sci&lt;/full-title&gt;&lt;/periodical&gt;&lt;pages&gt;20122845&lt;/pages&gt;&lt;volume&gt;280&lt;/volume&gt;&lt;number&gt;1754&lt;/number&gt;&lt;keywords&gt;&lt;keyword&gt;*Civilization&lt;/keyword&gt;&lt;keyword&gt;Climate Change&lt;/keyword&gt;&lt;keyword&gt;Disasters/*prevention &amp;amp; control&lt;/keyword&gt;&lt;keyword&gt;Earth (Planet)&lt;/keyword&gt;&lt;keyword&gt;*Ecosystem&lt;/keyword&gt;&lt;keyword&gt;Food Supply&lt;/keyword&gt;&lt;keyword&gt;Humans&lt;/keyword&gt;&lt;keyword&gt;*Population Density&lt;/keyword&gt;&lt;keyword&gt;Socioeconomic Factors&lt;/keyword&gt;&lt;/keywords&gt;&lt;dates&gt;&lt;year&gt;2013&lt;/year&gt;&lt;pub-dates&gt;&lt;date&gt;Mar 7&lt;/date&gt;&lt;/pub-dates&gt;&lt;/dates&gt;&lt;isbn&gt;1471-2954 (Electronic)&amp;#xD;0962-8452 (Linking)&lt;/isbn&gt;&lt;accession-num&gt;23303549&lt;/accession-num&gt;&lt;urls&gt;&lt;related-urls&gt;&lt;url&gt;http://www.ncbi.nlm.nih.gov/pubmed/23303549&lt;/url&gt;&lt;/related-urls&gt;&lt;/urls&gt;&lt;custom2&gt;PMC3574335&lt;/custom2&gt;&lt;electronic-resource-num&gt;10.1098/rspb.2012.2845&lt;/electronic-resource-num&gt;&lt;/record&gt;&lt;/Cite&gt;&lt;/EndNote&gt;</w:instrText>
      </w:r>
      <w:r w:rsidR="00041E3D">
        <w:fldChar w:fldCharType="separate"/>
      </w:r>
      <w:r w:rsidR="00761BF7">
        <w:rPr>
          <w:noProof/>
        </w:rPr>
        <w:t>[11]</w:t>
      </w:r>
      <w:r w:rsidR="00041E3D">
        <w:fldChar w:fldCharType="end"/>
      </w:r>
      <w:r w:rsidR="003F45F3" w:rsidRPr="00440D54">
        <w:t xml:space="preserve">  But even for </w:t>
      </w:r>
      <w:r w:rsidR="0048517E" w:rsidRPr="00440D54">
        <w:t>these, we try to think about what class of events these</w:t>
      </w:r>
      <w:r w:rsidR="00FE448E" w:rsidRPr="00440D54">
        <w:t xml:space="preserve"> events</w:t>
      </w:r>
      <w:r w:rsidR="0048517E" w:rsidRPr="00440D54">
        <w:t xml:space="preserve"> belong to </w:t>
      </w:r>
      <w:r w:rsidR="004A5D4D" w:rsidRPr="00440D54">
        <w:t xml:space="preserve">in order to use data from past experience to make estimates.  For example, what have been the ratios of near misses to </w:t>
      </w:r>
      <w:r w:rsidR="002C7F64" w:rsidRPr="00440D54">
        <w:t xml:space="preserve">catastrophic </w:t>
      </w:r>
      <w:r w:rsidR="004A5D4D" w:rsidRPr="00440D54">
        <w:t>accidents in other areas</w:t>
      </w:r>
      <w:r w:rsidR="002C7F64" w:rsidRPr="00440D54">
        <w:t>, and what have been predictors of collapse of previous civilizations?</w:t>
      </w:r>
      <w:r w:rsidR="00041E3D">
        <w:fldChar w:fldCharType="begin"/>
      </w:r>
      <w:r w:rsidR="00761BF7">
        <w:instrText xml:space="preserve"> ADDIN EN.CITE &lt;EndNote&gt;&lt;Cite&gt;&lt;Author&gt;Diamond&lt;/Author&gt;&lt;Year&gt;2005&lt;/Year&gt;&lt;RecNum&gt;1495&lt;/RecNum&gt;&lt;DisplayText&gt;[12]&lt;/DisplayText&gt;&lt;record&gt;&lt;rec-number&gt;1495&lt;/rec-number&gt;&lt;foreign-keys&gt;&lt;key app="EN" db-id="0ftvff9p80fp5few5s05f5fw9rd9fefrdzer" timestamp="1517515909"&gt;1495&lt;/key&gt;&lt;/foreign-keys&gt;&lt;ref-type name="Book"&gt;6&lt;/ref-type&gt;&lt;contributors&gt;&lt;authors&gt;&lt;author&gt;Diamond, Jared&lt;/author&gt;&lt;/authors&gt;&lt;/contributors&gt;&lt;titles&gt;&lt;title&gt;Collapse: How Societies Choose to Fail or Succeed&lt;/title&gt;&lt;/titles&gt;&lt;dates&gt;&lt;year&gt;2005&lt;/year&gt;&lt;/dates&gt;&lt;pub-location&gt;New York&lt;/pub-location&gt;&lt;publisher&gt;Viking Press&lt;/publisher&gt;&lt;urls&gt;&lt;/urls&gt;&lt;/record&gt;&lt;/Cite&gt;&lt;/EndNote&gt;</w:instrText>
      </w:r>
      <w:r w:rsidR="00041E3D">
        <w:fldChar w:fldCharType="separate"/>
      </w:r>
      <w:r w:rsidR="00761BF7">
        <w:rPr>
          <w:noProof/>
        </w:rPr>
        <w:t>[12]</w:t>
      </w:r>
      <w:r w:rsidR="00041E3D">
        <w:fldChar w:fldCharType="end"/>
      </w:r>
    </w:p>
    <w:p w14:paraId="33D97E06" w14:textId="77777777" w:rsidR="003279F9" w:rsidRPr="00440D54" w:rsidRDefault="003279F9" w:rsidP="00440D54"/>
    <w:p w14:paraId="4053E226" w14:textId="22990A66" w:rsidR="00712B0A" w:rsidRPr="00440D54" w:rsidRDefault="00C41321" w:rsidP="00440D54">
      <w:pPr>
        <w:pStyle w:val="Heading3"/>
        <w:rPr>
          <w:rFonts w:cs="Times New Roman"/>
          <w:sz w:val="24"/>
          <w:szCs w:val="24"/>
        </w:rPr>
      </w:pPr>
      <w:r w:rsidRPr="00440D54">
        <w:rPr>
          <w:rFonts w:cs="Times New Roman"/>
          <w:sz w:val="24"/>
          <w:szCs w:val="24"/>
        </w:rPr>
        <w:t>Review of c</w:t>
      </w:r>
      <w:r w:rsidR="00C47A13" w:rsidRPr="00440D54">
        <w:rPr>
          <w:rFonts w:cs="Times New Roman"/>
          <w:sz w:val="24"/>
          <w:szCs w:val="24"/>
        </w:rPr>
        <w:t>lassical “frequentist” statistics</w:t>
      </w:r>
      <w:r w:rsidR="00F1792B" w:rsidRPr="00440D54">
        <w:rPr>
          <w:rFonts w:cs="Times New Roman"/>
          <w:sz w:val="24"/>
          <w:szCs w:val="24"/>
        </w:rPr>
        <w:t xml:space="preserve"> </w:t>
      </w:r>
    </w:p>
    <w:p w14:paraId="6D179D19" w14:textId="77777777" w:rsidR="00E054ED" w:rsidRPr="00EB1098" w:rsidRDefault="00602CD5" w:rsidP="00877C0F">
      <w:pPr>
        <w:pStyle w:val="NormalWeb"/>
      </w:pPr>
      <w:r w:rsidRPr="00EB1098">
        <w:t>Before we can talk about what P-values and con</w:t>
      </w:r>
      <w:r w:rsidR="00712B0A" w:rsidRPr="00EB1098">
        <w:t>fi</w:t>
      </w:r>
      <w:r w:rsidRPr="00EB1098">
        <w:t xml:space="preserve">dence intervals mean, we need to review classical </w:t>
      </w:r>
      <w:r w:rsidR="00FA384A" w:rsidRPr="00EB1098">
        <w:t xml:space="preserve">(“frequentist”) </w:t>
      </w:r>
      <w:r w:rsidRPr="00EB1098">
        <w:t>statistical signi</w:t>
      </w:r>
      <w:r w:rsidR="00712B0A" w:rsidRPr="00EB1098">
        <w:t>fi</w:t>
      </w:r>
      <w:r w:rsidRPr="00EB1098">
        <w:t>cance testing. The basic process is as follows:</w:t>
      </w:r>
    </w:p>
    <w:p w14:paraId="3DF2CB5B" w14:textId="303BFEBF" w:rsidR="00916104" w:rsidRPr="00EB1098" w:rsidRDefault="00602CD5" w:rsidP="00877C0F">
      <w:pPr>
        <w:pStyle w:val="NormalWeb"/>
        <w:ind w:left="261" w:hanging="261"/>
      </w:pPr>
      <w:r w:rsidRPr="00EB1098">
        <w:t>1. State an appropriate</w:t>
      </w:r>
      <w:r w:rsidR="00245DBE">
        <w:t xml:space="preserve"> test </w:t>
      </w:r>
      <w:r w:rsidR="004A2FE2">
        <w:t xml:space="preserve">hypothesis, most often </w:t>
      </w:r>
      <w:r w:rsidR="00A274C4">
        <w:t>a</w:t>
      </w:r>
      <w:r w:rsidRPr="00EB1098">
        <w:t xml:space="preserve"> </w:t>
      </w:r>
      <w:r w:rsidRPr="00EB1098">
        <w:rPr>
          <w:color w:val="008000"/>
        </w:rPr>
        <w:t>null hypothesis</w:t>
      </w:r>
      <w:r w:rsidRPr="00EB1098">
        <w:t xml:space="preserve"> (</w:t>
      </w:r>
      <w:r w:rsidRPr="00EB1098">
        <w:rPr>
          <w:color w:val="008000"/>
        </w:rPr>
        <w:t>H</w:t>
      </w:r>
      <w:r w:rsidRPr="00EB1098">
        <w:rPr>
          <w:color w:val="008000"/>
          <w:vertAlign w:val="subscript"/>
        </w:rPr>
        <w:t>0</w:t>
      </w:r>
      <w:r w:rsidRPr="00EB1098">
        <w:t xml:space="preserve">), a hypothesis of </w:t>
      </w:r>
      <w:r w:rsidR="00712B0A" w:rsidRPr="00EB1098">
        <w:t>“</w:t>
      </w:r>
      <w:r w:rsidRPr="00EB1098">
        <w:t>no effect,</w:t>
      </w:r>
      <w:r w:rsidR="00712B0A" w:rsidRPr="00EB1098">
        <w:t>”</w:t>
      </w:r>
      <w:r w:rsidRPr="00EB1098">
        <w:t xml:space="preserve"> the exact phrasing of which depends on the type of variables and the relationship between them that you wish to investigate.</w:t>
      </w:r>
      <w:r w:rsidR="004A2FE2">
        <w:rPr>
          <w:rStyle w:val="FootnoteReference"/>
        </w:rPr>
        <w:footnoteReference w:id="4"/>
      </w:r>
      <w:r w:rsidRPr="00EB1098">
        <w:t xml:space="preserve"> The null hypothesis will be something like: </w:t>
      </w:r>
      <w:r w:rsidR="00712B0A" w:rsidRPr="00EB1098">
        <w:t>“</w:t>
      </w:r>
      <w:r w:rsidRPr="00EB1098">
        <w:t>there is no difference between the means in the two groups</w:t>
      </w:r>
      <w:r w:rsidR="00712B0A" w:rsidRPr="00EB1098">
        <w:t>”</w:t>
      </w:r>
      <w:r w:rsidRPr="00EB1098">
        <w:t xml:space="preserve"> or </w:t>
      </w:r>
      <w:r w:rsidR="00712B0A" w:rsidRPr="00EB1098">
        <w:t>“</w:t>
      </w:r>
      <w:r w:rsidRPr="00EB1098">
        <w:t>the</w:t>
      </w:r>
      <w:r w:rsidR="00916104" w:rsidRPr="00EB1098">
        <w:t xml:space="preserve"> </w:t>
      </w:r>
      <w:r w:rsidRPr="00EB1098">
        <w:t>response rates do not differ</w:t>
      </w:r>
      <w:r w:rsidR="00712B0A" w:rsidRPr="00EB1098">
        <w:t>”</w:t>
      </w:r>
      <w:r w:rsidRPr="00EB1098">
        <w:t xml:space="preserve"> or </w:t>
      </w:r>
      <w:r w:rsidR="00712B0A" w:rsidRPr="00EB1098">
        <w:t>“</w:t>
      </w:r>
      <w:r w:rsidRPr="00EB1098">
        <w:t>there is no linear association between variables A</w:t>
      </w:r>
      <w:r w:rsidR="001D3B2E" w:rsidRPr="00EB1098">
        <w:t xml:space="preserve"> </w:t>
      </w:r>
      <w:r w:rsidRPr="00EB1098">
        <w:t>and</w:t>
      </w:r>
      <w:r w:rsidR="001D3B2E" w:rsidRPr="00EB1098">
        <w:t xml:space="preserve"> </w:t>
      </w:r>
      <w:r w:rsidRPr="00EB1098">
        <w:t>B.</w:t>
      </w:r>
      <w:r w:rsidR="00712B0A" w:rsidRPr="00EB1098">
        <w:t>”</w:t>
      </w:r>
    </w:p>
    <w:p w14:paraId="267044E4" w14:textId="5BF8D1B4" w:rsidR="00E054ED" w:rsidRPr="00EB1098" w:rsidRDefault="00602CD5" w:rsidP="00877C0F">
      <w:pPr>
        <w:pStyle w:val="NormalWeb"/>
        <w:ind w:left="261" w:hanging="261"/>
      </w:pPr>
      <w:r w:rsidRPr="00EB1098">
        <w:t xml:space="preserve">2. Choose </w:t>
      </w:r>
      <w:r w:rsidRPr="00EB1098">
        <w:rPr>
          <w:i/>
          <w:color w:val="008000"/>
        </w:rPr>
        <w:t>α</w:t>
      </w:r>
      <w:r w:rsidRPr="00EB1098">
        <w:t xml:space="preserve">, the maximum probability of a </w:t>
      </w:r>
      <w:r w:rsidRPr="00EB1098">
        <w:rPr>
          <w:color w:val="008000"/>
        </w:rPr>
        <w:t>Type 1</w:t>
      </w:r>
      <w:r w:rsidRPr="00EB1098">
        <w:t xml:space="preserve"> </w:t>
      </w:r>
      <w:r w:rsidRPr="00EB1098">
        <w:rPr>
          <w:color w:val="008000"/>
        </w:rPr>
        <w:t>error</w:t>
      </w:r>
      <w:r w:rsidRPr="00EB1098">
        <w:t xml:space="preserve"> that you are willing to tolerate. A Type 1 error is when you reject the null hypothesis when it is true – that is, conclude that the difference you observed was not due to chance, when in fact it was. (A </w:t>
      </w:r>
      <w:r w:rsidRPr="00EB1098">
        <w:rPr>
          <w:color w:val="008000"/>
        </w:rPr>
        <w:t>Type 2</w:t>
      </w:r>
      <w:r w:rsidRPr="00EB1098">
        <w:t xml:space="preserve"> error is failing to reject the null hypothesis when it is false – that is, concluding that the </w:t>
      </w:r>
      <w:r w:rsidRPr="00EB1098">
        <w:lastRenderedPageBreak/>
        <w:t xml:space="preserve">difference could be due to chance when in fact it </w:t>
      </w:r>
      <w:r w:rsidR="00236E1B">
        <w:t>isn’t</w:t>
      </w:r>
      <w:r w:rsidRPr="00EB1098">
        <w:t xml:space="preserve">. The maximum probability of a Type 2 error is </w:t>
      </w:r>
      <w:r w:rsidRPr="00EB1098">
        <w:rPr>
          <w:i/>
          <w:color w:val="008000"/>
        </w:rPr>
        <w:t>β</w:t>
      </w:r>
      <w:r w:rsidRPr="00EB1098">
        <w:rPr>
          <w:color w:val="008000"/>
        </w:rPr>
        <w:t>.)</w:t>
      </w:r>
    </w:p>
    <w:p w14:paraId="3C0FA8B5" w14:textId="076A23E4" w:rsidR="00E054ED" w:rsidRPr="00EB1098" w:rsidRDefault="00602CD5" w:rsidP="00877C0F">
      <w:pPr>
        <w:pStyle w:val="NormalWeb"/>
        <w:ind w:left="261" w:hanging="261"/>
      </w:pPr>
      <w:r w:rsidRPr="00EB1098">
        <w:t xml:space="preserve">3. Use the results of the study to calculate the value of a </w:t>
      </w:r>
      <w:r w:rsidRPr="00EB1098">
        <w:rPr>
          <w:color w:val="008000"/>
        </w:rPr>
        <w:t>test statistic</w:t>
      </w:r>
      <w:r w:rsidRPr="00EB1098">
        <w:t xml:space="preserve"> with a known distribution if the null hypothesis</w:t>
      </w:r>
      <w:r w:rsidR="00330C1A">
        <w:t xml:space="preserve"> and </w:t>
      </w:r>
      <w:r w:rsidR="00432058">
        <w:t>assumptions of the statistical model are</w:t>
      </w:r>
      <w:r w:rsidRPr="00EB1098">
        <w:t xml:space="preserve"> true. Examples </w:t>
      </w:r>
      <w:r w:rsidR="00245DBE">
        <w:t xml:space="preserve">of test statistics </w:t>
      </w:r>
      <w:r w:rsidRPr="00EB1098">
        <w:t xml:space="preserve">are a t statistic, </w:t>
      </w:r>
      <w:r w:rsidRPr="00EB1098">
        <w:rPr>
          <w:i/>
        </w:rPr>
        <w:t>χ</w:t>
      </w:r>
      <w:r w:rsidRPr="00EB1098">
        <w:rPr>
          <w:vertAlign w:val="superscript"/>
        </w:rPr>
        <w:t>2</w:t>
      </w:r>
      <w:r w:rsidRPr="00EB1098">
        <w:t xml:space="preserve"> statistic, or a regression coef</w:t>
      </w:r>
      <w:r w:rsidR="00712B0A" w:rsidRPr="00EB1098">
        <w:t>fi</w:t>
      </w:r>
      <w:r w:rsidRPr="00EB1098">
        <w:t xml:space="preserve">cient divided by its standard error. The test statistic </w:t>
      </w:r>
      <w:r w:rsidR="00432058">
        <w:t xml:space="preserve">and underlying assumptions </w:t>
      </w:r>
      <w:r w:rsidR="00C95E98">
        <w:t xml:space="preserve">(like random treatment allocation and random if any loss to follow-up) </w:t>
      </w:r>
      <w:r w:rsidRPr="00EB1098">
        <w:t>depend on the design of the study and the type of variables evaluated.</w:t>
      </w:r>
      <w:r w:rsidR="00B71E3E">
        <w:t xml:space="preserve">  </w:t>
      </w:r>
    </w:p>
    <w:p w14:paraId="3FC80557" w14:textId="77777777" w:rsidR="00712B0A" w:rsidRPr="00EB1098" w:rsidRDefault="00602CD5" w:rsidP="00877C0F">
      <w:pPr>
        <w:pStyle w:val="NormalWeb"/>
        <w:ind w:left="261" w:hanging="261"/>
      </w:pPr>
      <w:r w:rsidRPr="00EB1098">
        <w:t xml:space="preserve">4. Use that test statistic to calculate a </w:t>
      </w:r>
      <w:r w:rsidRPr="00E624EF">
        <w:rPr>
          <w:color w:val="008000"/>
        </w:rPr>
        <w:t>P-value</w:t>
      </w:r>
      <w:r w:rsidRPr="00EB1098">
        <w:t>. Classically, if the P-value is less than</w:t>
      </w:r>
      <w:r w:rsidRPr="00EB1098">
        <w:rPr>
          <w:i/>
        </w:rPr>
        <w:t xml:space="preserve"> α</w:t>
      </w:r>
      <w:r w:rsidRPr="00EB1098">
        <w:t xml:space="preserve">, you reject the null hypothesis; however, authors of clinical research articles rarely explicitly reject or fail to reject the null hypothesis. More commonly, they will simply report the P-value and consider the result </w:t>
      </w:r>
      <w:r w:rsidR="00712B0A" w:rsidRPr="00EB1098">
        <w:t>“</w:t>
      </w:r>
      <w:r w:rsidRPr="00EB1098">
        <w:t>statistically signi</w:t>
      </w:r>
      <w:r w:rsidR="00712B0A" w:rsidRPr="00EB1098">
        <w:t>fi</w:t>
      </w:r>
      <w:r w:rsidRPr="00EB1098">
        <w:t>cant</w:t>
      </w:r>
      <w:r w:rsidR="00712B0A" w:rsidRPr="00EB1098">
        <w:t>”</w:t>
      </w:r>
      <w:r w:rsidRPr="00EB1098">
        <w:t xml:space="preserve"> if P is less than 0.05, otherwise not.</w:t>
      </w:r>
    </w:p>
    <w:p w14:paraId="7781AF6C" w14:textId="298FCDA4" w:rsidR="00712B0A" w:rsidRPr="00EB1098" w:rsidRDefault="00491468" w:rsidP="00827416">
      <w:pPr>
        <w:pStyle w:val="Heading2"/>
        <w:rPr>
          <w:rFonts w:cs="Times New Roman"/>
          <w:sz w:val="24"/>
          <w:szCs w:val="24"/>
        </w:rPr>
      </w:pPr>
      <w:r w:rsidRPr="00EB1098">
        <w:rPr>
          <w:rFonts w:cs="Times New Roman"/>
          <w:sz w:val="24"/>
          <w:szCs w:val="24"/>
        </w:rPr>
        <w:t>Wrong and right definitions of P-values</w:t>
      </w:r>
    </w:p>
    <w:p w14:paraId="4533B3C0" w14:textId="79EE9986" w:rsidR="002034D7" w:rsidRPr="00EB1098" w:rsidRDefault="00C41321" w:rsidP="002034D7">
      <w:pPr>
        <w:pStyle w:val="NormalWeb"/>
      </w:pPr>
      <w:r w:rsidRPr="00EB1098">
        <w:t>Many people</w:t>
      </w:r>
      <w:r w:rsidR="002034D7" w:rsidRPr="00EB1098">
        <w:t xml:space="preserve"> misinterpret the P-value </w:t>
      </w:r>
      <w:r w:rsidR="00B92E42">
        <w:t>a</w:t>
      </w:r>
      <w:r w:rsidR="00B92E42" w:rsidRPr="00EB1098">
        <w:t xml:space="preserve">s </w:t>
      </w:r>
      <w:r w:rsidR="002034D7" w:rsidRPr="00EB1098">
        <w:t>the probability that the null hypothesis is true (i.e., that there is no difference between the groups, no relationship between the variables, etc.), given the results of the study. That is, if P = 0</w:t>
      </w:r>
      <w:r w:rsidR="002034D7" w:rsidRPr="00EB1098">
        <w:rPr>
          <w:i/>
        </w:rPr>
        <w:t>.</w:t>
      </w:r>
      <w:r w:rsidR="002034D7" w:rsidRPr="00EB1098">
        <w:t xml:space="preserve">05, there is a 5% probability that the observed departure from the null hypothesis occurred by chance and a 95% probability that it did not and the observed difference is real.  But with a little thought, you can realize that </w:t>
      </w:r>
      <w:r w:rsidR="00EC63C9" w:rsidRPr="00EB1098">
        <w:t>definition can’t be right</w:t>
      </w:r>
      <w:r w:rsidR="0065377F" w:rsidRPr="00EB1098">
        <w:t xml:space="preserve">, because as described above, the P-value is calculated </w:t>
      </w:r>
      <w:r w:rsidR="0065377F" w:rsidRPr="00EB1098">
        <w:rPr>
          <w:i/>
        </w:rPr>
        <w:t>assuming</w:t>
      </w:r>
      <w:r w:rsidR="0065377F" w:rsidRPr="00EB1098">
        <w:t xml:space="preserve"> the null hypothesis is true</w:t>
      </w:r>
      <w:r w:rsidR="004E6DB1" w:rsidRPr="00EB1098">
        <w:t>, so it can’t be used to estimate the probability of the null hypothesis.</w:t>
      </w:r>
    </w:p>
    <w:p w14:paraId="6B83ADC8" w14:textId="0DCC6254" w:rsidR="00C41321" w:rsidRPr="00EB1098" w:rsidRDefault="00DA5B35" w:rsidP="00916104">
      <w:pPr>
        <w:pStyle w:val="NormalWeb"/>
      </w:pPr>
      <w:r w:rsidRPr="00EB1098">
        <w:t xml:space="preserve">Here’s a </w:t>
      </w:r>
      <w:r w:rsidR="006E78C3" w:rsidRPr="00EB1098">
        <w:t>basketball</w:t>
      </w:r>
      <w:r w:rsidR="007F27EF" w:rsidRPr="00EB1098">
        <w:t xml:space="preserve"> example</w:t>
      </w:r>
      <w:r w:rsidR="00DC4BBE" w:rsidRPr="00EB1098">
        <w:t xml:space="preserve">.  </w:t>
      </w:r>
      <w:r w:rsidR="007F27EF" w:rsidRPr="00EB1098">
        <w:t xml:space="preserve">A </w:t>
      </w:r>
      <w:r w:rsidR="00DC4BBE" w:rsidRPr="00EB1098">
        <w:t xml:space="preserve">basketball player shoots a free throw and misses.  </w:t>
      </w:r>
      <w:r w:rsidR="00621249" w:rsidRPr="00EB1098">
        <w:t xml:space="preserve">Because </w:t>
      </w:r>
      <w:r w:rsidR="00B46B23" w:rsidRPr="00EB1098">
        <w:t xml:space="preserve">our home team star </w:t>
      </w:r>
      <w:r w:rsidR="00986253" w:rsidRPr="00EB1098">
        <w:t>Steph Curry is a 9</w:t>
      </w:r>
      <w:r w:rsidR="000532E9">
        <w:t>2</w:t>
      </w:r>
      <w:r w:rsidR="00986253" w:rsidRPr="00EB1098">
        <w:t xml:space="preserve">% </w:t>
      </w:r>
      <w:r w:rsidR="00B46B23" w:rsidRPr="00EB1098">
        <w:t>free throw</w:t>
      </w:r>
      <w:r w:rsidR="00986253" w:rsidRPr="00EB1098">
        <w:t xml:space="preserve"> shooter</w:t>
      </w:r>
      <w:r w:rsidR="000532E9">
        <w:rPr>
          <w:rStyle w:val="FootnoteReference"/>
        </w:rPr>
        <w:footnoteReference w:id="5"/>
      </w:r>
      <w:r w:rsidR="00986253" w:rsidRPr="00EB1098">
        <w:t xml:space="preserve">, if he were the shooter, the chance of that happening would be </w:t>
      </w:r>
      <w:r w:rsidR="00366093" w:rsidRPr="00EB1098">
        <w:t>about</w:t>
      </w:r>
      <w:r w:rsidR="00986253" w:rsidRPr="00EB1098">
        <w:t xml:space="preserve"> </w:t>
      </w:r>
      <w:r w:rsidR="000532E9">
        <w:t>8</w:t>
      </w:r>
      <w:r w:rsidR="00986253" w:rsidRPr="00EB1098">
        <w:t xml:space="preserve">%.  </w:t>
      </w:r>
      <w:r w:rsidR="000A6A8A" w:rsidRPr="00EB1098">
        <w:t xml:space="preserve">Do we therefore conclude that there’s </w:t>
      </w:r>
      <w:proofErr w:type="gramStart"/>
      <w:r w:rsidR="000A6A8A" w:rsidRPr="00EB1098">
        <w:t>a</w:t>
      </w:r>
      <w:proofErr w:type="gramEnd"/>
      <w:r w:rsidR="000A6A8A" w:rsidRPr="00EB1098">
        <w:t xml:space="preserve"> </w:t>
      </w:r>
      <w:r w:rsidR="000532E9">
        <w:t>8</w:t>
      </w:r>
      <w:r w:rsidR="000A6A8A" w:rsidRPr="00EB1098">
        <w:t xml:space="preserve">% chance that the person shooting is Steph Curry? </w:t>
      </w:r>
      <w:r w:rsidR="006E78C3" w:rsidRPr="00EB1098">
        <w:t>On the other</w:t>
      </w:r>
      <w:r w:rsidR="006B5F2B" w:rsidRPr="00EB1098">
        <w:t xml:space="preserve"> </w:t>
      </w:r>
      <w:r w:rsidR="006E78C3" w:rsidRPr="00EB1098">
        <w:t xml:space="preserve">hand, </w:t>
      </w:r>
      <w:r w:rsidR="000532E9">
        <w:t xml:space="preserve">Steve Adams of the Oklahoma City Thunder </w:t>
      </w:r>
      <w:r w:rsidR="006B5F2B" w:rsidRPr="00EB1098">
        <w:t xml:space="preserve">makes about </w:t>
      </w:r>
      <w:r w:rsidR="000532E9">
        <w:t>55</w:t>
      </w:r>
      <w:r w:rsidR="006B5F2B" w:rsidRPr="00EB1098">
        <w:t xml:space="preserve">% of </w:t>
      </w:r>
      <w:r w:rsidR="008365F1">
        <w:t xml:space="preserve">his </w:t>
      </w:r>
      <w:r w:rsidR="006B5F2B" w:rsidRPr="00EB1098">
        <w:t>free throws.</w:t>
      </w:r>
      <w:r w:rsidR="000532E9">
        <w:rPr>
          <w:rStyle w:val="FootnoteReference"/>
        </w:rPr>
        <w:footnoteReference w:id="6"/>
      </w:r>
      <w:r w:rsidR="006B5F2B" w:rsidRPr="00EB1098">
        <w:t xml:space="preserve">  So if the player misses, is there a </w:t>
      </w:r>
      <w:r w:rsidR="000532E9">
        <w:t>45</w:t>
      </w:r>
      <w:r w:rsidR="006B5F2B" w:rsidRPr="00EB1098">
        <w:t xml:space="preserve">% chance that it is </w:t>
      </w:r>
      <w:r w:rsidR="000532E9">
        <w:t>Steve Adams</w:t>
      </w:r>
      <w:r w:rsidR="006B5F2B" w:rsidRPr="00EB1098">
        <w:t>?</w:t>
      </w:r>
      <w:r w:rsidR="00744F57" w:rsidRPr="00EB1098">
        <w:t xml:space="preserve">  In this example, the logical error should be obvious</w:t>
      </w:r>
      <w:r w:rsidR="00BC00AE" w:rsidRPr="00EB1098">
        <w:t xml:space="preserve">: we tried to go from </w:t>
      </w:r>
      <w:proofErr w:type="gramStart"/>
      <w:r w:rsidR="00BC00AE" w:rsidRPr="00EB1098">
        <w:t>P(</w:t>
      </w:r>
      <w:proofErr w:type="gramEnd"/>
      <w:r w:rsidR="00BC00AE" w:rsidRPr="00EB1098">
        <w:t xml:space="preserve">Missed free </w:t>
      </w:r>
      <w:proofErr w:type="spellStart"/>
      <w:r w:rsidR="00BC00AE" w:rsidRPr="00EB1098">
        <w:t>throw|Player</w:t>
      </w:r>
      <w:proofErr w:type="spellEnd"/>
      <w:r w:rsidR="00BC00AE" w:rsidRPr="00EB1098">
        <w:t>) to P(</w:t>
      </w:r>
      <w:proofErr w:type="spellStart"/>
      <w:r w:rsidR="00BC00AE" w:rsidRPr="00EB1098">
        <w:t>Player</w:t>
      </w:r>
      <w:r w:rsidR="00A23099" w:rsidRPr="00EB1098">
        <w:t>|M</w:t>
      </w:r>
      <w:r w:rsidR="00BC00AE" w:rsidRPr="00EB1098">
        <w:t>issed</w:t>
      </w:r>
      <w:proofErr w:type="spellEnd"/>
      <w:r w:rsidR="00BC00AE" w:rsidRPr="00EB1098">
        <w:t xml:space="preserve"> free throw</w:t>
      </w:r>
      <w:r w:rsidR="00A23099" w:rsidRPr="00EB1098">
        <w:t>)</w:t>
      </w:r>
      <w:r w:rsidR="00BC00AE" w:rsidRPr="00EB1098">
        <w:t>.</w:t>
      </w:r>
      <w:r w:rsidR="00A23099" w:rsidRPr="00EB1098">
        <w:t xml:space="preserve">  This is the same error as going from </w:t>
      </w:r>
      <w:proofErr w:type="gramStart"/>
      <w:r w:rsidR="00A23099" w:rsidRPr="00EB1098">
        <w:t>P(</w:t>
      </w:r>
      <w:proofErr w:type="gramEnd"/>
      <w:r w:rsidR="00E563BA">
        <w:t xml:space="preserve">test </w:t>
      </w:r>
      <w:proofErr w:type="spellStart"/>
      <w:r w:rsidR="00E563BA">
        <w:t>statistic</w:t>
      </w:r>
      <w:r w:rsidR="00363AE2" w:rsidRPr="00EB1098">
        <w:t>|null</w:t>
      </w:r>
      <w:proofErr w:type="spellEnd"/>
      <w:r w:rsidR="00363AE2" w:rsidRPr="00EB1098">
        <w:t xml:space="preserve"> hypothesis) to </w:t>
      </w:r>
      <w:r w:rsidR="008365F1">
        <w:t>P</w:t>
      </w:r>
      <w:r w:rsidR="00363AE2" w:rsidRPr="00EB1098">
        <w:t xml:space="preserve">(null </w:t>
      </w:r>
      <w:proofErr w:type="spellStart"/>
      <w:r w:rsidR="00363AE2" w:rsidRPr="00EB1098">
        <w:t>hypothesis|</w:t>
      </w:r>
      <w:r w:rsidR="00E563BA">
        <w:t>test</w:t>
      </w:r>
      <w:proofErr w:type="spellEnd"/>
      <w:r w:rsidR="00E563BA">
        <w:t xml:space="preserve"> statistic</w:t>
      </w:r>
      <w:r w:rsidR="00363AE2" w:rsidRPr="00EB1098">
        <w:t>).</w:t>
      </w:r>
    </w:p>
    <w:p w14:paraId="68FE47C1" w14:textId="6364F9FA" w:rsidR="00712B0A" w:rsidRPr="00EB1098" w:rsidRDefault="00602CD5" w:rsidP="00916104">
      <w:pPr>
        <w:pStyle w:val="NormalWeb"/>
      </w:pPr>
      <w:r w:rsidRPr="00EB1098">
        <w:rPr>
          <w:b/>
        </w:rPr>
        <w:t>Correct De</w:t>
      </w:r>
      <w:r w:rsidR="00712B0A" w:rsidRPr="00EB1098">
        <w:rPr>
          <w:b/>
        </w:rPr>
        <w:t>fi</w:t>
      </w:r>
      <w:r w:rsidRPr="00EB1098">
        <w:rPr>
          <w:b/>
        </w:rPr>
        <w:t>nition:</w:t>
      </w:r>
      <w:r w:rsidRPr="00EB1098">
        <w:t xml:space="preserve"> A P-value is the probability of observing a value of the test statistic at least as extreme as that observed in the study, if in fact the null hypothesis</w:t>
      </w:r>
      <w:r w:rsidR="00902A35">
        <w:t xml:space="preserve"> and other underlying assumptions are</w:t>
      </w:r>
      <w:r w:rsidRPr="00EB1098">
        <w:t xml:space="preserve"> true.</w:t>
      </w:r>
    </w:p>
    <w:p w14:paraId="7E13A82D" w14:textId="77777777" w:rsidR="00F964B4" w:rsidRPr="00EB1098" w:rsidRDefault="00F964B4" w:rsidP="00916104">
      <w:pPr>
        <w:pStyle w:val="NormalWeb"/>
      </w:pPr>
      <w:r w:rsidRPr="00EB1098">
        <w:t>So now let’s take advantage of what you learned about probability updating with diagnostic tests</w:t>
      </w:r>
      <w:r w:rsidR="00A76AAE" w:rsidRPr="00EB1098">
        <w:t>.</w:t>
      </w:r>
      <w:r w:rsidRPr="00EB1098">
        <w:t xml:space="preserve"> </w:t>
      </w:r>
    </w:p>
    <w:p w14:paraId="6CE49E4A" w14:textId="77777777" w:rsidR="00712B0A" w:rsidRPr="00440D54" w:rsidRDefault="00602CD5" w:rsidP="00E624EF">
      <w:pPr>
        <w:pStyle w:val="Heading2"/>
        <w:rPr>
          <w:rFonts w:cs="Times New Roman"/>
          <w:sz w:val="24"/>
          <w:szCs w:val="24"/>
        </w:rPr>
      </w:pPr>
      <w:r w:rsidRPr="00440D54">
        <w:rPr>
          <w:rFonts w:cs="Times New Roman"/>
          <w:sz w:val="24"/>
          <w:szCs w:val="24"/>
        </w:rPr>
        <w:lastRenderedPageBreak/>
        <w:t>Using your understanding of diagnostic tests to understand P-values</w:t>
      </w:r>
    </w:p>
    <w:p w14:paraId="19995BF8" w14:textId="77777777" w:rsidR="00712B0A" w:rsidRPr="00EA03EE" w:rsidRDefault="00602CD5" w:rsidP="00E624EF">
      <w:pPr>
        <w:pStyle w:val="Heading3"/>
        <w:rPr>
          <w:sz w:val="24"/>
          <w:szCs w:val="24"/>
        </w:rPr>
      </w:pPr>
      <w:r w:rsidRPr="002F3BD3">
        <w:rPr>
          <w:sz w:val="24"/>
          <w:szCs w:val="24"/>
        </w:rPr>
        <w:t>Introduction to Bayesian thinking: false-positive confusion</w:t>
      </w:r>
    </w:p>
    <w:p w14:paraId="2B69FFE7" w14:textId="1059BD07" w:rsidR="00712B0A" w:rsidRPr="00EB1098" w:rsidRDefault="00602CD5" w:rsidP="00877C0F">
      <w:pPr>
        <w:pStyle w:val="NormalWeb"/>
      </w:pPr>
      <w:r w:rsidRPr="00EB1098">
        <w:t xml:space="preserve">Remember the specious argument from Chapter </w:t>
      </w:r>
      <w:r w:rsidR="002702E0" w:rsidRPr="00EB1098">
        <w:t>2</w:t>
      </w:r>
      <w:r w:rsidRPr="00EB1098">
        <w:t xml:space="preserve">, when we addressed what we called </w:t>
      </w:r>
      <w:r w:rsidR="00712B0A" w:rsidRPr="00EB1098">
        <w:t>“</w:t>
      </w:r>
      <w:r w:rsidRPr="00EB1098">
        <w:t>false-positive</w:t>
      </w:r>
      <w:r w:rsidR="00712B0A" w:rsidRPr="00EB1098">
        <w:t>”</w:t>
      </w:r>
      <w:r w:rsidRPr="00EB1098">
        <w:t xml:space="preserve"> and </w:t>
      </w:r>
      <w:r w:rsidR="00712B0A" w:rsidRPr="00EB1098">
        <w:t>“</w:t>
      </w:r>
      <w:r w:rsidRPr="00EB1098">
        <w:t>false-negative</w:t>
      </w:r>
      <w:r w:rsidR="00712B0A" w:rsidRPr="00EB1098">
        <w:t>”</w:t>
      </w:r>
      <w:r w:rsidRPr="00EB1098">
        <w:t xml:space="preserve"> confusion? Box </w:t>
      </w:r>
      <w:r w:rsidR="002702E0" w:rsidRPr="00EB1098">
        <w:t>2</w:t>
      </w:r>
      <w:r w:rsidRPr="00EB1098">
        <w:t xml:space="preserve">.3 (about the need always to do a urine culture after a negative urinalysis) </w:t>
      </w:r>
      <w:r w:rsidR="005F715F">
        <w:t>was</w:t>
      </w:r>
      <w:r w:rsidRPr="00EB1098">
        <w:t xml:space="preserve"> about false negatives. Recall that the faulty logic went something like this:</w:t>
      </w:r>
    </w:p>
    <w:p w14:paraId="1C8B0D59" w14:textId="5DB57AB3" w:rsidR="00E054ED" w:rsidRPr="00EB1098" w:rsidRDefault="00602CD5" w:rsidP="00877C0F">
      <w:pPr>
        <w:pStyle w:val="NormalWeb"/>
      </w:pPr>
      <w:r w:rsidRPr="00EB1098">
        <w:t xml:space="preserve">1. The sensitivity is </w:t>
      </w:r>
      <w:r w:rsidR="005F715F">
        <w:t>8</w:t>
      </w:r>
      <w:r w:rsidR="005F715F" w:rsidRPr="00EB1098">
        <w:t>0</w:t>
      </w:r>
      <w:r w:rsidRPr="00EB1098">
        <w:t>%.</w:t>
      </w:r>
    </w:p>
    <w:p w14:paraId="1D8BCD4D" w14:textId="163117F8" w:rsidR="00E054ED" w:rsidRPr="00EB1098" w:rsidRDefault="00602CD5" w:rsidP="00877C0F">
      <w:pPr>
        <w:pStyle w:val="NormalWeb"/>
      </w:pPr>
      <w:r w:rsidRPr="00EB1098">
        <w:t xml:space="preserve">2. Therefore, the false negative rate is </w:t>
      </w:r>
      <w:r w:rsidR="005F715F">
        <w:t>2</w:t>
      </w:r>
      <w:r w:rsidR="005F715F" w:rsidRPr="00EB1098">
        <w:t>0</w:t>
      </w:r>
      <w:r w:rsidRPr="00EB1098">
        <w:t>%.</w:t>
      </w:r>
    </w:p>
    <w:p w14:paraId="174FBEC5" w14:textId="747150FE" w:rsidR="00E054ED" w:rsidRPr="00EB1098" w:rsidRDefault="00602CD5" w:rsidP="00877C0F">
      <w:pPr>
        <w:pStyle w:val="NormalWeb"/>
      </w:pPr>
      <w:r w:rsidRPr="00EB1098">
        <w:t xml:space="preserve">3. Therefore, if the test is negative, there is a </w:t>
      </w:r>
      <w:r w:rsidR="005F715F">
        <w:t>2</w:t>
      </w:r>
      <w:r w:rsidR="005F715F" w:rsidRPr="00EB1098">
        <w:t>0</w:t>
      </w:r>
      <w:r w:rsidRPr="00EB1098">
        <w:t>% chance that it is a false negative.</w:t>
      </w:r>
    </w:p>
    <w:p w14:paraId="69563D18" w14:textId="77777777" w:rsidR="005A2000" w:rsidRPr="00EB1098" w:rsidRDefault="00602CD5" w:rsidP="00877C0F">
      <w:pPr>
        <w:pStyle w:val="NormalWeb"/>
      </w:pPr>
      <w:r w:rsidRPr="00EB1098">
        <w:t xml:space="preserve">But, in fact, statement 3 was false, because in statement 2, </w:t>
      </w:r>
      <w:r w:rsidR="00712B0A" w:rsidRPr="00EB1098">
        <w:t>“</w:t>
      </w:r>
      <w:r w:rsidRPr="00EB1098">
        <w:t>false negative</w:t>
      </w:r>
      <w:r w:rsidR="00712B0A" w:rsidRPr="00EB1098">
        <w:t>”</w:t>
      </w:r>
      <w:r w:rsidRPr="00EB1098">
        <w:t xml:space="preserve"> refers to (1 − Sensitivity), and in statement 3 it refers to (1 − Negative Predictive Value).</w:t>
      </w:r>
      <w:r w:rsidR="005A2000" w:rsidRPr="00EB1098">
        <w:t xml:space="preserve"> </w:t>
      </w:r>
      <w:r w:rsidRPr="00EB1098">
        <w:t>For this chapter, it is false-positive confusion that is most relevant. In the diagnostic testing setting, the false-positive confusion goes something like this:</w:t>
      </w:r>
    </w:p>
    <w:p w14:paraId="2C729E08" w14:textId="2D0C24DF" w:rsidR="00E054ED" w:rsidRPr="00EB1098" w:rsidRDefault="00502EAF" w:rsidP="00877C0F">
      <w:pPr>
        <w:pStyle w:val="NormalWeb"/>
      </w:pPr>
      <w:r w:rsidRPr="00EB1098">
        <w:t xml:space="preserve">1. </w:t>
      </w:r>
      <w:r w:rsidR="00602CD5" w:rsidRPr="00EB1098">
        <w:t>The speci</w:t>
      </w:r>
      <w:r w:rsidR="00712B0A" w:rsidRPr="00EB1098">
        <w:t>fi</w:t>
      </w:r>
      <w:r w:rsidR="00602CD5" w:rsidRPr="00EB1098">
        <w:t>city of a test is 95%.</w:t>
      </w:r>
    </w:p>
    <w:p w14:paraId="44256A5A" w14:textId="77777777" w:rsidR="00E054ED" w:rsidRPr="00EB1098" w:rsidRDefault="00502EAF" w:rsidP="00281FB8">
      <w:pPr>
        <w:pStyle w:val="NormalWeb"/>
      </w:pPr>
      <w:r w:rsidRPr="00EB1098">
        <w:t xml:space="preserve">2. </w:t>
      </w:r>
      <w:r w:rsidR="00602CD5" w:rsidRPr="00EB1098">
        <w:t>Therefore, the false-positive rate is 5%.</w:t>
      </w:r>
    </w:p>
    <w:p w14:paraId="6A6DE98A" w14:textId="77777777" w:rsidR="00E054ED" w:rsidRPr="00EB1098" w:rsidRDefault="00602CD5" w:rsidP="00281FB8">
      <w:pPr>
        <w:pStyle w:val="NormalWeb"/>
        <w:ind w:left="270" w:hanging="270"/>
      </w:pPr>
      <w:r w:rsidRPr="00EB1098">
        <w:t>3. Therefore, if a patient has a positive result, there</w:t>
      </w:r>
      <w:r w:rsidR="00712B0A" w:rsidRPr="00EB1098">
        <w:t>’</w:t>
      </w:r>
      <w:r w:rsidRPr="00EB1098">
        <w:t>s a 5% chance that it is a false-positive and the patient does not have the disease.</w:t>
      </w:r>
    </w:p>
    <w:p w14:paraId="15A55416" w14:textId="77777777" w:rsidR="00712B0A" w:rsidRPr="00EB1098" w:rsidRDefault="00602CD5" w:rsidP="00281FB8">
      <w:pPr>
        <w:pStyle w:val="NormalWeb"/>
        <w:ind w:left="270" w:hanging="270"/>
      </w:pPr>
      <w:r w:rsidRPr="00EB1098">
        <w:t>4. Therefore, if a patient has a positive result, there is a 95% chance that he does have the disease.</w:t>
      </w:r>
    </w:p>
    <w:p w14:paraId="02979AA0" w14:textId="45EF46F1" w:rsidR="00712B0A" w:rsidRPr="00EB1098" w:rsidRDefault="00602CD5" w:rsidP="00281FB8">
      <w:pPr>
        <w:pStyle w:val="NormalWeb"/>
      </w:pPr>
      <w:r w:rsidRPr="00EB1098">
        <w:t>Once again, the problem is with statement 3</w:t>
      </w:r>
      <w:r w:rsidR="00D55A70">
        <w:t>,</w:t>
      </w:r>
      <w:r w:rsidRPr="00EB1098">
        <w:t xml:space="preserve"> in which the probability of a positive result given no disease was converted into the probability of no disease given a positive result. That is, in the standard 2 × 2 table (</w:t>
      </w:r>
      <w:r w:rsidR="00D55A70">
        <w:t>Table</w:t>
      </w:r>
      <w:r w:rsidRPr="00EB1098">
        <w:t xml:space="preserve"> 11.1), the usage of the term </w:t>
      </w:r>
      <w:r w:rsidR="00712B0A" w:rsidRPr="00EB1098">
        <w:t>“</w:t>
      </w:r>
      <w:r w:rsidRPr="00EB1098">
        <w:t>false-positive rate</w:t>
      </w:r>
      <w:r w:rsidR="00712B0A" w:rsidRPr="00EB1098">
        <w:t>”</w:t>
      </w:r>
      <w:r w:rsidRPr="00EB1098">
        <w:t xml:space="preserve"> in statements 1 and 2 was b</w:t>
      </w:r>
      <w:proofErr w:type="gramStart"/>
      <w:r w:rsidRPr="00EB1098">
        <w:rPr>
          <w:i/>
        </w:rPr>
        <w:t>/</w:t>
      </w:r>
      <w:r w:rsidRPr="00EB1098">
        <w:t>(</w:t>
      </w:r>
      <w:proofErr w:type="gramEnd"/>
      <w:r w:rsidRPr="00EB1098">
        <w:t>b + d) = 1− Speci</w:t>
      </w:r>
      <w:r w:rsidR="00712B0A" w:rsidRPr="00EB1098">
        <w:t>fi</w:t>
      </w:r>
      <w:r w:rsidRPr="00EB1098">
        <w:t>city. This corresponds to going vertically in the 2 × 2 table.</w:t>
      </w:r>
    </w:p>
    <w:tbl>
      <w:tblPr>
        <w:tblW w:w="5260" w:type="dxa"/>
        <w:tblInd w:w="113" w:type="dxa"/>
        <w:tblLook w:val="04A0" w:firstRow="1" w:lastRow="0" w:firstColumn="1" w:lastColumn="0" w:noHBand="0" w:noVBand="1"/>
      </w:tblPr>
      <w:tblGrid>
        <w:gridCol w:w="1360"/>
        <w:gridCol w:w="1300"/>
        <w:gridCol w:w="1300"/>
        <w:gridCol w:w="1300"/>
      </w:tblGrid>
      <w:tr w:rsidR="00877C0F" w:rsidRPr="00EB1098" w14:paraId="2281FCF9" w14:textId="77777777" w:rsidTr="00877C0F">
        <w:trPr>
          <w:trHeight w:hRule="exact" w:val="320"/>
        </w:trPr>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139C4F" w14:textId="77777777" w:rsidR="00877C0F" w:rsidRPr="00EB1098" w:rsidRDefault="00877C0F" w:rsidP="00877C0F">
            <w:pPr>
              <w:rPr>
                <w:rFonts w:ascii="Calibri" w:hAnsi="Calibri"/>
                <w:color w:val="000000"/>
              </w:rPr>
            </w:pPr>
            <w:r w:rsidRPr="00EB1098">
              <w:rPr>
                <w:rFonts w:ascii="Calibri" w:hAnsi="Calibri"/>
                <w:color w:val="000000"/>
              </w:rPr>
              <w:t> </w:t>
            </w:r>
          </w:p>
        </w:tc>
        <w:tc>
          <w:tcPr>
            <w:tcW w:w="260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4602E4F" w14:textId="77777777" w:rsidR="00877C0F" w:rsidRPr="00EB1098" w:rsidRDefault="00877C0F" w:rsidP="00877C0F">
            <w:pPr>
              <w:jc w:val="center"/>
              <w:rPr>
                <w:rFonts w:ascii="Calibri" w:hAnsi="Calibri"/>
                <w:b/>
                <w:bCs/>
                <w:color w:val="000000"/>
              </w:rPr>
            </w:pPr>
            <w:r w:rsidRPr="00EB1098">
              <w:rPr>
                <w:rFonts w:ascii="Calibri" w:hAnsi="Calibri"/>
                <w:b/>
                <w:bCs/>
                <w:color w:val="000000"/>
              </w:rPr>
              <w:t>Gold Standard</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8DD7298" w14:textId="77777777" w:rsidR="00877C0F" w:rsidRPr="00EB1098" w:rsidRDefault="00877C0F" w:rsidP="00877C0F">
            <w:pPr>
              <w:rPr>
                <w:rFonts w:ascii="Calibri" w:hAnsi="Calibri"/>
                <w:color w:val="000000"/>
              </w:rPr>
            </w:pPr>
            <w:r w:rsidRPr="00EB1098">
              <w:rPr>
                <w:rFonts w:ascii="Calibri" w:hAnsi="Calibri"/>
                <w:color w:val="000000"/>
              </w:rPr>
              <w:t> </w:t>
            </w:r>
          </w:p>
        </w:tc>
      </w:tr>
      <w:tr w:rsidR="00877C0F" w:rsidRPr="00EB1098" w14:paraId="66415D3E" w14:textId="77777777" w:rsidTr="00E624EF">
        <w:trPr>
          <w:trHeight w:hRule="exact" w:val="595"/>
        </w:trPr>
        <w:tc>
          <w:tcPr>
            <w:tcW w:w="1360" w:type="dxa"/>
            <w:tcBorders>
              <w:top w:val="nil"/>
              <w:left w:val="single" w:sz="4" w:space="0" w:color="auto"/>
              <w:bottom w:val="single" w:sz="4" w:space="0" w:color="auto"/>
              <w:right w:val="single" w:sz="4" w:space="0" w:color="auto"/>
            </w:tcBorders>
            <w:shd w:val="clear" w:color="000000" w:fill="FFFFFF"/>
            <w:vAlign w:val="center"/>
            <w:hideMark/>
          </w:tcPr>
          <w:p w14:paraId="6FD2A86F" w14:textId="77777777" w:rsidR="00877C0F" w:rsidRPr="00EB1098" w:rsidRDefault="00877C0F" w:rsidP="00877C0F">
            <w:pPr>
              <w:rPr>
                <w:b/>
                <w:bCs/>
                <w:color w:val="000000"/>
              </w:rPr>
            </w:pPr>
            <w:r w:rsidRPr="00EB1098">
              <w:rPr>
                <w:b/>
                <w:bCs/>
                <w:color w:val="000000"/>
              </w:rPr>
              <w:t>Test</w:t>
            </w:r>
          </w:p>
        </w:tc>
        <w:tc>
          <w:tcPr>
            <w:tcW w:w="1300" w:type="dxa"/>
            <w:tcBorders>
              <w:top w:val="nil"/>
              <w:left w:val="nil"/>
              <w:bottom w:val="single" w:sz="4" w:space="0" w:color="auto"/>
              <w:right w:val="single" w:sz="4" w:space="0" w:color="auto"/>
            </w:tcBorders>
            <w:shd w:val="clear" w:color="000000" w:fill="FFFFFF"/>
            <w:vAlign w:val="center"/>
            <w:hideMark/>
          </w:tcPr>
          <w:p w14:paraId="7F948B34" w14:textId="77777777" w:rsidR="00877C0F" w:rsidRPr="00EB1098" w:rsidRDefault="00877C0F" w:rsidP="00877C0F">
            <w:pPr>
              <w:jc w:val="center"/>
              <w:rPr>
                <w:color w:val="000000"/>
              </w:rPr>
            </w:pPr>
            <w:r w:rsidRPr="00EB1098">
              <w:rPr>
                <w:color w:val="000000"/>
              </w:rPr>
              <w:t>Disease +</w:t>
            </w:r>
          </w:p>
        </w:tc>
        <w:tc>
          <w:tcPr>
            <w:tcW w:w="1300" w:type="dxa"/>
            <w:tcBorders>
              <w:top w:val="nil"/>
              <w:left w:val="nil"/>
              <w:bottom w:val="single" w:sz="4" w:space="0" w:color="auto"/>
              <w:right w:val="single" w:sz="4" w:space="0" w:color="auto"/>
            </w:tcBorders>
            <w:shd w:val="clear" w:color="000000" w:fill="FFFF00"/>
            <w:vAlign w:val="center"/>
            <w:hideMark/>
          </w:tcPr>
          <w:p w14:paraId="00AD44DA" w14:textId="77777777" w:rsidR="00877C0F" w:rsidRPr="00EB1098" w:rsidRDefault="00877C0F" w:rsidP="00877C0F">
            <w:pPr>
              <w:jc w:val="center"/>
              <w:rPr>
                <w:color w:val="000000"/>
              </w:rPr>
            </w:pPr>
            <w:r w:rsidRPr="00EB1098">
              <w:rPr>
                <w:color w:val="000000"/>
              </w:rPr>
              <w:t>No Disease</w:t>
            </w:r>
          </w:p>
        </w:tc>
        <w:tc>
          <w:tcPr>
            <w:tcW w:w="1300" w:type="dxa"/>
            <w:tcBorders>
              <w:top w:val="nil"/>
              <w:left w:val="nil"/>
              <w:bottom w:val="single" w:sz="4" w:space="0" w:color="auto"/>
              <w:right w:val="single" w:sz="4" w:space="0" w:color="auto"/>
            </w:tcBorders>
            <w:shd w:val="clear" w:color="000000" w:fill="FFFFFF"/>
            <w:vAlign w:val="center"/>
            <w:hideMark/>
          </w:tcPr>
          <w:p w14:paraId="12371585" w14:textId="77777777" w:rsidR="00877C0F" w:rsidRPr="00EB1098" w:rsidRDefault="00877C0F" w:rsidP="00877C0F">
            <w:pPr>
              <w:jc w:val="center"/>
              <w:rPr>
                <w:color w:val="000000"/>
              </w:rPr>
            </w:pPr>
            <w:r w:rsidRPr="00EB1098">
              <w:rPr>
                <w:color w:val="000000"/>
              </w:rPr>
              <w:t>Total</w:t>
            </w:r>
          </w:p>
        </w:tc>
      </w:tr>
      <w:tr w:rsidR="00877C0F" w:rsidRPr="00EB1098" w14:paraId="52743FEF" w14:textId="77777777" w:rsidTr="00877C0F">
        <w:trPr>
          <w:trHeight w:hRule="exact" w:val="320"/>
        </w:trPr>
        <w:tc>
          <w:tcPr>
            <w:tcW w:w="1360" w:type="dxa"/>
            <w:tcBorders>
              <w:top w:val="nil"/>
              <w:left w:val="single" w:sz="4" w:space="0" w:color="auto"/>
              <w:bottom w:val="single" w:sz="4" w:space="0" w:color="auto"/>
              <w:right w:val="single" w:sz="4" w:space="0" w:color="auto"/>
            </w:tcBorders>
            <w:shd w:val="clear" w:color="auto" w:fill="auto"/>
            <w:vAlign w:val="center"/>
            <w:hideMark/>
          </w:tcPr>
          <w:p w14:paraId="74A2F544" w14:textId="77777777" w:rsidR="00877C0F" w:rsidRPr="00EB1098" w:rsidRDefault="00877C0F" w:rsidP="00877C0F">
            <w:pPr>
              <w:jc w:val="right"/>
              <w:rPr>
                <w:color w:val="000000"/>
              </w:rPr>
            </w:pPr>
            <w:r w:rsidRPr="00EB1098">
              <w:rPr>
                <w:color w:val="000000"/>
              </w:rPr>
              <w:t>Positive</w:t>
            </w:r>
          </w:p>
        </w:tc>
        <w:tc>
          <w:tcPr>
            <w:tcW w:w="1300" w:type="dxa"/>
            <w:tcBorders>
              <w:top w:val="nil"/>
              <w:left w:val="nil"/>
              <w:bottom w:val="single" w:sz="4" w:space="0" w:color="auto"/>
              <w:right w:val="single" w:sz="4" w:space="0" w:color="auto"/>
            </w:tcBorders>
            <w:shd w:val="clear" w:color="auto" w:fill="auto"/>
            <w:vAlign w:val="center"/>
            <w:hideMark/>
          </w:tcPr>
          <w:p w14:paraId="2AA81CDA" w14:textId="77777777" w:rsidR="00877C0F" w:rsidRPr="00EB1098" w:rsidRDefault="00877C0F" w:rsidP="00877C0F">
            <w:pPr>
              <w:jc w:val="center"/>
              <w:rPr>
                <w:color w:val="000000"/>
              </w:rPr>
            </w:pPr>
            <w:r w:rsidRPr="00EB1098">
              <w:rPr>
                <w:color w:val="000000"/>
              </w:rPr>
              <w:t>a</w:t>
            </w:r>
          </w:p>
        </w:tc>
        <w:tc>
          <w:tcPr>
            <w:tcW w:w="1300" w:type="dxa"/>
            <w:tcBorders>
              <w:top w:val="nil"/>
              <w:left w:val="nil"/>
              <w:bottom w:val="single" w:sz="4" w:space="0" w:color="auto"/>
              <w:right w:val="single" w:sz="4" w:space="0" w:color="auto"/>
            </w:tcBorders>
            <w:shd w:val="clear" w:color="000000" w:fill="FFFF00"/>
            <w:vAlign w:val="center"/>
            <w:hideMark/>
          </w:tcPr>
          <w:p w14:paraId="0E67A772" w14:textId="77777777" w:rsidR="00877C0F" w:rsidRPr="00EB1098" w:rsidRDefault="00877C0F" w:rsidP="00877C0F">
            <w:pPr>
              <w:jc w:val="center"/>
              <w:rPr>
                <w:color w:val="000000"/>
              </w:rPr>
            </w:pPr>
            <w:r w:rsidRPr="00EB1098">
              <w:rPr>
                <w:color w:val="000000"/>
              </w:rPr>
              <w:t>b</w:t>
            </w:r>
          </w:p>
        </w:tc>
        <w:tc>
          <w:tcPr>
            <w:tcW w:w="1300" w:type="dxa"/>
            <w:tcBorders>
              <w:top w:val="nil"/>
              <w:left w:val="nil"/>
              <w:bottom w:val="single" w:sz="4" w:space="0" w:color="auto"/>
              <w:right w:val="single" w:sz="4" w:space="0" w:color="auto"/>
            </w:tcBorders>
            <w:shd w:val="clear" w:color="auto" w:fill="auto"/>
            <w:vAlign w:val="center"/>
            <w:hideMark/>
          </w:tcPr>
          <w:p w14:paraId="398F887F" w14:textId="77777777" w:rsidR="00877C0F" w:rsidRPr="00EB1098" w:rsidRDefault="00877C0F" w:rsidP="00877C0F">
            <w:pPr>
              <w:jc w:val="center"/>
              <w:rPr>
                <w:color w:val="000000"/>
              </w:rPr>
            </w:pPr>
            <w:r w:rsidRPr="00EB1098">
              <w:rPr>
                <w:color w:val="000000"/>
              </w:rPr>
              <w:t>a + b</w:t>
            </w:r>
          </w:p>
        </w:tc>
      </w:tr>
      <w:tr w:rsidR="00877C0F" w:rsidRPr="00EB1098" w14:paraId="75BD03FC" w14:textId="77777777" w:rsidTr="00877C0F">
        <w:trPr>
          <w:trHeight w:hRule="exact" w:val="320"/>
        </w:trPr>
        <w:tc>
          <w:tcPr>
            <w:tcW w:w="1360" w:type="dxa"/>
            <w:tcBorders>
              <w:top w:val="nil"/>
              <w:left w:val="single" w:sz="4" w:space="0" w:color="auto"/>
              <w:bottom w:val="single" w:sz="4" w:space="0" w:color="auto"/>
              <w:right w:val="single" w:sz="4" w:space="0" w:color="auto"/>
            </w:tcBorders>
            <w:shd w:val="clear" w:color="000000" w:fill="FFFFFF"/>
            <w:vAlign w:val="center"/>
            <w:hideMark/>
          </w:tcPr>
          <w:p w14:paraId="50C59ED2" w14:textId="77777777" w:rsidR="00877C0F" w:rsidRPr="00EB1098" w:rsidRDefault="00877C0F" w:rsidP="00877C0F">
            <w:pPr>
              <w:jc w:val="right"/>
              <w:rPr>
                <w:color w:val="000000"/>
              </w:rPr>
            </w:pPr>
            <w:r w:rsidRPr="00EB1098">
              <w:rPr>
                <w:color w:val="000000"/>
              </w:rPr>
              <w:t>Negative</w:t>
            </w:r>
          </w:p>
        </w:tc>
        <w:tc>
          <w:tcPr>
            <w:tcW w:w="1300" w:type="dxa"/>
            <w:tcBorders>
              <w:top w:val="nil"/>
              <w:left w:val="nil"/>
              <w:bottom w:val="single" w:sz="4" w:space="0" w:color="auto"/>
              <w:right w:val="single" w:sz="4" w:space="0" w:color="auto"/>
            </w:tcBorders>
            <w:shd w:val="clear" w:color="000000" w:fill="FFFFFF"/>
            <w:vAlign w:val="center"/>
            <w:hideMark/>
          </w:tcPr>
          <w:p w14:paraId="486AC6D0" w14:textId="77777777" w:rsidR="00877C0F" w:rsidRPr="00EB1098" w:rsidRDefault="00877C0F" w:rsidP="00877C0F">
            <w:pPr>
              <w:jc w:val="center"/>
              <w:rPr>
                <w:color w:val="000000"/>
              </w:rPr>
            </w:pPr>
            <w:r w:rsidRPr="00EB1098">
              <w:rPr>
                <w:color w:val="000000"/>
              </w:rPr>
              <w:t>c</w:t>
            </w:r>
          </w:p>
        </w:tc>
        <w:tc>
          <w:tcPr>
            <w:tcW w:w="1300" w:type="dxa"/>
            <w:tcBorders>
              <w:top w:val="nil"/>
              <w:left w:val="nil"/>
              <w:bottom w:val="single" w:sz="4" w:space="0" w:color="auto"/>
              <w:right w:val="single" w:sz="4" w:space="0" w:color="auto"/>
            </w:tcBorders>
            <w:shd w:val="clear" w:color="000000" w:fill="FFFF00"/>
            <w:vAlign w:val="center"/>
            <w:hideMark/>
          </w:tcPr>
          <w:p w14:paraId="435A0250" w14:textId="77777777" w:rsidR="00877C0F" w:rsidRPr="00EB1098" w:rsidRDefault="00877C0F" w:rsidP="00877C0F">
            <w:pPr>
              <w:jc w:val="center"/>
              <w:rPr>
                <w:color w:val="000000"/>
              </w:rPr>
            </w:pPr>
            <w:r w:rsidRPr="00EB1098">
              <w:rPr>
                <w:color w:val="000000"/>
              </w:rPr>
              <w:t>d</w:t>
            </w:r>
          </w:p>
        </w:tc>
        <w:tc>
          <w:tcPr>
            <w:tcW w:w="1300" w:type="dxa"/>
            <w:tcBorders>
              <w:top w:val="nil"/>
              <w:left w:val="nil"/>
              <w:bottom w:val="single" w:sz="4" w:space="0" w:color="auto"/>
              <w:right w:val="single" w:sz="4" w:space="0" w:color="auto"/>
            </w:tcBorders>
            <w:shd w:val="clear" w:color="000000" w:fill="FFFFFF"/>
            <w:vAlign w:val="center"/>
            <w:hideMark/>
          </w:tcPr>
          <w:p w14:paraId="6F178E5A" w14:textId="77777777" w:rsidR="00877C0F" w:rsidRPr="00EB1098" w:rsidRDefault="00877C0F" w:rsidP="00877C0F">
            <w:pPr>
              <w:jc w:val="center"/>
              <w:rPr>
                <w:color w:val="000000"/>
              </w:rPr>
            </w:pPr>
            <w:r w:rsidRPr="00EB1098">
              <w:rPr>
                <w:color w:val="000000"/>
              </w:rPr>
              <w:t>c + d</w:t>
            </w:r>
          </w:p>
        </w:tc>
      </w:tr>
      <w:tr w:rsidR="00877C0F" w:rsidRPr="00EB1098" w14:paraId="1FB013A6" w14:textId="77777777" w:rsidTr="00877C0F">
        <w:trPr>
          <w:trHeight w:hRule="exact" w:val="320"/>
        </w:trPr>
        <w:tc>
          <w:tcPr>
            <w:tcW w:w="1360" w:type="dxa"/>
            <w:tcBorders>
              <w:top w:val="nil"/>
              <w:left w:val="single" w:sz="4" w:space="0" w:color="auto"/>
              <w:bottom w:val="single" w:sz="4" w:space="0" w:color="auto"/>
              <w:right w:val="single" w:sz="4" w:space="0" w:color="auto"/>
            </w:tcBorders>
            <w:shd w:val="clear" w:color="000000" w:fill="FFFFFF"/>
            <w:vAlign w:val="center"/>
            <w:hideMark/>
          </w:tcPr>
          <w:p w14:paraId="6F4ECCF6" w14:textId="77777777" w:rsidR="00877C0F" w:rsidRPr="00EB1098" w:rsidRDefault="00877C0F" w:rsidP="00877C0F">
            <w:pPr>
              <w:rPr>
                <w:color w:val="000000"/>
              </w:rPr>
            </w:pPr>
            <w:r w:rsidRPr="00EB1098">
              <w:rPr>
                <w:color w:val="000000"/>
              </w:rPr>
              <w:t>Total</w:t>
            </w:r>
          </w:p>
        </w:tc>
        <w:tc>
          <w:tcPr>
            <w:tcW w:w="1300" w:type="dxa"/>
            <w:tcBorders>
              <w:top w:val="nil"/>
              <w:left w:val="nil"/>
              <w:bottom w:val="single" w:sz="4" w:space="0" w:color="auto"/>
              <w:right w:val="single" w:sz="4" w:space="0" w:color="auto"/>
            </w:tcBorders>
            <w:shd w:val="clear" w:color="000000" w:fill="FFFFFF"/>
            <w:vAlign w:val="center"/>
            <w:hideMark/>
          </w:tcPr>
          <w:p w14:paraId="3D19E14B" w14:textId="77777777" w:rsidR="00877C0F" w:rsidRPr="00EB1098" w:rsidRDefault="00877C0F" w:rsidP="00877C0F">
            <w:pPr>
              <w:jc w:val="center"/>
              <w:rPr>
                <w:color w:val="000000"/>
              </w:rPr>
            </w:pPr>
            <w:r w:rsidRPr="00EB1098">
              <w:rPr>
                <w:color w:val="000000"/>
              </w:rPr>
              <w:t>a +c</w:t>
            </w:r>
          </w:p>
        </w:tc>
        <w:tc>
          <w:tcPr>
            <w:tcW w:w="1300" w:type="dxa"/>
            <w:tcBorders>
              <w:top w:val="nil"/>
              <w:left w:val="nil"/>
              <w:bottom w:val="single" w:sz="4" w:space="0" w:color="auto"/>
              <w:right w:val="single" w:sz="4" w:space="0" w:color="auto"/>
            </w:tcBorders>
            <w:shd w:val="clear" w:color="000000" w:fill="FFFF00"/>
            <w:vAlign w:val="center"/>
            <w:hideMark/>
          </w:tcPr>
          <w:p w14:paraId="24E4D1B0" w14:textId="77777777" w:rsidR="00877C0F" w:rsidRPr="00EB1098" w:rsidRDefault="00877C0F" w:rsidP="00877C0F">
            <w:pPr>
              <w:jc w:val="center"/>
              <w:rPr>
                <w:color w:val="000000"/>
              </w:rPr>
            </w:pPr>
            <w:proofErr w:type="spellStart"/>
            <w:r w:rsidRPr="00EB1098">
              <w:rPr>
                <w:color w:val="000000"/>
              </w:rPr>
              <w:t>b+d</w:t>
            </w:r>
            <w:proofErr w:type="spellEnd"/>
          </w:p>
        </w:tc>
        <w:tc>
          <w:tcPr>
            <w:tcW w:w="1300" w:type="dxa"/>
            <w:tcBorders>
              <w:top w:val="nil"/>
              <w:left w:val="nil"/>
              <w:bottom w:val="single" w:sz="4" w:space="0" w:color="auto"/>
              <w:right w:val="single" w:sz="4" w:space="0" w:color="auto"/>
            </w:tcBorders>
            <w:shd w:val="clear" w:color="000000" w:fill="FFFFFF"/>
            <w:vAlign w:val="center"/>
            <w:hideMark/>
          </w:tcPr>
          <w:p w14:paraId="794D25CD" w14:textId="77777777" w:rsidR="00877C0F" w:rsidRPr="00EB1098" w:rsidRDefault="00877C0F" w:rsidP="00877C0F">
            <w:pPr>
              <w:jc w:val="center"/>
              <w:rPr>
                <w:color w:val="000000"/>
              </w:rPr>
            </w:pPr>
            <w:r w:rsidRPr="00EB1098">
              <w:rPr>
                <w:color w:val="000000"/>
              </w:rPr>
              <w:t>N</w:t>
            </w:r>
          </w:p>
        </w:tc>
      </w:tr>
    </w:tbl>
    <w:p w14:paraId="40EE899E" w14:textId="0C43662C" w:rsidR="00877C0F" w:rsidRPr="00EB1098" w:rsidRDefault="001A41D8" w:rsidP="00877C0F">
      <w:pPr>
        <w:pStyle w:val="NormalWeb"/>
      </w:pPr>
      <w:r w:rsidRPr="00EB1098">
        <w:lastRenderedPageBreak/>
        <w:t>Table</w:t>
      </w:r>
      <w:r w:rsidR="00877C0F" w:rsidRPr="00EB1098">
        <w:t xml:space="preserve"> 11.</w:t>
      </w:r>
      <w:r w:rsidR="00493D72" w:rsidRPr="00EB1098">
        <w:t>1</w:t>
      </w:r>
      <w:r w:rsidR="00877C0F" w:rsidRPr="00EB1098">
        <w:t xml:space="preserve"> When “false positive rate” refers to (1 – specificity) or b</w:t>
      </w:r>
      <w:proofErr w:type="gramStart"/>
      <w:r w:rsidR="00877C0F" w:rsidRPr="00EB1098">
        <w:rPr>
          <w:i/>
        </w:rPr>
        <w:t>/</w:t>
      </w:r>
      <w:r w:rsidR="00877C0F" w:rsidRPr="00EB1098">
        <w:t>(</w:t>
      </w:r>
      <w:proofErr w:type="gramEnd"/>
      <w:r w:rsidR="00877C0F" w:rsidRPr="00EB1098">
        <w:t>b + d), we are looking at the vertical “No Disease” column in the standard 2 × 2 table for a diagnostic test.</w:t>
      </w:r>
    </w:p>
    <w:p w14:paraId="5F498ACB" w14:textId="10B36766" w:rsidR="00712B0A" w:rsidRPr="00EB1098" w:rsidRDefault="00602CD5" w:rsidP="00281FB8">
      <w:pPr>
        <w:pStyle w:val="NormalWeb"/>
      </w:pPr>
      <w:r w:rsidRPr="00EB1098">
        <w:t xml:space="preserve">Then, in statement 3, we switched and started going horizontally, and the </w:t>
      </w:r>
      <w:r w:rsidR="00712B0A" w:rsidRPr="00EB1098">
        <w:t>“</w:t>
      </w:r>
      <w:r w:rsidRPr="00EB1098">
        <w:t>false-positive rate</w:t>
      </w:r>
      <w:r w:rsidR="00712B0A" w:rsidRPr="00EB1098">
        <w:t>”</w:t>
      </w:r>
      <w:r w:rsidRPr="00EB1098">
        <w:t xml:space="preserve"> changed to b</w:t>
      </w:r>
      <w:proofErr w:type="gramStart"/>
      <w:r w:rsidRPr="00EB1098">
        <w:rPr>
          <w:i/>
        </w:rPr>
        <w:t>/</w:t>
      </w:r>
      <w:r w:rsidRPr="00EB1098">
        <w:t>(</w:t>
      </w:r>
      <w:proofErr w:type="gramEnd"/>
      <w:r w:rsidRPr="00EB1098">
        <w:t xml:space="preserve">a + b) = </w:t>
      </w:r>
      <w:r w:rsidR="003E2076">
        <w:t>(</w:t>
      </w:r>
      <w:r w:rsidRPr="00EB1098">
        <w:t>1− Positive Predictive Value</w:t>
      </w:r>
      <w:r w:rsidR="003E2076">
        <w:t>)</w:t>
      </w:r>
      <w:r w:rsidRPr="00EB1098">
        <w:t xml:space="preserve"> (</w:t>
      </w:r>
      <w:r w:rsidR="003E2076">
        <w:t xml:space="preserve">Table </w:t>
      </w:r>
      <w:r w:rsidRPr="00EB1098">
        <w:t>11.2).</w:t>
      </w:r>
    </w:p>
    <w:p w14:paraId="5A14A4CF" w14:textId="1C944994" w:rsidR="00877C0F" w:rsidRPr="00EB1098" w:rsidRDefault="00602CD5" w:rsidP="00281FB8">
      <w:pPr>
        <w:pStyle w:val="NormalWeb"/>
      </w:pPr>
      <w:r w:rsidRPr="00EB1098">
        <w:t xml:space="preserve">The </w:t>
      </w:r>
      <w:r w:rsidR="00712B0A" w:rsidRPr="00EB1098">
        <w:t>“</w:t>
      </w:r>
      <w:r w:rsidRPr="00EB1098">
        <w:t>false-positive rate</w:t>
      </w:r>
      <w:r w:rsidR="00712B0A" w:rsidRPr="00EB1098">
        <w:t>”</w:t>
      </w:r>
      <w:r w:rsidRPr="00EB1098">
        <w:t xml:space="preserve"> that goes horizontally (1 − Positive Predictive Value) is more clinically relevant once you get a positive result</w:t>
      </w:r>
      <w:r w:rsidR="008A3641">
        <w:t>.  I</w:t>
      </w:r>
      <w:r w:rsidRPr="00EB1098">
        <w:t>t is the probability that</w:t>
      </w:r>
      <w:r w:rsidR="00815BCC" w:rsidRPr="00EB1098">
        <w:t xml:space="preserve"> your patient does not have the disease, despite that positive result. However, we learned that it cannot be calculated from just sensitivity and specificity, because it depends on the prior probability of the disease.</w:t>
      </w:r>
    </w:p>
    <w:tbl>
      <w:tblPr>
        <w:tblW w:w="5260" w:type="dxa"/>
        <w:tblInd w:w="113" w:type="dxa"/>
        <w:tblLook w:val="04A0" w:firstRow="1" w:lastRow="0" w:firstColumn="1" w:lastColumn="0" w:noHBand="0" w:noVBand="1"/>
      </w:tblPr>
      <w:tblGrid>
        <w:gridCol w:w="1360"/>
        <w:gridCol w:w="1300"/>
        <w:gridCol w:w="1300"/>
        <w:gridCol w:w="1300"/>
      </w:tblGrid>
      <w:tr w:rsidR="00877C0F" w:rsidRPr="00EB1098" w14:paraId="37D2D965" w14:textId="77777777" w:rsidTr="00877C0F">
        <w:trPr>
          <w:trHeight w:hRule="exact" w:val="320"/>
        </w:trPr>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03786E" w14:textId="77777777" w:rsidR="00877C0F" w:rsidRPr="00EB1098" w:rsidRDefault="00877C0F" w:rsidP="00877C0F">
            <w:pPr>
              <w:rPr>
                <w:rFonts w:ascii="Calibri" w:hAnsi="Calibri"/>
                <w:color w:val="000000"/>
              </w:rPr>
            </w:pPr>
            <w:r w:rsidRPr="00EB1098">
              <w:rPr>
                <w:rFonts w:ascii="Calibri" w:hAnsi="Calibri"/>
                <w:color w:val="000000"/>
              </w:rPr>
              <w:t> </w:t>
            </w:r>
          </w:p>
        </w:tc>
        <w:tc>
          <w:tcPr>
            <w:tcW w:w="260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1300EFE" w14:textId="77777777" w:rsidR="00877C0F" w:rsidRPr="00EB1098" w:rsidRDefault="00877C0F" w:rsidP="00877C0F">
            <w:pPr>
              <w:jc w:val="center"/>
              <w:rPr>
                <w:rFonts w:ascii="Calibri" w:hAnsi="Calibri"/>
                <w:b/>
                <w:bCs/>
                <w:color w:val="000000"/>
              </w:rPr>
            </w:pPr>
            <w:r w:rsidRPr="00EB1098">
              <w:rPr>
                <w:rFonts w:ascii="Calibri" w:hAnsi="Calibri"/>
                <w:b/>
                <w:bCs/>
                <w:color w:val="000000"/>
              </w:rPr>
              <w:t>Gold Standard</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BBC09DB" w14:textId="77777777" w:rsidR="00877C0F" w:rsidRPr="00EB1098" w:rsidRDefault="00877C0F" w:rsidP="00877C0F">
            <w:pPr>
              <w:rPr>
                <w:rFonts w:ascii="Calibri" w:hAnsi="Calibri"/>
                <w:color w:val="000000"/>
              </w:rPr>
            </w:pPr>
            <w:r w:rsidRPr="00EB1098">
              <w:rPr>
                <w:rFonts w:ascii="Calibri" w:hAnsi="Calibri"/>
                <w:color w:val="000000"/>
              </w:rPr>
              <w:t> </w:t>
            </w:r>
          </w:p>
        </w:tc>
      </w:tr>
      <w:tr w:rsidR="00877C0F" w:rsidRPr="00EB1098" w14:paraId="6CE13AA8" w14:textId="77777777" w:rsidTr="00877C0F">
        <w:trPr>
          <w:trHeight w:hRule="exact" w:val="320"/>
        </w:trPr>
        <w:tc>
          <w:tcPr>
            <w:tcW w:w="1360" w:type="dxa"/>
            <w:tcBorders>
              <w:top w:val="nil"/>
              <w:left w:val="single" w:sz="4" w:space="0" w:color="auto"/>
              <w:bottom w:val="single" w:sz="4" w:space="0" w:color="auto"/>
              <w:right w:val="single" w:sz="4" w:space="0" w:color="auto"/>
            </w:tcBorders>
            <w:shd w:val="clear" w:color="000000" w:fill="FFFFFF"/>
            <w:vAlign w:val="center"/>
            <w:hideMark/>
          </w:tcPr>
          <w:p w14:paraId="2EEAD26E" w14:textId="77777777" w:rsidR="00877C0F" w:rsidRPr="00EB1098" w:rsidRDefault="00877C0F" w:rsidP="00877C0F">
            <w:pPr>
              <w:rPr>
                <w:b/>
                <w:bCs/>
                <w:color w:val="000000"/>
              </w:rPr>
            </w:pPr>
            <w:r w:rsidRPr="00EB1098">
              <w:rPr>
                <w:b/>
                <w:bCs/>
                <w:color w:val="000000"/>
              </w:rPr>
              <w:t>Test</w:t>
            </w:r>
          </w:p>
        </w:tc>
        <w:tc>
          <w:tcPr>
            <w:tcW w:w="1300" w:type="dxa"/>
            <w:tcBorders>
              <w:top w:val="nil"/>
              <w:left w:val="nil"/>
              <w:bottom w:val="single" w:sz="4" w:space="0" w:color="auto"/>
              <w:right w:val="single" w:sz="4" w:space="0" w:color="auto"/>
            </w:tcBorders>
            <w:shd w:val="clear" w:color="000000" w:fill="FFFFFF"/>
            <w:vAlign w:val="center"/>
            <w:hideMark/>
          </w:tcPr>
          <w:p w14:paraId="01979E88" w14:textId="77777777" w:rsidR="00877C0F" w:rsidRPr="00EB1098" w:rsidRDefault="00877C0F" w:rsidP="00877C0F">
            <w:pPr>
              <w:jc w:val="center"/>
              <w:rPr>
                <w:color w:val="000000"/>
              </w:rPr>
            </w:pPr>
            <w:r w:rsidRPr="00EB1098">
              <w:rPr>
                <w:color w:val="000000"/>
              </w:rPr>
              <w:t>Disease +</w:t>
            </w:r>
          </w:p>
        </w:tc>
        <w:tc>
          <w:tcPr>
            <w:tcW w:w="1300" w:type="dxa"/>
            <w:tcBorders>
              <w:top w:val="nil"/>
              <w:left w:val="nil"/>
              <w:bottom w:val="single" w:sz="4" w:space="0" w:color="auto"/>
              <w:right w:val="single" w:sz="4" w:space="0" w:color="auto"/>
            </w:tcBorders>
            <w:shd w:val="clear" w:color="000000" w:fill="FFFFFF"/>
            <w:vAlign w:val="center"/>
            <w:hideMark/>
          </w:tcPr>
          <w:p w14:paraId="30A96F58" w14:textId="77777777" w:rsidR="00877C0F" w:rsidRPr="00EB1098" w:rsidRDefault="00877C0F" w:rsidP="00877C0F">
            <w:pPr>
              <w:jc w:val="center"/>
              <w:rPr>
                <w:color w:val="000000"/>
              </w:rPr>
            </w:pPr>
            <w:r w:rsidRPr="00EB1098">
              <w:rPr>
                <w:color w:val="000000"/>
              </w:rPr>
              <w:t>No Disease</w:t>
            </w:r>
          </w:p>
        </w:tc>
        <w:tc>
          <w:tcPr>
            <w:tcW w:w="1300" w:type="dxa"/>
            <w:tcBorders>
              <w:top w:val="nil"/>
              <w:left w:val="nil"/>
              <w:bottom w:val="single" w:sz="4" w:space="0" w:color="auto"/>
              <w:right w:val="single" w:sz="4" w:space="0" w:color="auto"/>
            </w:tcBorders>
            <w:shd w:val="clear" w:color="000000" w:fill="FFFFFF"/>
            <w:vAlign w:val="center"/>
            <w:hideMark/>
          </w:tcPr>
          <w:p w14:paraId="6F2155B0" w14:textId="77777777" w:rsidR="00877C0F" w:rsidRPr="00EB1098" w:rsidRDefault="00877C0F" w:rsidP="00877C0F">
            <w:pPr>
              <w:jc w:val="center"/>
              <w:rPr>
                <w:color w:val="000000"/>
              </w:rPr>
            </w:pPr>
            <w:r w:rsidRPr="00EB1098">
              <w:rPr>
                <w:color w:val="000000"/>
              </w:rPr>
              <w:t>Total</w:t>
            </w:r>
          </w:p>
        </w:tc>
      </w:tr>
      <w:tr w:rsidR="00877C0F" w:rsidRPr="00EB1098" w14:paraId="16E3AB2F" w14:textId="77777777" w:rsidTr="00877C0F">
        <w:trPr>
          <w:trHeight w:hRule="exact" w:val="320"/>
        </w:trPr>
        <w:tc>
          <w:tcPr>
            <w:tcW w:w="1360" w:type="dxa"/>
            <w:tcBorders>
              <w:top w:val="nil"/>
              <w:left w:val="single" w:sz="4" w:space="0" w:color="auto"/>
              <w:bottom w:val="single" w:sz="4" w:space="0" w:color="auto"/>
              <w:right w:val="single" w:sz="4" w:space="0" w:color="auto"/>
            </w:tcBorders>
            <w:shd w:val="clear" w:color="000000" w:fill="FFFF00"/>
            <w:vAlign w:val="center"/>
            <w:hideMark/>
          </w:tcPr>
          <w:p w14:paraId="17942F0D" w14:textId="77777777" w:rsidR="00877C0F" w:rsidRPr="00EB1098" w:rsidRDefault="00877C0F" w:rsidP="00877C0F">
            <w:pPr>
              <w:jc w:val="right"/>
              <w:rPr>
                <w:color w:val="000000"/>
              </w:rPr>
            </w:pPr>
            <w:r w:rsidRPr="00EB1098">
              <w:rPr>
                <w:color w:val="000000"/>
              </w:rPr>
              <w:t>Positive</w:t>
            </w:r>
          </w:p>
        </w:tc>
        <w:tc>
          <w:tcPr>
            <w:tcW w:w="1300" w:type="dxa"/>
            <w:tcBorders>
              <w:top w:val="nil"/>
              <w:left w:val="nil"/>
              <w:bottom w:val="single" w:sz="4" w:space="0" w:color="auto"/>
              <w:right w:val="single" w:sz="4" w:space="0" w:color="auto"/>
            </w:tcBorders>
            <w:shd w:val="clear" w:color="000000" w:fill="FFFF00"/>
            <w:vAlign w:val="center"/>
            <w:hideMark/>
          </w:tcPr>
          <w:p w14:paraId="2ADDCE7B" w14:textId="77777777" w:rsidR="00877C0F" w:rsidRPr="00EB1098" w:rsidRDefault="00877C0F" w:rsidP="00877C0F">
            <w:pPr>
              <w:jc w:val="center"/>
              <w:rPr>
                <w:color w:val="000000"/>
              </w:rPr>
            </w:pPr>
            <w:r w:rsidRPr="00EB1098">
              <w:rPr>
                <w:color w:val="000000"/>
              </w:rPr>
              <w:t>a</w:t>
            </w:r>
          </w:p>
        </w:tc>
        <w:tc>
          <w:tcPr>
            <w:tcW w:w="1300" w:type="dxa"/>
            <w:tcBorders>
              <w:top w:val="nil"/>
              <w:left w:val="nil"/>
              <w:bottom w:val="single" w:sz="4" w:space="0" w:color="auto"/>
              <w:right w:val="single" w:sz="4" w:space="0" w:color="auto"/>
            </w:tcBorders>
            <w:shd w:val="clear" w:color="000000" w:fill="FFFF00"/>
            <w:vAlign w:val="center"/>
            <w:hideMark/>
          </w:tcPr>
          <w:p w14:paraId="1A470679" w14:textId="77777777" w:rsidR="00877C0F" w:rsidRPr="00EB1098" w:rsidRDefault="00877C0F" w:rsidP="00877C0F">
            <w:pPr>
              <w:jc w:val="center"/>
              <w:rPr>
                <w:color w:val="000000"/>
              </w:rPr>
            </w:pPr>
            <w:r w:rsidRPr="00EB1098">
              <w:rPr>
                <w:color w:val="000000"/>
              </w:rPr>
              <w:t>b</w:t>
            </w:r>
          </w:p>
        </w:tc>
        <w:tc>
          <w:tcPr>
            <w:tcW w:w="1300" w:type="dxa"/>
            <w:tcBorders>
              <w:top w:val="nil"/>
              <w:left w:val="nil"/>
              <w:bottom w:val="single" w:sz="4" w:space="0" w:color="auto"/>
              <w:right w:val="single" w:sz="4" w:space="0" w:color="auto"/>
            </w:tcBorders>
            <w:shd w:val="clear" w:color="000000" w:fill="FFFF00"/>
            <w:vAlign w:val="center"/>
            <w:hideMark/>
          </w:tcPr>
          <w:p w14:paraId="31D015DE" w14:textId="77777777" w:rsidR="00877C0F" w:rsidRPr="00EB1098" w:rsidRDefault="00877C0F" w:rsidP="00877C0F">
            <w:pPr>
              <w:jc w:val="center"/>
              <w:rPr>
                <w:color w:val="000000"/>
              </w:rPr>
            </w:pPr>
            <w:r w:rsidRPr="00EB1098">
              <w:rPr>
                <w:color w:val="000000"/>
              </w:rPr>
              <w:t>a + b</w:t>
            </w:r>
          </w:p>
        </w:tc>
      </w:tr>
      <w:tr w:rsidR="00877C0F" w:rsidRPr="00EB1098" w14:paraId="0E893416" w14:textId="77777777" w:rsidTr="00877C0F">
        <w:trPr>
          <w:trHeight w:val="320"/>
        </w:trPr>
        <w:tc>
          <w:tcPr>
            <w:tcW w:w="1360" w:type="dxa"/>
            <w:tcBorders>
              <w:top w:val="nil"/>
              <w:left w:val="single" w:sz="4" w:space="0" w:color="auto"/>
              <w:bottom w:val="single" w:sz="4" w:space="0" w:color="auto"/>
              <w:right w:val="single" w:sz="4" w:space="0" w:color="auto"/>
            </w:tcBorders>
            <w:shd w:val="clear" w:color="000000" w:fill="FFFFFF"/>
            <w:vAlign w:val="center"/>
            <w:hideMark/>
          </w:tcPr>
          <w:p w14:paraId="372AF321" w14:textId="77777777" w:rsidR="00877C0F" w:rsidRPr="00EB1098" w:rsidRDefault="00877C0F" w:rsidP="00877C0F">
            <w:pPr>
              <w:jc w:val="right"/>
              <w:rPr>
                <w:color w:val="000000"/>
              </w:rPr>
            </w:pPr>
            <w:r w:rsidRPr="00EB1098">
              <w:rPr>
                <w:color w:val="000000"/>
              </w:rPr>
              <w:t>Negative</w:t>
            </w:r>
          </w:p>
        </w:tc>
        <w:tc>
          <w:tcPr>
            <w:tcW w:w="1300" w:type="dxa"/>
            <w:tcBorders>
              <w:top w:val="nil"/>
              <w:left w:val="nil"/>
              <w:bottom w:val="single" w:sz="4" w:space="0" w:color="auto"/>
              <w:right w:val="single" w:sz="4" w:space="0" w:color="auto"/>
            </w:tcBorders>
            <w:shd w:val="clear" w:color="000000" w:fill="FFFFFF"/>
            <w:vAlign w:val="center"/>
            <w:hideMark/>
          </w:tcPr>
          <w:p w14:paraId="05BE16A7" w14:textId="77777777" w:rsidR="00877C0F" w:rsidRPr="00EB1098" w:rsidRDefault="00877C0F" w:rsidP="00877C0F">
            <w:pPr>
              <w:jc w:val="center"/>
              <w:rPr>
                <w:color w:val="000000"/>
              </w:rPr>
            </w:pPr>
            <w:r w:rsidRPr="00EB1098">
              <w:rPr>
                <w:color w:val="000000"/>
              </w:rPr>
              <w:t>c</w:t>
            </w:r>
          </w:p>
        </w:tc>
        <w:tc>
          <w:tcPr>
            <w:tcW w:w="1300" w:type="dxa"/>
            <w:tcBorders>
              <w:top w:val="nil"/>
              <w:left w:val="nil"/>
              <w:bottom w:val="single" w:sz="4" w:space="0" w:color="auto"/>
              <w:right w:val="single" w:sz="4" w:space="0" w:color="auto"/>
            </w:tcBorders>
            <w:shd w:val="clear" w:color="000000" w:fill="FFFFFF"/>
            <w:vAlign w:val="center"/>
            <w:hideMark/>
          </w:tcPr>
          <w:p w14:paraId="6877BA17" w14:textId="77777777" w:rsidR="00877C0F" w:rsidRPr="00EB1098" w:rsidRDefault="00877C0F" w:rsidP="00877C0F">
            <w:pPr>
              <w:jc w:val="center"/>
              <w:rPr>
                <w:color w:val="000000"/>
              </w:rPr>
            </w:pPr>
            <w:r w:rsidRPr="00EB1098">
              <w:rPr>
                <w:color w:val="000000"/>
              </w:rPr>
              <w:t>d</w:t>
            </w:r>
          </w:p>
        </w:tc>
        <w:tc>
          <w:tcPr>
            <w:tcW w:w="1300" w:type="dxa"/>
            <w:tcBorders>
              <w:top w:val="nil"/>
              <w:left w:val="nil"/>
              <w:bottom w:val="single" w:sz="4" w:space="0" w:color="auto"/>
              <w:right w:val="single" w:sz="4" w:space="0" w:color="auto"/>
            </w:tcBorders>
            <w:shd w:val="clear" w:color="000000" w:fill="FFFFFF"/>
            <w:vAlign w:val="center"/>
            <w:hideMark/>
          </w:tcPr>
          <w:p w14:paraId="542AF1C0" w14:textId="77777777" w:rsidR="00877C0F" w:rsidRPr="00EB1098" w:rsidRDefault="00877C0F" w:rsidP="00877C0F">
            <w:pPr>
              <w:jc w:val="center"/>
              <w:rPr>
                <w:color w:val="000000"/>
              </w:rPr>
            </w:pPr>
            <w:r w:rsidRPr="00EB1098">
              <w:rPr>
                <w:color w:val="000000"/>
              </w:rPr>
              <w:t>c + d</w:t>
            </w:r>
          </w:p>
        </w:tc>
      </w:tr>
      <w:tr w:rsidR="00877C0F" w:rsidRPr="00EB1098" w14:paraId="7CAD4370" w14:textId="77777777" w:rsidTr="00877C0F">
        <w:trPr>
          <w:trHeight w:val="320"/>
        </w:trPr>
        <w:tc>
          <w:tcPr>
            <w:tcW w:w="1360" w:type="dxa"/>
            <w:tcBorders>
              <w:top w:val="nil"/>
              <w:left w:val="single" w:sz="4" w:space="0" w:color="auto"/>
              <w:bottom w:val="single" w:sz="4" w:space="0" w:color="auto"/>
              <w:right w:val="single" w:sz="4" w:space="0" w:color="auto"/>
            </w:tcBorders>
            <w:shd w:val="clear" w:color="000000" w:fill="FFFFFF"/>
            <w:vAlign w:val="center"/>
            <w:hideMark/>
          </w:tcPr>
          <w:p w14:paraId="409FE198" w14:textId="77777777" w:rsidR="00877C0F" w:rsidRPr="00EB1098" w:rsidRDefault="00877C0F" w:rsidP="00877C0F">
            <w:pPr>
              <w:rPr>
                <w:color w:val="000000"/>
              </w:rPr>
            </w:pPr>
            <w:r w:rsidRPr="00EB1098">
              <w:rPr>
                <w:color w:val="000000"/>
              </w:rPr>
              <w:t>Total</w:t>
            </w:r>
          </w:p>
        </w:tc>
        <w:tc>
          <w:tcPr>
            <w:tcW w:w="1300" w:type="dxa"/>
            <w:tcBorders>
              <w:top w:val="nil"/>
              <w:left w:val="nil"/>
              <w:bottom w:val="single" w:sz="4" w:space="0" w:color="auto"/>
              <w:right w:val="single" w:sz="4" w:space="0" w:color="auto"/>
            </w:tcBorders>
            <w:shd w:val="clear" w:color="000000" w:fill="FFFFFF"/>
            <w:vAlign w:val="center"/>
            <w:hideMark/>
          </w:tcPr>
          <w:p w14:paraId="509E6780" w14:textId="77777777" w:rsidR="00877C0F" w:rsidRPr="00EB1098" w:rsidRDefault="00877C0F" w:rsidP="00877C0F">
            <w:pPr>
              <w:jc w:val="center"/>
              <w:rPr>
                <w:color w:val="000000"/>
              </w:rPr>
            </w:pPr>
            <w:r w:rsidRPr="00EB1098">
              <w:rPr>
                <w:color w:val="000000"/>
              </w:rPr>
              <w:t>a +c</w:t>
            </w:r>
          </w:p>
        </w:tc>
        <w:tc>
          <w:tcPr>
            <w:tcW w:w="1300" w:type="dxa"/>
            <w:tcBorders>
              <w:top w:val="nil"/>
              <w:left w:val="nil"/>
              <w:bottom w:val="single" w:sz="4" w:space="0" w:color="auto"/>
              <w:right w:val="single" w:sz="4" w:space="0" w:color="auto"/>
            </w:tcBorders>
            <w:shd w:val="clear" w:color="000000" w:fill="FFFFFF"/>
            <w:vAlign w:val="center"/>
            <w:hideMark/>
          </w:tcPr>
          <w:p w14:paraId="67F566D3" w14:textId="77777777" w:rsidR="00877C0F" w:rsidRPr="00EB1098" w:rsidRDefault="00877C0F" w:rsidP="00877C0F">
            <w:pPr>
              <w:jc w:val="center"/>
              <w:rPr>
                <w:color w:val="000000"/>
              </w:rPr>
            </w:pPr>
            <w:proofErr w:type="spellStart"/>
            <w:r w:rsidRPr="00EB1098">
              <w:rPr>
                <w:color w:val="000000"/>
              </w:rPr>
              <w:t>b+d</w:t>
            </w:r>
            <w:proofErr w:type="spellEnd"/>
          </w:p>
        </w:tc>
        <w:tc>
          <w:tcPr>
            <w:tcW w:w="1300" w:type="dxa"/>
            <w:tcBorders>
              <w:top w:val="nil"/>
              <w:left w:val="nil"/>
              <w:bottom w:val="single" w:sz="4" w:space="0" w:color="auto"/>
              <w:right w:val="single" w:sz="4" w:space="0" w:color="auto"/>
            </w:tcBorders>
            <w:shd w:val="clear" w:color="000000" w:fill="FFFFFF"/>
            <w:vAlign w:val="center"/>
            <w:hideMark/>
          </w:tcPr>
          <w:p w14:paraId="4C7697E0" w14:textId="77777777" w:rsidR="00877C0F" w:rsidRPr="00EB1098" w:rsidRDefault="00877C0F" w:rsidP="00877C0F">
            <w:pPr>
              <w:jc w:val="center"/>
              <w:rPr>
                <w:color w:val="000000"/>
              </w:rPr>
            </w:pPr>
            <w:r w:rsidRPr="00EB1098">
              <w:rPr>
                <w:color w:val="000000"/>
              </w:rPr>
              <w:t>N</w:t>
            </w:r>
          </w:p>
        </w:tc>
      </w:tr>
    </w:tbl>
    <w:p w14:paraId="2C92FB2E" w14:textId="291BA61C" w:rsidR="00712B0A" w:rsidRPr="00EB1098" w:rsidRDefault="001A41D8" w:rsidP="00281FB8">
      <w:pPr>
        <w:pStyle w:val="NormalWeb"/>
      </w:pPr>
      <w:r w:rsidRPr="00EB1098">
        <w:t>Table</w:t>
      </w:r>
      <w:r w:rsidR="00602CD5" w:rsidRPr="00EB1098">
        <w:t xml:space="preserve"> 11.</w:t>
      </w:r>
      <w:r w:rsidR="00493D72" w:rsidRPr="00EB1098">
        <w:t xml:space="preserve">2 </w:t>
      </w:r>
      <w:r w:rsidR="00602CD5" w:rsidRPr="00EB1098">
        <w:t xml:space="preserve">When </w:t>
      </w:r>
      <w:r w:rsidR="00712B0A" w:rsidRPr="00EB1098">
        <w:t>“</w:t>
      </w:r>
      <w:r w:rsidR="00602CD5" w:rsidRPr="00EB1098">
        <w:t>false positive rate</w:t>
      </w:r>
      <w:r w:rsidR="00712B0A" w:rsidRPr="00EB1098">
        <w:t>”</w:t>
      </w:r>
      <w:r w:rsidR="00602CD5" w:rsidRPr="00EB1098">
        <w:t xml:space="preserve"> refers to </w:t>
      </w:r>
      <w:r w:rsidR="00877C0F" w:rsidRPr="00EB1098">
        <w:t>(</w:t>
      </w:r>
      <w:r w:rsidR="00602CD5" w:rsidRPr="00EB1098">
        <w:t>1 − Positive Predictive Value</w:t>
      </w:r>
      <w:r w:rsidR="00877C0F" w:rsidRPr="00EB1098">
        <w:t>)</w:t>
      </w:r>
      <w:r w:rsidR="00602CD5" w:rsidRPr="00EB1098">
        <w:t xml:space="preserve"> or b</w:t>
      </w:r>
      <w:proofErr w:type="gramStart"/>
      <w:r w:rsidR="00602CD5" w:rsidRPr="00EB1098">
        <w:rPr>
          <w:i/>
        </w:rPr>
        <w:t>/</w:t>
      </w:r>
      <w:r w:rsidR="00602CD5" w:rsidRPr="00EB1098">
        <w:t>(</w:t>
      </w:r>
      <w:proofErr w:type="gramEnd"/>
      <w:r w:rsidR="00602CD5" w:rsidRPr="00EB1098">
        <w:t xml:space="preserve">a + b), we are looking at the horizontal </w:t>
      </w:r>
      <w:r w:rsidR="00712B0A" w:rsidRPr="00EB1098">
        <w:t>“</w:t>
      </w:r>
      <w:r w:rsidR="00602CD5" w:rsidRPr="00EB1098">
        <w:t>Test Positive</w:t>
      </w:r>
      <w:r w:rsidR="00712B0A" w:rsidRPr="00EB1098">
        <w:t>”</w:t>
      </w:r>
      <w:r w:rsidR="00602CD5" w:rsidRPr="00EB1098">
        <w:t xml:space="preserve"> row of the standard 2 × 2 table for a diagnostic test.</w:t>
      </w:r>
    </w:p>
    <w:p w14:paraId="1DBADB0C" w14:textId="77777777" w:rsidR="00E054ED" w:rsidRPr="00EB1098" w:rsidRDefault="00602CD5" w:rsidP="00281FB8">
      <w:pPr>
        <w:pStyle w:val="NormalWeb"/>
      </w:pPr>
      <w:r w:rsidRPr="00EB1098">
        <w:t>Now consider the following argument:</w:t>
      </w:r>
    </w:p>
    <w:p w14:paraId="24720BD7" w14:textId="77777777" w:rsidR="00E054ED" w:rsidRPr="00EB1098" w:rsidRDefault="00602CD5" w:rsidP="00281FB8">
      <w:pPr>
        <w:pStyle w:val="NormalWeb"/>
      </w:pPr>
      <w:r w:rsidRPr="00EB1098">
        <w:t>1. We set</w:t>
      </w:r>
      <w:r w:rsidRPr="00EB1098">
        <w:rPr>
          <w:i/>
        </w:rPr>
        <w:t xml:space="preserve"> α</w:t>
      </w:r>
      <w:r w:rsidRPr="00EB1098">
        <w:t>, the probability of a Type 1 error, at 5%.</w:t>
      </w:r>
    </w:p>
    <w:p w14:paraId="463CFE96" w14:textId="77777777" w:rsidR="00E054ED" w:rsidRPr="00EB1098" w:rsidRDefault="00602CD5" w:rsidP="00281FB8">
      <w:pPr>
        <w:pStyle w:val="NormalWeb"/>
        <w:ind w:left="270" w:hanging="270"/>
      </w:pPr>
      <w:r w:rsidRPr="00EB1098">
        <w:t>2. Therefore, the probability of falsely concluding there is a difference, when in fact none exists, is 5%.</w:t>
      </w:r>
    </w:p>
    <w:p w14:paraId="2CFFA546" w14:textId="77777777" w:rsidR="00E054ED" w:rsidRPr="00EB1098" w:rsidRDefault="00602CD5" w:rsidP="00281FB8">
      <w:pPr>
        <w:pStyle w:val="NormalWeb"/>
        <w:ind w:left="270" w:hanging="270"/>
      </w:pPr>
      <w:r w:rsidRPr="00EB1098">
        <w:t>3. Therefore, if the P-value for our study is less than 0.05 and we reject the null hypothesis, the chance that we will be wrong is 5%.</w:t>
      </w:r>
    </w:p>
    <w:p w14:paraId="66742DAB" w14:textId="77777777" w:rsidR="00E054ED" w:rsidRPr="00EB1098" w:rsidRDefault="00602CD5" w:rsidP="00281FB8">
      <w:pPr>
        <w:pStyle w:val="NormalWeb"/>
        <w:ind w:left="270" w:hanging="270"/>
      </w:pPr>
      <w:r w:rsidRPr="00EB1098">
        <w:t>4. Therefore, if the P-value is less than 0.05, there is at least a 95% chance that the difference between groups is not due to chance.</w:t>
      </w:r>
    </w:p>
    <w:p w14:paraId="1208DEA7" w14:textId="77777777" w:rsidR="00712B0A" w:rsidRPr="00EB1098" w:rsidRDefault="00602CD5" w:rsidP="00281FB8">
      <w:pPr>
        <w:pStyle w:val="NormalWeb"/>
      </w:pPr>
      <w:r w:rsidRPr="00EB1098">
        <w:t>Can you see that this is exactly the same fallacy? Once again, the problem is with statement 3, although the ambiguity of statement 2 contributed to the problem. Statement 3 confuses the probability of the results given the null hypothesis with the probability of the null hypothesis given the results.</w:t>
      </w:r>
    </w:p>
    <w:p w14:paraId="32BCD572" w14:textId="77777777" w:rsidR="00210E35" w:rsidRDefault="00602CD5" w:rsidP="00281FB8">
      <w:pPr>
        <w:pStyle w:val="NormalWeb"/>
      </w:pPr>
      <w:r w:rsidRPr="00EB1098">
        <w:t>The key is that the P-value is a conditional probability</w:t>
      </w:r>
      <w:r w:rsidR="0058064B">
        <w:t>:</w:t>
      </w:r>
      <w:r w:rsidR="0058064B" w:rsidRPr="00EB1098">
        <w:t xml:space="preserve"> </w:t>
      </w:r>
      <w:r w:rsidRPr="00EB1098">
        <w:t>it is calculated assuming that the null hypothesis is true. In this way, it is like 1 − Speci</w:t>
      </w:r>
      <w:r w:rsidR="00712B0A" w:rsidRPr="00EB1098">
        <w:t>fi</w:t>
      </w:r>
      <w:r w:rsidRPr="00EB1098">
        <w:t>city, which is calculated conditional on not having the disease.</w:t>
      </w:r>
      <w:r w:rsidR="00B97ADE">
        <w:t xml:space="preserve"> </w:t>
      </w:r>
      <w:r w:rsidR="00B97ADE" w:rsidRPr="00C45AA6">
        <w:t xml:space="preserve">For any one research question, there are many possible null hypotheses, and hence many test statistics that can be calculated. For </w:t>
      </w:r>
      <w:r w:rsidR="00B97ADE" w:rsidRPr="00C45AA6">
        <w:lastRenderedPageBreak/>
        <w:t xml:space="preserve">example, there are test statistics to compare means, ranks, and standard deviations between groups, and they will not always give the same P-value. </w:t>
      </w:r>
    </w:p>
    <w:p w14:paraId="795264DC" w14:textId="11554338" w:rsidR="00712B0A" w:rsidRPr="00EB1098" w:rsidRDefault="00B97ADE" w:rsidP="00281FB8">
      <w:pPr>
        <w:pStyle w:val="NormalWeb"/>
      </w:pPr>
      <w:r w:rsidRPr="00C45AA6">
        <w:t>Note that it is also possible to calculate distributions of test statistics and P-values under assumptions other than the null hypothesis. For example, in an equivalency study, one might want to test the hypothesis that drug A is inferior to drug B by a specified amount. This is like calculating test characteristics for disease A vs. disease B, as opposed to Disease A present and absent. In that case, “specificity” could be how often the test is negative in people with disease B rather than in everyone who does not have Disease A.</w:t>
      </w:r>
    </w:p>
    <w:p w14:paraId="68F454F7" w14:textId="670A9581" w:rsidR="00712B0A" w:rsidRPr="00EB1098" w:rsidRDefault="00602CD5" w:rsidP="00281FB8">
      <w:pPr>
        <w:pStyle w:val="NormalWeb"/>
      </w:pPr>
      <w:r w:rsidRPr="00EB1098">
        <w:t>This analogy between diagnostic and statistical tests can be visualized with a 2 × 2 table similar to the ones we used for diagnostic tests (</w:t>
      </w:r>
      <w:r w:rsidR="00481324">
        <w:t>Table</w:t>
      </w:r>
      <w:r w:rsidRPr="00EB1098">
        <w:t xml:space="preserve"> 11.3).</w:t>
      </w:r>
    </w:p>
    <w:p w14:paraId="5A2FA0F7" w14:textId="67F38375" w:rsidR="00B11AB8" w:rsidRPr="00EB1098" w:rsidRDefault="00602CD5" w:rsidP="00B11AB8">
      <w:pPr>
        <w:pStyle w:val="NormalWeb"/>
      </w:pPr>
      <w:r w:rsidRPr="00EB1098">
        <w:t>Just as was the case with diagnostic tests, what you really want is to go horizontally in this table – that is, what you want to know is the probability that there truly is a difference between groups, given the study results. But when you calculate a P-value, you are going vertically. That is, you assume the null hypothesis is true</w:t>
      </w:r>
      <w:r w:rsidR="0058028E">
        <w:t>.</w:t>
      </w:r>
      <w:r w:rsidRPr="00EB1098">
        <w:t xml:space="preserve"> </w:t>
      </w:r>
    </w:p>
    <w:tbl>
      <w:tblPr>
        <w:tblW w:w="4585" w:type="dxa"/>
        <w:tblInd w:w="113" w:type="dxa"/>
        <w:tblLook w:val="04A0" w:firstRow="1" w:lastRow="0" w:firstColumn="1" w:lastColumn="0" w:noHBand="0" w:noVBand="1"/>
      </w:tblPr>
      <w:tblGrid>
        <w:gridCol w:w="1360"/>
        <w:gridCol w:w="1300"/>
        <w:gridCol w:w="1925"/>
      </w:tblGrid>
      <w:tr w:rsidR="00B11AB8" w:rsidRPr="00EB1098" w14:paraId="34A9693F" w14:textId="77777777" w:rsidTr="00B11AB8">
        <w:trPr>
          <w:trHeight w:hRule="exact" w:val="320"/>
        </w:trPr>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3F1A0A" w14:textId="77777777" w:rsidR="00B11AB8" w:rsidRPr="00EB1098" w:rsidRDefault="00B11AB8">
            <w:pPr>
              <w:rPr>
                <w:rFonts w:ascii="Calibri" w:hAnsi="Calibri"/>
                <w:color w:val="000000"/>
              </w:rPr>
            </w:pPr>
            <w:r w:rsidRPr="00EB1098">
              <w:rPr>
                <w:rFonts w:ascii="Calibri" w:hAnsi="Calibri"/>
                <w:color w:val="000000"/>
              </w:rPr>
              <w:t> </w:t>
            </w:r>
          </w:p>
        </w:tc>
        <w:tc>
          <w:tcPr>
            <w:tcW w:w="3225"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D6F608" w14:textId="77777777" w:rsidR="00B11AB8" w:rsidRPr="00EB1098" w:rsidRDefault="00B11AB8">
            <w:pPr>
              <w:jc w:val="center"/>
              <w:rPr>
                <w:rFonts w:ascii="Calibri" w:hAnsi="Calibri"/>
                <w:b/>
                <w:bCs/>
                <w:color w:val="000000"/>
              </w:rPr>
            </w:pPr>
            <w:r w:rsidRPr="00EB1098">
              <w:rPr>
                <w:rFonts w:ascii="Calibri" w:hAnsi="Calibri"/>
                <w:b/>
                <w:bCs/>
                <w:color w:val="000000"/>
              </w:rPr>
              <w:t>Truth</w:t>
            </w:r>
          </w:p>
        </w:tc>
      </w:tr>
      <w:tr w:rsidR="00B11AB8" w:rsidRPr="00EB1098" w14:paraId="63667A40" w14:textId="77777777" w:rsidTr="00B11AB8">
        <w:trPr>
          <w:trHeight w:hRule="exact" w:val="320"/>
        </w:trPr>
        <w:tc>
          <w:tcPr>
            <w:tcW w:w="1360" w:type="dxa"/>
            <w:tcBorders>
              <w:top w:val="nil"/>
              <w:left w:val="single" w:sz="4" w:space="0" w:color="auto"/>
              <w:bottom w:val="single" w:sz="4" w:space="0" w:color="auto"/>
              <w:right w:val="single" w:sz="4" w:space="0" w:color="auto"/>
            </w:tcBorders>
            <w:shd w:val="clear" w:color="000000" w:fill="FFFFFF"/>
            <w:vAlign w:val="center"/>
            <w:hideMark/>
          </w:tcPr>
          <w:p w14:paraId="623775A5" w14:textId="77777777" w:rsidR="00B11AB8" w:rsidRPr="00EB1098" w:rsidRDefault="00B11AB8">
            <w:pPr>
              <w:rPr>
                <w:b/>
                <w:bCs/>
                <w:color w:val="000000"/>
              </w:rPr>
            </w:pPr>
            <w:r w:rsidRPr="00EB1098">
              <w:rPr>
                <w:b/>
                <w:bCs/>
                <w:color w:val="000000"/>
              </w:rPr>
              <w:t>Study</w:t>
            </w:r>
          </w:p>
        </w:tc>
        <w:tc>
          <w:tcPr>
            <w:tcW w:w="1300" w:type="dxa"/>
            <w:tcBorders>
              <w:top w:val="nil"/>
              <w:left w:val="nil"/>
              <w:bottom w:val="single" w:sz="4" w:space="0" w:color="auto"/>
              <w:right w:val="single" w:sz="4" w:space="0" w:color="auto"/>
            </w:tcBorders>
            <w:shd w:val="clear" w:color="000000" w:fill="FFFFFF"/>
            <w:vAlign w:val="center"/>
            <w:hideMark/>
          </w:tcPr>
          <w:p w14:paraId="04A91A08" w14:textId="77777777" w:rsidR="00B11AB8" w:rsidRPr="00EB1098" w:rsidRDefault="00B11AB8">
            <w:pPr>
              <w:jc w:val="center"/>
              <w:rPr>
                <w:color w:val="000000"/>
              </w:rPr>
            </w:pPr>
            <w:r w:rsidRPr="00EB1098">
              <w:rPr>
                <w:color w:val="000000"/>
              </w:rPr>
              <w:t>Difference</w:t>
            </w:r>
          </w:p>
        </w:tc>
        <w:tc>
          <w:tcPr>
            <w:tcW w:w="1925" w:type="dxa"/>
            <w:tcBorders>
              <w:top w:val="nil"/>
              <w:left w:val="nil"/>
              <w:bottom w:val="single" w:sz="4" w:space="0" w:color="auto"/>
              <w:right w:val="single" w:sz="4" w:space="0" w:color="auto"/>
            </w:tcBorders>
            <w:shd w:val="clear" w:color="000000" w:fill="FFFFFF"/>
            <w:vAlign w:val="center"/>
            <w:hideMark/>
          </w:tcPr>
          <w:p w14:paraId="66584546" w14:textId="77777777" w:rsidR="00B11AB8" w:rsidRPr="00EB1098" w:rsidRDefault="00B11AB8">
            <w:pPr>
              <w:jc w:val="center"/>
              <w:rPr>
                <w:color w:val="000000"/>
              </w:rPr>
            </w:pPr>
            <w:r w:rsidRPr="00EB1098">
              <w:rPr>
                <w:color w:val="000000"/>
              </w:rPr>
              <w:t>No Difference</w:t>
            </w:r>
          </w:p>
        </w:tc>
      </w:tr>
      <w:tr w:rsidR="00B11AB8" w:rsidRPr="00EB1098" w14:paraId="54CFFA76" w14:textId="77777777" w:rsidTr="00B11AB8">
        <w:trPr>
          <w:trHeight w:hRule="exact" w:val="320"/>
        </w:trPr>
        <w:tc>
          <w:tcPr>
            <w:tcW w:w="1360" w:type="dxa"/>
            <w:tcBorders>
              <w:top w:val="nil"/>
              <w:left w:val="single" w:sz="4" w:space="0" w:color="auto"/>
              <w:bottom w:val="single" w:sz="4" w:space="0" w:color="auto"/>
              <w:right w:val="single" w:sz="4" w:space="0" w:color="auto"/>
            </w:tcBorders>
            <w:shd w:val="clear" w:color="auto" w:fill="auto"/>
            <w:vAlign w:val="center"/>
            <w:hideMark/>
          </w:tcPr>
          <w:p w14:paraId="6D6CD1B3" w14:textId="77777777" w:rsidR="00B11AB8" w:rsidRPr="00EB1098" w:rsidRDefault="00B11AB8">
            <w:pPr>
              <w:jc w:val="right"/>
              <w:rPr>
                <w:color w:val="000000"/>
              </w:rPr>
            </w:pPr>
            <w:r w:rsidRPr="00EB1098">
              <w:rPr>
                <w:color w:val="000000"/>
              </w:rPr>
              <w:t>Positive</w:t>
            </w:r>
          </w:p>
        </w:tc>
        <w:tc>
          <w:tcPr>
            <w:tcW w:w="1300" w:type="dxa"/>
            <w:tcBorders>
              <w:top w:val="nil"/>
              <w:left w:val="nil"/>
              <w:bottom w:val="single" w:sz="4" w:space="0" w:color="auto"/>
              <w:right w:val="single" w:sz="4" w:space="0" w:color="auto"/>
            </w:tcBorders>
            <w:shd w:val="clear" w:color="auto" w:fill="auto"/>
            <w:vAlign w:val="center"/>
            <w:hideMark/>
          </w:tcPr>
          <w:p w14:paraId="02B5A1D0" w14:textId="77777777" w:rsidR="00B11AB8" w:rsidRPr="00EB1098" w:rsidRDefault="00B11AB8" w:rsidP="00B11AB8">
            <w:pPr>
              <w:jc w:val="center"/>
              <w:rPr>
                <w:color w:val="000000"/>
              </w:rPr>
            </w:pPr>
            <w:r w:rsidRPr="00EB1098">
              <w:t>1-β</w:t>
            </w:r>
          </w:p>
        </w:tc>
        <w:tc>
          <w:tcPr>
            <w:tcW w:w="1925" w:type="dxa"/>
            <w:tcBorders>
              <w:top w:val="nil"/>
              <w:left w:val="nil"/>
              <w:bottom w:val="single" w:sz="4" w:space="0" w:color="auto"/>
              <w:right w:val="single" w:sz="4" w:space="0" w:color="auto"/>
            </w:tcBorders>
            <w:shd w:val="clear" w:color="auto" w:fill="auto"/>
            <w:vAlign w:val="center"/>
            <w:hideMark/>
          </w:tcPr>
          <w:p w14:paraId="0D0D5DB1" w14:textId="77777777" w:rsidR="00B11AB8" w:rsidRPr="00EB1098" w:rsidRDefault="00B11AB8">
            <w:pPr>
              <w:jc w:val="center"/>
              <w:rPr>
                <w:color w:val="000000"/>
              </w:rPr>
            </w:pPr>
            <w:r w:rsidRPr="00EB1098">
              <w:rPr>
                <w:i/>
              </w:rPr>
              <w:t>α</w:t>
            </w:r>
            <w:r w:rsidRPr="00EB1098">
              <w:rPr>
                <w:color w:val="000000"/>
              </w:rPr>
              <w:t> </w:t>
            </w:r>
          </w:p>
        </w:tc>
      </w:tr>
      <w:tr w:rsidR="00B11AB8" w:rsidRPr="00EB1098" w14:paraId="0EA77EB9" w14:textId="77777777" w:rsidTr="00B11AB8">
        <w:trPr>
          <w:trHeight w:val="320"/>
        </w:trPr>
        <w:tc>
          <w:tcPr>
            <w:tcW w:w="1360" w:type="dxa"/>
            <w:tcBorders>
              <w:top w:val="nil"/>
              <w:left w:val="single" w:sz="4" w:space="0" w:color="auto"/>
              <w:bottom w:val="single" w:sz="4" w:space="0" w:color="auto"/>
              <w:right w:val="single" w:sz="4" w:space="0" w:color="auto"/>
            </w:tcBorders>
            <w:shd w:val="clear" w:color="000000" w:fill="FFFFFF"/>
            <w:vAlign w:val="center"/>
            <w:hideMark/>
          </w:tcPr>
          <w:p w14:paraId="49C86350" w14:textId="77777777" w:rsidR="00B11AB8" w:rsidRPr="00EB1098" w:rsidRDefault="00B11AB8">
            <w:pPr>
              <w:jc w:val="right"/>
              <w:rPr>
                <w:color w:val="000000"/>
              </w:rPr>
            </w:pPr>
            <w:r w:rsidRPr="00EB1098">
              <w:rPr>
                <w:color w:val="000000"/>
              </w:rPr>
              <w:t>Negative</w:t>
            </w:r>
          </w:p>
        </w:tc>
        <w:tc>
          <w:tcPr>
            <w:tcW w:w="1300" w:type="dxa"/>
            <w:tcBorders>
              <w:top w:val="nil"/>
              <w:left w:val="nil"/>
              <w:bottom w:val="single" w:sz="4" w:space="0" w:color="auto"/>
              <w:right w:val="single" w:sz="4" w:space="0" w:color="auto"/>
            </w:tcBorders>
            <w:shd w:val="clear" w:color="000000" w:fill="FFFFFF"/>
            <w:vAlign w:val="center"/>
            <w:hideMark/>
          </w:tcPr>
          <w:p w14:paraId="2796D88B" w14:textId="77777777" w:rsidR="00B11AB8" w:rsidRPr="00EB1098" w:rsidRDefault="00B11AB8">
            <w:pPr>
              <w:jc w:val="center"/>
              <w:rPr>
                <w:color w:val="000000"/>
              </w:rPr>
            </w:pPr>
            <w:r w:rsidRPr="00EB1098">
              <w:t>β</w:t>
            </w:r>
            <w:r w:rsidRPr="00EB1098">
              <w:rPr>
                <w:color w:val="000000"/>
              </w:rPr>
              <w:t> </w:t>
            </w:r>
          </w:p>
        </w:tc>
        <w:tc>
          <w:tcPr>
            <w:tcW w:w="1925" w:type="dxa"/>
            <w:tcBorders>
              <w:top w:val="nil"/>
              <w:left w:val="nil"/>
              <w:bottom w:val="single" w:sz="4" w:space="0" w:color="auto"/>
              <w:right w:val="single" w:sz="4" w:space="0" w:color="auto"/>
            </w:tcBorders>
            <w:shd w:val="clear" w:color="000000" w:fill="FFFFFF"/>
            <w:vAlign w:val="center"/>
            <w:hideMark/>
          </w:tcPr>
          <w:p w14:paraId="60FE1639" w14:textId="77777777" w:rsidR="00B11AB8" w:rsidRPr="00EB1098" w:rsidRDefault="00B11AB8">
            <w:pPr>
              <w:jc w:val="center"/>
              <w:rPr>
                <w:color w:val="000000"/>
              </w:rPr>
            </w:pPr>
            <w:r w:rsidRPr="00EB1098">
              <w:rPr>
                <w:color w:val="000000"/>
              </w:rPr>
              <w:t>1-</w:t>
            </w:r>
            <w:r w:rsidRPr="00EB1098">
              <w:rPr>
                <w:i/>
              </w:rPr>
              <w:t xml:space="preserve"> α</w:t>
            </w:r>
            <w:r w:rsidRPr="00EB1098">
              <w:rPr>
                <w:color w:val="000000"/>
              </w:rPr>
              <w:t> </w:t>
            </w:r>
          </w:p>
        </w:tc>
      </w:tr>
    </w:tbl>
    <w:p w14:paraId="4AB535E8" w14:textId="7792529D" w:rsidR="00712B0A" w:rsidRPr="00EB1098" w:rsidRDefault="001A41D8" w:rsidP="00281FB8">
      <w:pPr>
        <w:pStyle w:val="NormalWeb"/>
      </w:pPr>
      <w:r w:rsidRPr="00EB1098">
        <w:t>Table</w:t>
      </w:r>
      <w:r w:rsidR="00602CD5" w:rsidRPr="00EB1098">
        <w:t xml:space="preserve"> 11.</w:t>
      </w:r>
      <w:r w:rsidR="00493D72" w:rsidRPr="00EB1098">
        <w:t xml:space="preserve">3 </w:t>
      </w:r>
      <w:r w:rsidR="00602CD5" w:rsidRPr="00EB1098">
        <w:t xml:space="preserve">The analogy between diagnostic and statistical tests can be visualized with a 2 × 2 table, </w:t>
      </w:r>
      <w:r w:rsidR="008F478A" w:rsidRPr="00EB1098">
        <w:t>like</w:t>
      </w:r>
      <w:r w:rsidR="00602CD5" w:rsidRPr="00EB1098">
        <w:t xml:space="preserve"> the one we used for diagnostic tests. Power (1 − </w:t>
      </w:r>
      <w:r w:rsidR="00602CD5" w:rsidRPr="00EB1098">
        <w:rPr>
          <w:i/>
        </w:rPr>
        <w:t>β</w:t>
      </w:r>
      <w:r w:rsidR="00602CD5" w:rsidRPr="00EB1098">
        <w:t xml:space="preserve">) is analogous to sensitivity and </w:t>
      </w:r>
      <w:r w:rsidR="00602CD5" w:rsidRPr="00EB1098">
        <w:rPr>
          <w:i/>
        </w:rPr>
        <w:t>α</w:t>
      </w:r>
      <w:r w:rsidR="00602CD5" w:rsidRPr="00EB1098">
        <w:t xml:space="preserve"> is analogous to 1 – Specificity.</w:t>
      </w:r>
    </w:p>
    <w:p w14:paraId="05E95494" w14:textId="77777777" w:rsidR="00712B0A" w:rsidRPr="00EB1098" w:rsidRDefault="00602CD5" w:rsidP="00281FB8">
      <w:pPr>
        <w:pStyle w:val="NormalWeb"/>
      </w:pPr>
      <w:r w:rsidRPr="00EB1098">
        <w:t>We can summarize the Bayesian understanding of P-values exactly as we did when discussing diagnostic tests:</w:t>
      </w: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32"/>
      </w:tblGrid>
      <w:tr w:rsidR="00A102F1" w:rsidRPr="00EB1098" w14:paraId="380B4570" w14:textId="77777777">
        <w:tc>
          <w:tcPr>
            <w:tcW w:w="9180" w:type="dxa"/>
            <w:shd w:val="clear" w:color="auto" w:fill="auto"/>
          </w:tcPr>
          <w:p w14:paraId="635E69BC" w14:textId="77777777" w:rsidR="00A102F1" w:rsidRPr="00EB1098" w:rsidRDefault="00A102F1" w:rsidP="00281FB8">
            <w:pPr>
              <w:pStyle w:val="NormalWeb"/>
              <w:jc w:val="center"/>
            </w:pPr>
            <w:r w:rsidRPr="00EB1098">
              <w:t>What you thought before + New information = What you think now</w:t>
            </w:r>
          </w:p>
        </w:tc>
      </w:tr>
    </w:tbl>
    <w:p w14:paraId="2373A1FF" w14:textId="77777777" w:rsidR="00712B0A" w:rsidRPr="00EB1098" w:rsidRDefault="00602CD5" w:rsidP="0027321A">
      <w:pPr>
        <w:pStyle w:val="NormalWeb"/>
      </w:pPr>
      <w:r w:rsidRPr="00EB1098">
        <w:t>The new information, in this case, is the result of the study. The P-value is a measure of how consistent the result of the study is with the null hypothesis. However, it is not the posterior probability of the null hypothesis, because you cannot obtain a posterior probability without a prior probability.</w:t>
      </w:r>
      <w:r w:rsidR="00B11AB8" w:rsidRPr="00EB1098">
        <w:t xml:space="preserve">  </w:t>
      </w:r>
    </w:p>
    <w:p w14:paraId="261A71FB" w14:textId="77777777" w:rsidR="00712B0A" w:rsidRPr="00440D54" w:rsidRDefault="00602CD5" w:rsidP="00E624EF">
      <w:pPr>
        <w:pStyle w:val="Heading3"/>
        <w:rPr>
          <w:sz w:val="24"/>
          <w:szCs w:val="24"/>
        </w:rPr>
      </w:pPr>
      <w:r w:rsidRPr="00440D54">
        <w:rPr>
          <w:sz w:val="24"/>
          <w:szCs w:val="24"/>
        </w:rPr>
        <w:t>Extending the analogy</w:t>
      </w:r>
    </w:p>
    <w:p w14:paraId="5F936274" w14:textId="52ECEB2B" w:rsidR="00E60911" w:rsidRDefault="00602CD5" w:rsidP="00E60911">
      <w:pPr>
        <w:pStyle w:val="NormalWeb"/>
      </w:pPr>
      <w:r w:rsidRPr="00EB1098">
        <w:t xml:space="preserve">The analogy between diagnostic tests and research studies can provide a lot of help understanding other aspects of P-values, too. A full analogy, adapted from an article Warren Browner and </w:t>
      </w:r>
      <w:r w:rsidR="00905C4C" w:rsidRPr="00EB1098">
        <w:t>T</w:t>
      </w:r>
      <w:r w:rsidR="00905C4C">
        <w:t>om</w:t>
      </w:r>
      <w:r w:rsidR="00905C4C" w:rsidRPr="00EB1098">
        <w:t xml:space="preserve"> </w:t>
      </w:r>
      <w:r w:rsidRPr="00EB1098">
        <w:t>wrote in 1987</w:t>
      </w:r>
      <w:r w:rsidR="00041E3D">
        <w:fldChar w:fldCharType="begin"/>
      </w:r>
      <w:r w:rsidR="00761BF7">
        <w:instrText xml:space="preserve"> ADDIN EN.CITE &lt;EndNote&gt;&lt;Cite&gt;&lt;Author&gt;Browner&lt;/Author&gt;&lt;Year&gt;1987&lt;/Year&gt;&lt;RecNum&gt;1&lt;/RecNum&gt;&lt;DisplayText&gt;[13]&lt;/DisplayText&gt;&lt;record&gt;&lt;rec-number&gt;1&lt;/rec-number&gt;&lt;foreign-keys&gt;&lt;key app="EN" db-id="0ftvff9p80fp5few5s05f5fw9rd9fefrdzer" timestamp="0"&gt;1&lt;/key&gt;&lt;/foreign-keys&gt;&lt;ref-type name="Journal Article"&gt;17&lt;/ref-type&gt;&lt;contributors&gt;&lt;authors&gt;&lt;author&gt;Browner, W. S.&lt;/author&gt;&lt;author&gt;Newman, T. B.&lt;/author&gt;&lt;/authors&gt;&lt;/contributors&gt;&lt;titles&gt;&lt;title&gt;Are all significant P values created equal? The analogy between diagnostic tests and clinical research&lt;/title&gt;&lt;secondary-title&gt;JAMA&lt;/secondary-title&gt;&lt;/titles&gt;&lt;periodical&gt;&lt;full-title&gt;JAMA&lt;/full-title&gt;&lt;/periodical&gt;&lt;pages&gt;2459-63&lt;/pages&gt;&lt;volume&gt;257&lt;/volume&gt;&lt;number&gt;18&lt;/number&gt;&lt;keywords&gt;&lt;keyword&gt;Bayes Theorem&lt;/keyword&gt;&lt;keyword&gt;*Predictive Value of Tests&lt;/keyword&gt;&lt;keyword&gt;*Research&lt;/keyword&gt;&lt;keyword&gt;*Statistics&lt;/keyword&gt;&lt;keyword&gt;Support, Non-U.S. Gov&amp;apos;t&lt;/keyword&gt;&lt;/keywords&gt;&lt;dates&gt;&lt;year&gt;1987&lt;/year&gt;&lt;/dates&gt;&lt;label&gt;87199104&lt;/label&gt;&lt;urls&gt;&lt;/urls&gt;&lt;/record&gt;&lt;/Cite&gt;&lt;/EndNote&gt;</w:instrText>
      </w:r>
      <w:r w:rsidR="00041E3D">
        <w:fldChar w:fldCharType="separate"/>
      </w:r>
      <w:r w:rsidR="00761BF7">
        <w:rPr>
          <w:noProof/>
        </w:rPr>
        <w:t>[13]</w:t>
      </w:r>
      <w:r w:rsidR="00041E3D">
        <w:fldChar w:fldCharType="end"/>
      </w:r>
      <w:r w:rsidR="00405FBA">
        <w:t xml:space="preserve"> </w:t>
      </w:r>
      <w:r w:rsidRPr="00EB1098">
        <w:t>is shown in Table 11.</w:t>
      </w:r>
      <w:r w:rsidR="005329FF">
        <w:t>4</w:t>
      </w:r>
      <w:r w:rsidRPr="00EB1098">
        <w:t>.</w:t>
      </w:r>
    </w:p>
    <w:p w14:paraId="6F4D803B" w14:textId="0B3D4B34" w:rsidR="00515A1F" w:rsidRDefault="00515A1F" w:rsidP="00E60911">
      <w:pPr>
        <w:pStyle w:val="NormalWeb"/>
      </w:pPr>
    </w:p>
    <w:p w14:paraId="497AAF6E" w14:textId="77777777" w:rsidR="00515A1F" w:rsidRPr="00EB1098" w:rsidRDefault="00515A1F" w:rsidP="00E60911">
      <w:pPr>
        <w:pStyle w:val="NormalWeb"/>
      </w:pPr>
    </w:p>
    <w:p w14:paraId="3434E5CA" w14:textId="48EA1C14" w:rsidR="00E60911" w:rsidRPr="00EB1098" w:rsidRDefault="00E60911" w:rsidP="00E60911">
      <w:pPr>
        <w:pStyle w:val="NormalWeb"/>
      </w:pPr>
      <w:r w:rsidRPr="00EB1098">
        <w:rPr>
          <w:b/>
        </w:rPr>
        <w:lastRenderedPageBreak/>
        <w:t>Table 11.</w:t>
      </w:r>
      <w:r w:rsidR="00493D72" w:rsidRPr="00EB1098">
        <w:rPr>
          <w:b/>
        </w:rPr>
        <w:t>4</w:t>
      </w:r>
      <w:r w:rsidRPr="00EB1098">
        <w:rPr>
          <w:b/>
        </w:rPr>
        <w:t>.</w:t>
      </w:r>
      <w:r w:rsidRPr="00EB1098">
        <w:t xml:space="preserve"> The analogy between diagnostic tests and research studies</w:t>
      </w:r>
    </w:p>
    <w:tbl>
      <w:tblPr>
        <w:tblW w:w="0" w:type="auto"/>
        <w:tblInd w:w="288" w:type="dxa"/>
        <w:tblLook w:val="04A0" w:firstRow="1" w:lastRow="0" w:firstColumn="1" w:lastColumn="0" w:noHBand="0" w:noVBand="1"/>
      </w:tblPr>
      <w:tblGrid>
        <w:gridCol w:w="4134"/>
        <w:gridCol w:w="4218"/>
      </w:tblGrid>
      <w:tr w:rsidR="00E60911" w:rsidRPr="00EB1098" w14:paraId="7C289C48" w14:textId="77777777" w:rsidTr="005E1159">
        <w:tc>
          <w:tcPr>
            <w:tcW w:w="4235" w:type="dxa"/>
            <w:tcBorders>
              <w:top w:val="single" w:sz="4" w:space="0" w:color="auto"/>
              <w:bottom w:val="single" w:sz="4" w:space="0" w:color="auto"/>
            </w:tcBorders>
            <w:shd w:val="clear" w:color="auto" w:fill="auto"/>
          </w:tcPr>
          <w:p w14:paraId="6C605491" w14:textId="77777777" w:rsidR="00E60911" w:rsidRPr="00EB1098" w:rsidRDefault="00E60911" w:rsidP="0042505E">
            <w:pPr>
              <w:pStyle w:val="Table"/>
            </w:pPr>
            <w:r w:rsidRPr="00EB1098">
              <w:t>Diagnostic test</w:t>
            </w:r>
          </w:p>
        </w:tc>
        <w:tc>
          <w:tcPr>
            <w:tcW w:w="4333" w:type="dxa"/>
            <w:tcBorders>
              <w:top w:val="single" w:sz="4" w:space="0" w:color="auto"/>
              <w:bottom w:val="single" w:sz="4" w:space="0" w:color="auto"/>
            </w:tcBorders>
            <w:shd w:val="clear" w:color="auto" w:fill="auto"/>
          </w:tcPr>
          <w:p w14:paraId="469924E1" w14:textId="77777777" w:rsidR="00E60911" w:rsidRPr="00EB1098" w:rsidRDefault="00E60911" w:rsidP="00457023">
            <w:pPr>
              <w:pStyle w:val="Table"/>
            </w:pPr>
            <w:r w:rsidRPr="00EB1098">
              <w:t>Research study</w:t>
            </w:r>
          </w:p>
        </w:tc>
      </w:tr>
      <w:tr w:rsidR="005E1159" w:rsidRPr="00EB1098" w14:paraId="545EFE17" w14:textId="77777777" w:rsidTr="005E1159">
        <w:tc>
          <w:tcPr>
            <w:tcW w:w="4235" w:type="dxa"/>
            <w:tcBorders>
              <w:top w:val="single" w:sz="4" w:space="0" w:color="auto"/>
            </w:tcBorders>
            <w:shd w:val="clear" w:color="auto" w:fill="auto"/>
          </w:tcPr>
          <w:p w14:paraId="3D008079" w14:textId="77777777" w:rsidR="005E1159" w:rsidRPr="00EB1098" w:rsidRDefault="005E1159" w:rsidP="0042505E">
            <w:pPr>
              <w:pStyle w:val="Table"/>
            </w:pPr>
            <w:r w:rsidRPr="00EB1098">
              <w:t>Absence of Disease</w:t>
            </w:r>
          </w:p>
        </w:tc>
        <w:tc>
          <w:tcPr>
            <w:tcW w:w="4333" w:type="dxa"/>
            <w:tcBorders>
              <w:top w:val="single" w:sz="4" w:space="0" w:color="auto"/>
            </w:tcBorders>
            <w:shd w:val="clear" w:color="auto" w:fill="auto"/>
          </w:tcPr>
          <w:p w14:paraId="574D87C9" w14:textId="77777777" w:rsidR="005E1159" w:rsidRPr="00EB1098" w:rsidRDefault="005E1159" w:rsidP="0042505E">
            <w:pPr>
              <w:pStyle w:val="Table"/>
            </w:pPr>
            <w:r w:rsidRPr="00EB1098">
              <w:t>Null hypothesis is true</w:t>
            </w:r>
          </w:p>
        </w:tc>
      </w:tr>
      <w:tr w:rsidR="005E1159" w:rsidRPr="00EB1098" w14:paraId="376C0F49" w14:textId="77777777" w:rsidTr="005E1159">
        <w:tc>
          <w:tcPr>
            <w:tcW w:w="4235" w:type="dxa"/>
            <w:shd w:val="clear" w:color="auto" w:fill="auto"/>
          </w:tcPr>
          <w:p w14:paraId="5B468A8D" w14:textId="77777777" w:rsidR="005E1159" w:rsidRPr="00EB1098" w:rsidRDefault="005E1159" w:rsidP="0042505E">
            <w:pPr>
              <w:pStyle w:val="Table"/>
            </w:pPr>
            <w:r w:rsidRPr="00EB1098">
              <w:t>Presence of disease</w:t>
            </w:r>
          </w:p>
        </w:tc>
        <w:tc>
          <w:tcPr>
            <w:tcW w:w="4333" w:type="dxa"/>
            <w:shd w:val="clear" w:color="auto" w:fill="auto"/>
          </w:tcPr>
          <w:p w14:paraId="3C3E2707" w14:textId="77777777" w:rsidR="005E1159" w:rsidRPr="00EB1098" w:rsidRDefault="005E1159" w:rsidP="0042505E">
            <w:pPr>
              <w:pStyle w:val="Table"/>
            </w:pPr>
            <w:r w:rsidRPr="00EB1098">
              <w:t>Alternative hypothesis is true</w:t>
            </w:r>
          </w:p>
        </w:tc>
      </w:tr>
      <w:tr w:rsidR="005E1159" w:rsidRPr="00EB1098" w14:paraId="684B5CD6" w14:textId="77777777" w:rsidTr="005E1159">
        <w:tc>
          <w:tcPr>
            <w:tcW w:w="4235" w:type="dxa"/>
            <w:shd w:val="clear" w:color="auto" w:fill="auto"/>
          </w:tcPr>
          <w:p w14:paraId="479331E5" w14:textId="77777777" w:rsidR="005E1159" w:rsidRPr="00EB1098" w:rsidRDefault="005E1159" w:rsidP="0042505E">
            <w:pPr>
              <w:pStyle w:val="Table"/>
            </w:pPr>
            <w:r w:rsidRPr="00EB1098">
              <w:t>Severity of disease in the diseased group</w:t>
            </w:r>
          </w:p>
        </w:tc>
        <w:tc>
          <w:tcPr>
            <w:tcW w:w="4333" w:type="dxa"/>
            <w:shd w:val="clear" w:color="auto" w:fill="auto"/>
          </w:tcPr>
          <w:p w14:paraId="74EDF7E1" w14:textId="77777777" w:rsidR="005E1159" w:rsidRPr="00EB1098" w:rsidRDefault="005E1159" w:rsidP="0042505E">
            <w:pPr>
              <w:pStyle w:val="Table"/>
            </w:pPr>
            <w:r w:rsidRPr="00EB1098">
              <w:t>Magnitude of the true difference between groups</w:t>
            </w:r>
          </w:p>
        </w:tc>
      </w:tr>
      <w:tr w:rsidR="005E1159" w:rsidRPr="00EB1098" w14:paraId="0D25567F" w14:textId="77777777" w:rsidTr="005E1159">
        <w:tc>
          <w:tcPr>
            <w:tcW w:w="4235" w:type="dxa"/>
            <w:shd w:val="clear" w:color="auto" w:fill="auto"/>
          </w:tcPr>
          <w:p w14:paraId="2E355F60" w14:textId="77777777" w:rsidR="005E1159" w:rsidRPr="00EB1098" w:rsidRDefault="005E1159" w:rsidP="0042505E">
            <w:pPr>
              <w:pStyle w:val="Table"/>
            </w:pPr>
            <w:r w:rsidRPr="00EB1098">
              <w:t>Cutoff for distinguishing positive and negative results</w:t>
            </w:r>
          </w:p>
        </w:tc>
        <w:tc>
          <w:tcPr>
            <w:tcW w:w="4333" w:type="dxa"/>
            <w:shd w:val="clear" w:color="auto" w:fill="auto"/>
          </w:tcPr>
          <w:p w14:paraId="5098B35A" w14:textId="77777777" w:rsidR="005E1159" w:rsidRPr="00EB1098" w:rsidRDefault="005E1159" w:rsidP="0042505E">
            <w:pPr>
              <w:pStyle w:val="Table"/>
            </w:pPr>
            <w:r w:rsidRPr="00EB1098">
              <w:t>Alpha</w:t>
            </w:r>
          </w:p>
        </w:tc>
      </w:tr>
      <w:tr w:rsidR="005E1159" w:rsidRPr="00EB1098" w14:paraId="16E0A44B" w14:textId="77777777" w:rsidTr="005E1159">
        <w:tc>
          <w:tcPr>
            <w:tcW w:w="4235" w:type="dxa"/>
            <w:shd w:val="clear" w:color="auto" w:fill="auto"/>
          </w:tcPr>
          <w:p w14:paraId="6C73EE98" w14:textId="77777777" w:rsidR="005E1159" w:rsidRPr="00EB1098" w:rsidRDefault="005E1159" w:rsidP="0042505E">
            <w:pPr>
              <w:pStyle w:val="Table"/>
            </w:pPr>
            <w:proofErr w:type="spellStart"/>
            <w:r w:rsidRPr="00EB1098">
              <w:rPr>
                <w:lang w:val="ru-RU" w:eastAsia="ru-RU"/>
              </w:rPr>
              <w:t>Test</w:t>
            </w:r>
            <w:proofErr w:type="spellEnd"/>
            <w:r w:rsidRPr="00EB1098">
              <w:rPr>
                <w:lang w:val="ru-RU" w:eastAsia="ru-RU"/>
              </w:rPr>
              <w:t xml:space="preserve"> </w:t>
            </w:r>
            <w:proofErr w:type="spellStart"/>
            <w:r w:rsidRPr="00EB1098">
              <w:rPr>
                <w:lang w:val="ru-RU" w:eastAsia="ru-RU"/>
              </w:rPr>
              <w:t>result</w:t>
            </w:r>
            <w:proofErr w:type="spellEnd"/>
          </w:p>
        </w:tc>
        <w:tc>
          <w:tcPr>
            <w:tcW w:w="4333" w:type="dxa"/>
            <w:shd w:val="clear" w:color="auto" w:fill="auto"/>
          </w:tcPr>
          <w:p w14:paraId="369540B8" w14:textId="77777777" w:rsidR="005E1159" w:rsidRPr="00EB1098" w:rsidRDefault="005E1159" w:rsidP="0042505E">
            <w:pPr>
              <w:pStyle w:val="Table"/>
            </w:pPr>
            <w:r w:rsidRPr="00EB1098">
              <w:rPr>
                <w:lang w:val="ru-RU" w:eastAsia="ru-RU"/>
              </w:rPr>
              <w:t>P-</w:t>
            </w:r>
            <w:proofErr w:type="spellStart"/>
            <w:r w:rsidRPr="00EB1098">
              <w:rPr>
                <w:lang w:val="ru-RU" w:eastAsia="ru-RU"/>
              </w:rPr>
              <w:t>value</w:t>
            </w:r>
            <w:proofErr w:type="spellEnd"/>
          </w:p>
        </w:tc>
      </w:tr>
      <w:tr w:rsidR="005E1159" w:rsidRPr="00EB1098" w14:paraId="66533C4E" w14:textId="77777777" w:rsidTr="005E1159">
        <w:tc>
          <w:tcPr>
            <w:tcW w:w="4235" w:type="dxa"/>
            <w:shd w:val="clear" w:color="auto" w:fill="auto"/>
          </w:tcPr>
          <w:p w14:paraId="430B95BB" w14:textId="77777777" w:rsidR="005E1159" w:rsidRPr="00EB1098" w:rsidRDefault="005E1159" w:rsidP="0042505E">
            <w:pPr>
              <w:pStyle w:val="Table"/>
              <w:rPr>
                <w:lang w:eastAsia="ru-RU"/>
              </w:rPr>
            </w:pPr>
            <w:r w:rsidRPr="00EB1098">
              <w:rPr>
                <w:lang w:eastAsia="ru-RU"/>
              </w:rPr>
              <w:t>Negative result (test within normal limits)</w:t>
            </w:r>
          </w:p>
        </w:tc>
        <w:tc>
          <w:tcPr>
            <w:tcW w:w="4333" w:type="dxa"/>
            <w:shd w:val="clear" w:color="auto" w:fill="auto"/>
          </w:tcPr>
          <w:p w14:paraId="2E7C0186" w14:textId="77777777" w:rsidR="005E1159" w:rsidRPr="00EB1098" w:rsidRDefault="005E1159" w:rsidP="0042505E">
            <w:pPr>
              <w:pStyle w:val="Table"/>
            </w:pPr>
            <w:r w:rsidRPr="00EB1098">
              <w:rPr>
                <w:lang w:val="ru-RU" w:eastAsia="ru-RU"/>
              </w:rPr>
              <w:t>P-</w:t>
            </w:r>
            <w:proofErr w:type="spellStart"/>
            <w:r w:rsidRPr="00EB1098">
              <w:rPr>
                <w:lang w:val="ru-RU" w:eastAsia="ru-RU"/>
              </w:rPr>
              <w:t>value</w:t>
            </w:r>
            <w:proofErr w:type="spellEnd"/>
            <w:r w:rsidRPr="00EB1098">
              <w:rPr>
                <w:lang w:val="ru-RU" w:eastAsia="ru-RU"/>
              </w:rPr>
              <w:t xml:space="preserve"> </w:t>
            </w:r>
            <w:proofErr w:type="spellStart"/>
            <w:r w:rsidRPr="00EB1098">
              <w:rPr>
                <w:lang w:val="ru-RU" w:eastAsia="ru-RU"/>
              </w:rPr>
              <w:t>exceeds</w:t>
            </w:r>
            <w:proofErr w:type="spellEnd"/>
            <w:r w:rsidRPr="00EB1098">
              <w:rPr>
                <w:lang w:val="ru-RU" w:eastAsia="ru-RU"/>
              </w:rPr>
              <w:t xml:space="preserve"> </w:t>
            </w:r>
            <w:proofErr w:type="spellStart"/>
            <w:r w:rsidRPr="00EB1098">
              <w:rPr>
                <w:lang w:val="ru-RU" w:eastAsia="ru-RU"/>
              </w:rPr>
              <w:t>alpha</w:t>
            </w:r>
            <w:proofErr w:type="spellEnd"/>
          </w:p>
        </w:tc>
      </w:tr>
      <w:tr w:rsidR="005E1159" w:rsidRPr="00EB1098" w14:paraId="45E90409" w14:textId="77777777" w:rsidTr="005E1159">
        <w:tc>
          <w:tcPr>
            <w:tcW w:w="4235" w:type="dxa"/>
            <w:shd w:val="clear" w:color="auto" w:fill="auto"/>
          </w:tcPr>
          <w:p w14:paraId="223D793E" w14:textId="77777777" w:rsidR="005E1159" w:rsidRPr="00EB1098" w:rsidRDefault="005E1159" w:rsidP="0042505E">
            <w:pPr>
              <w:pStyle w:val="Table"/>
            </w:pPr>
            <w:proofErr w:type="spellStart"/>
            <w:r w:rsidRPr="00EB1098">
              <w:rPr>
                <w:lang w:val="ru-RU" w:eastAsia="ru-RU"/>
              </w:rPr>
              <w:t>Positive</w:t>
            </w:r>
            <w:proofErr w:type="spellEnd"/>
            <w:r w:rsidRPr="00EB1098">
              <w:rPr>
                <w:lang w:val="ru-RU" w:eastAsia="ru-RU"/>
              </w:rPr>
              <w:t xml:space="preserve"> </w:t>
            </w:r>
            <w:proofErr w:type="spellStart"/>
            <w:r w:rsidRPr="00EB1098">
              <w:rPr>
                <w:lang w:val="ru-RU" w:eastAsia="ru-RU"/>
              </w:rPr>
              <w:t>result</w:t>
            </w:r>
            <w:proofErr w:type="spellEnd"/>
          </w:p>
        </w:tc>
        <w:tc>
          <w:tcPr>
            <w:tcW w:w="4333" w:type="dxa"/>
            <w:shd w:val="clear" w:color="auto" w:fill="auto"/>
          </w:tcPr>
          <w:p w14:paraId="2B61117F" w14:textId="77777777" w:rsidR="005E1159" w:rsidRPr="00EB1098" w:rsidRDefault="005E1159" w:rsidP="0042505E">
            <w:pPr>
              <w:pStyle w:val="Table"/>
            </w:pPr>
            <w:r w:rsidRPr="00EB1098">
              <w:rPr>
                <w:lang w:eastAsia="ru-RU"/>
              </w:rPr>
              <w:t>P-value less than alpha</w:t>
            </w:r>
          </w:p>
        </w:tc>
      </w:tr>
      <w:tr w:rsidR="005E1159" w:rsidRPr="00EB1098" w14:paraId="75F618E0" w14:textId="77777777" w:rsidTr="005E1159">
        <w:trPr>
          <w:trHeight w:val="236"/>
        </w:trPr>
        <w:tc>
          <w:tcPr>
            <w:tcW w:w="4235" w:type="dxa"/>
            <w:shd w:val="clear" w:color="auto" w:fill="auto"/>
          </w:tcPr>
          <w:p w14:paraId="174CB160" w14:textId="77777777" w:rsidR="005E1159" w:rsidRPr="00EB1098" w:rsidRDefault="005E1159" w:rsidP="0042505E">
            <w:pPr>
              <w:pStyle w:val="Table"/>
              <w:rPr>
                <w:lang w:eastAsia="ru-RU"/>
              </w:rPr>
            </w:pPr>
            <w:proofErr w:type="spellStart"/>
            <w:r w:rsidRPr="00EB1098">
              <w:rPr>
                <w:lang w:val="ru-RU" w:eastAsia="ru-RU"/>
              </w:rPr>
              <w:t>Sensitivity</w:t>
            </w:r>
            <w:proofErr w:type="spellEnd"/>
          </w:p>
        </w:tc>
        <w:tc>
          <w:tcPr>
            <w:tcW w:w="4333" w:type="dxa"/>
            <w:shd w:val="clear" w:color="auto" w:fill="auto"/>
          </w:tcPr>
          <w:p w14:paraId="743D7D20" w14:textId="77777777" w:rsidR="005E1159" w:rsidRPr="00EB1098" w:rsidRDefault="005E1159" w:rsidP="0042505E">
            <w:pPr>
              <w:pStyle w:val="Table"/>
              <w:rPr>
                <w:lang w:eastAsia="ru-RU"/>
              </w:rPr>
            </w:pPr>
            <w:proofErr w:type="spellStart"/>
            <w:r w:rsidRPr="00EB1098">
              <w:rPr>
                <w:lang w:val="ru-RU" w:eastAsia="ru-RU"/>
              </w:rPr>
              <w:t>Power</w:t>
            </w:r>
            <w:proofErr w:type="spellEnd"/>
          </w:p>
        </w:tc>
      </w:tr>
      <w:tr w:rsidR="005E1159" w:rsidRPr="00EB1098" w14:paraId="065CBBD7" w14:textId="77777777" w:rsidTr="005E1159">
        <w:trPr>
          <w:trHeight w:val="290"/>
        </w:trPr>
        <w:tc>
          <w:tcPr>
            <w:tcW w:w="4235" w:type="dxa"/>
            <w:shd w:val="clear" w:color="auto" w:fill="auto"/>
          </w:tcPr>
          <w:p w14:paraId="7D254B13" w14:textId="77777777" w:rsidR="005E1159" w:rsidRPr="00EB1098" w:rsidRDefault="005E1159" w:rsidP="0042505E">
            <w:pPr>
              <w:pStyle w:val="Table"/>
              <w:rPr>
                <w:lang w:eastAsia="ru-RU"/>
              </w:rPr>
            </w:pPr>
            <w:proofErr w:type="spellStart"/>
            <w:r w:rsidRPr="00EB1098">
              <w:rPr>
                <w:lang w:val="ru-RU" w:eastAsia="ru-RU"/>
              </w:rPr>
              <w:t>False</w:t>
            </w:r>
            <w:proofErr w:type="spellEnd"/>
            <w:r w:rsidRPr="00EB1098">
              <w:rPr>
                <w:lang w:val="ru-RU" w:eastAsia="ru-RU"/>
              </w:rPr>
              <w:t xml:space="preserve"> </w:t>
            </w:r>
            <w:proofErr w:type="spellStart"/>
            <w:r w:rsidRPr="00EB1098">
              <w:rPr>
                <w:lang w:val="ru-RU" w:eastAsia="ru-RU"/>
              </w:rPr>
              <w:t>positive</w:t>
            </w:r>
            <w:proofErr w:type="spellEnd"/>
            <w:r w:rsidRPr="00EB1098">
              <w:rPr>
                <w:lang w:val="ru-RU" w:eastAsia="ru-RU"/>
              </w:rPr>
              <w:t xml:space="preserve"> </w:t>
            </w:r>
            <w:proofErr w:type="spellStart"/>
            <w:r w:rsidRPr="00EB1098">
              <w:rPr>
                <w:lang w:val="ru-RU" w:eastAsia="ru-RU"/>
              </w:rPr>
              <w:t>rate</w:t>
            </w:r>
            <w:proofErr w:type="spellEnd"/>
            <w:r w:rsidRPr="00EB1098">
              <w:rPr>
                <w:lang w:val="ru-RU" w:eastAsia="ru-RU"/>
              </w:rPr>
              <w:t xml:space="preserve"> (1 − </w:t>
            </w:r>
            <w:proofErr w:type="spellStart"/>
            <w:r w:rsidRPr="00EB1098">
              <w:rPr>
                <w:lang w:val="ru-RU" w:eastAsia="ru-RU"/>
              </w:rPr>
              <w:t>specificity</w:t>
            </w:r>
            <w:proofErr w:type="spellEnd"/>
            <w:r w:rsidRPr="00EB1098">
              <w:rPr>
                <w:lang w:val="ru-RU" w:eastAsia="ru-RU"/>
              </w:rPr>
              <w:t>)</w:t>
            </w:r>
          </w:p>
        </w:tc>
        <w:tc>
          <w:tcPr>
            <w:tcW w:w="4333" w:type="dxa"/>
            <w:shd w:val="clear" w:color="auto" w:fill="auto"/>
          </w:tcPr>
          <w:p w14:paraId="1ABE01EE" w14:textId="77777777" w:rsidR="005E1159" w:rsidRPr="00EB1098" w:rsidRDefault="005E1159" w:rsidP="0042505E">
            <w:pPr>
              <w:pStyle w:val="Table"/>
              <w:rPr>
                <w:lang w:eastAsia="ru-RU"/>
              </w:rPr>
            </w:pPr>
            <w:proofErr w:type="spellStart"/>
            <w:r w:rsidRPr="00EB1098">
              <w:rPr>
                <w:lang w:val="ru-RU" w:eastAsia="ru-RU"/>
              </w:rPr>
              <w:t>Alpha</w:t>
            </w:r>
            <w:proofErr w:type="spellEnd"/>
          </w:p>
        </w:tc>
      </w:tr>
      <w:tr w:rsidR="005E1159" w:rsidRPr="00EB1098" w14:paraId="46C99510" w14:textId="77777777" w:rsidTr="005E1159">
        <w:trPr>
          <w:trHeight w:val="226"/>
        </w:trPr>
        <w:tc>
          <w:tcPr>
            <w:tcW w:w="4235" w:type="dxa"/>
            <w:shd w:val="clear" w:color="auto" w:fill="auto"/>
          </w:tcPr>
          <w:p w14:paraId="2E9ED94F" w14:textId="77777777" w:rsidR="005E1159" w:rsidRPr="00EB1098" w:rsidRDefault="005E1159" w:rsidP="0042505E">
            <w:pPr>
              <w:pStyle w:val="Table"/>
              <w:rPr>
                <w:lang w:eastAsia="ru-RU"/>
              </w:rPr>
            </w:pPr>
            <w:r w:rsidRPr="00EB1098">
              <w:rPr>
                <w:lang w:eastAsia="ru-RU"/>
              </w:rPr>
              <w:t>Prior probability of disease (of a given</w:t>
            </w:r>
          </w:p>
          <w:p w14:paraId="1F037A00" w14:textId="77777777" w:rsidR="005E1159" w:rsidRPr="00EB1098" w:rsidRDefault="005E1159" w:rsidP="0042505E">
            <w:pPr>
              <w:pStyle w:val="Table"/>
              <w:rPr>
                <w:lang w:eastAsia="ru-RU"/>
              </w:rPr>
            </w:pPr>
            <w:proofErr w:type="spellStart"/>
            <w:r w:rsidRPr="00EB1098">
              <w:rPr>
                <w:lang w:val="ru-RU" w:eastAsia="ru-RU"/>
              </w:rPr>
              <w:t>severity</w:t>
            </w:r>
            <w:proofErr w:type="spellEnd"/>
            <w:r w:rsidRPr="00EB1098">
              <w:rPr>
                <w:lang w:val="ru-RU" w:eastAsia="ru-RU"/>
              </w:rPr>
              <w:t>)</w:t>
            </w:r>
          </w:p>
        </w:tc>
        <w:tc>
          <w:tcPr>
            <w:tcW w:w="4333" w:type="dxa"/>
            <w:shd w:val="clear" w:color="auto" w:fill="auto"/>
          </w:tcPr>
          <w:p w14:paraId="636C24B8" w14:textId="77777777" w:rsidR="005E1159" w:rsidRPr="00EB1098" w:rsidRDefault="005E1159" w:rsidP="00A677B1">
            <w:pPr>
              <w:pStyle w:val="Table"/>
              <w:rPr>
                <w:lang w:eastAsia="ru-RU"/>
              </w:rPr>
            </w:pPr>
            <w:r w:rsidRPr="00EB1098">
              <w:rPr>
                <w:lang w:eastAsia="ru-RU"/>
              </w:rPr>
              <w:t xml:space="preserve">Prior probability of a difference between groups (of a </w:t>
            </w:r>
            <w:proofErr w:type="spellStart"/>
            <w:r w:rsidRPr="00EB1098">
              <w:rPr>
                <w:lang w:val="ru-RU" w:eastAsia="ru-RU"/>
              </w:rPr>
              <w:t>given</w:t>
            </w:r>
            <w:proofErr w:type="spellEnd"/>
            <w:r w:rsidRPr="00EB1098">
              <w:rPr>
                <w:lang w:val="ru-RU" w:eastAsia="ru-RU"/>
              </w:rPr>
              <w:t xml:space="preserve"> </w:t>
            </w:r>
            <w:proofErr w:type="spellStart"/>
            <w:r w:rsidRPr="00EB1098">
              <w:rPr>
                <w:lang w:val="ru-RU" w:eastAsia="ru-RU"/>
              </w:rPr>
              <w:t>magnitude</w:t>
            </w:r>
            <w:proofErr w:type="spellEnd"/>
            <w:r w:rsidRPr="00EB1098">
              <w:rPr>
                <w:lang w:val="ru-RU" w:eastAsia="ru-RU"/>
              </w:rPr>
              <w:t>)</w:t>
            </w:r>
          </w:p>
        </w:tc>
      </w:tr>
      <w:tr w:rsidR="005E1159" w:rsidRPr="00EB1098" w14:paraId="69F7AE2B" w14:textId="77777777" w:rsidTr="005E1159">
        <w:trPr>
          <w:trHeight w:val="226"/>
        </w:trPr>
        <w:tc>
          <w:tcPr>
            <w:tcW w:w="4235" w:type="dxa"/>
            <w:tcBorders>
              <w:bottom w:val="single" w:sz="4" w:space="0" w:color="auto"/>
            </w:tcBorders>
            <w:shd w:val="clear" w:color="auto" w:fill="auto"/>
          </w:tcPr>
          <w:p w14:paraId="3E686812" w14:textId="77777777" w:rsidR="005E1159" w:rsidRPr="00EB1098" w:rsidRDefault="005E1159" w:rsidP="003400A1">
            <w:pPr>
              <w:pStyle w:val="Table"/>
              <w:rPr>
                <w:lang w:val="ru-RU" w:eastAsia="ru-RU"/>
              </w:rPr>
            </w:pPr>
            <w:proofErr w:type="spellStart"/>
            <w:r w:rsidRPr="00EB1098">
              <w:rPr>
                <w:lang w:val="ru-RU" w:eastAsia="ru-RU"/>
              </w:rPr>
              <w:t>Posterior</w:t>
            </w:r>
            <w:proofErr w:type="spellEnd"/>
            <w:r w:rsidRPr="00EB1098">
              <w:rPr>
                <w:lang w:val="ru-RU" w:eastAsia="ru-RU"/>
              </w:rPr>
              <w:t xml:space="preserve"> </w:t>
            </w:r>
            <w:proofErr w:type="spellStart"/>
            <w:r w:rsidRPr="00EB1098">
              <w:rPr>
                <w:lang w:val="ru-RU" w:eastAsia="ru-RU"/>
              </w:rPr>
              <w:t>probability</w:t>
            </w:r>
            <w:proofErr w:type="spellEnd"/>
            <w:r w:rsidRPr="00EB1098">
              <w:rPr>
                <w:lang w:val="ru-RU" w:eastAsia="ru-RU"/>
              </w:rPr>
              <w:t xml:space="preserve"> </w:t>
            </w:r>
            <w:proofErr w:type="spellStart"/>
            <w:r w:rsidRPr="00EB1098">
              <w:rPr>
                <w:lang w:val="ru-RU" w:eastAsia="ru-RU"/>
              </w:rPr>
              <w:t>of</w:t>
            </w:r>
            <w:proofErr w:type="spellEnd"/>
            <w:r w:rsidRPr="00EB1098">
              <w:rPr>
                <w:lang w:val="ru-RU" w:eastAsia="ru-RU"/>
              </w:rPr>
              <w:t xml:space="preserve"> </w:t>
            </w:r>
            <w:proofErr w:type="spellStart"/>
            <w:r w:rsidRPr="00EB1098">
              <w:rPr>
                <w:lang w:val="ru-RU" w:eastAsia="ru-RU"/>
              </w:rPr>
              <w:t>disease</w:t>
            </w:r>
            <w:proofErr w:type="spellEnd"/>
            <w:r w:rsidRPr="00EB1098">
              <w:rPr>
                <w:lang w:val="ru-RU" w:eastAsia="ru-RU"/>
              </w:rPr>
              <w:t xml:space="preserve">, </w:t>
            </w:r>
            <w:proofErr w:type="spellStart"/>
            <w:r w:rsidRPr="00EB1098">
              <w:rPr>
                <w:lang w:val="ru-RU" w:eastAsia="ru-RU"/>
              </w:rPr>
              <w:t>given</w:t>
            </w:r>
            <w:proofErr w:type="spellEnd"/>
            <w:r w:rsidRPr="00EB1098">
              <w:rPr>
                <w:lang w:eastAsia="ru-RU"/>
              </w:rPr>
              <w:t xml:space="preserve"> </w:t>
            </w:r>
            <w:proofErr w:type="spellStart"/>
            <w:r w:rsidRPr="00EB1098">
              <w:rPr>
                <w:lang w:val="ru-RU" w:eastAsia="ru-RU"/>
              </w:rPr>
              <w:t>test</w:t>
            </w:r>
            <w:proofErr w:type="spellEnd"/>
            <w:r w:rsidRPr="00EB1098">
              <w:rPr>
                <w:lang w:val="ru-RU" w:eastAsia="ru-RU"/>
              </w:rPr>
              <w:t xml:space="preserve"> </w:t>
            </w:r>
            <w:proofErr w:type="spellStart"/>
            <w:r w:rsidRPr="00EB1098">
              <w:rPr>
                <w:lang w:val="ru-RU" w:eastAsia="ru-RU"/>
              </w:rPr>
              <w:t>result</w:t>
            </w:r>
            <w:proofErr w:type="spellEnd"/>
          </w:p>
        </w:tc>
        <w:tc>
          <w:tcPr>
            <w:tcW w:w="4333" w:type="dxa"/>
            <w:tcBorders>
              <w:bottom w:val="single" w:sz="4" w:space="0" w:color="auto"/>
            </w:tcBorders>
            <w:shd w:val="clear" w:color="auto" w:fill="auto"/>
          </w:tcPr>
          <w:p w14:paraId="466D4B89" w14:textId="77777777" w:rsidR="005E1159" w:rsidRPr="00EB1098" w:rsidRDefault="005E1159" w:rsidP="00D90827">
            <w:pPr>
              <w:pStyle w:val="Table"/>
              <w:rPr>
                <w:lang w:eastAsia="ru-RU"/>
              </w:rPr>
            </w:pPr>
            <w:r w:rsidRPr="00EB1098">
              <w:rPr>
                <w:lang w:eastAsia="ru-RU"/>
              </w:rPr>
              <w:t xml:space="preserve">Posterior probability of a difference between groups, </w:t>
            </w:r>
            <w:proofErr w:type="spellStart"/>
            <w:r w:rsidRPr="00EB1098">
              <w:rPr>
                <w:lang w:val="ru-RU" w:eastAsia="ru-RU"/>
              </w:rPr>
              <w:t>given</w:t>
            </w:r>
            <w:proofErr w:type="spellEnd"/>
            <w:r w:rsidRPr="00EB1098">
              <w:rPr>
                <w:lang w:val="ru-RU" w:eastAsia="ru-RU"/>
              </w:rPr>
              <w:t xml:space="preserve"> </w:t>
            </w:r>
            <w:proofErr w:type="spellStart"/>
            <w:r w:rsidRPr="00EB1098">
              <w:rPr>
                <w:lang w:val="ru-RU" w:eastAsia="ru-RU"/>
              </w:rPr>
              <w:t>study</w:t>
            </w:r>
            <w:proofErr w:type="spellEnd"/>
            <w:r w:rsidRPr="00EB1098">
              <w:rPr>
                <w:lang w:val="ru-RU" w:eastAsia="ru-RU"/>
              </w:rPr>
              <w:t xml:space="preserve"> </w:t>
            </w:r>
            <w:proofErr w:type="spellStart"/>
            <w:r w:rsidRPr="00EB1098">
              <w:rPr>
                <w:lang w:val="ru-RU" w:eastAsia="ru-RU"/>
              </w:rPr>
              <w:t>results</w:t>
            </w:r>
            <w:proofErr w:type="spellEnd"/>
          </w:p>
        </w:tc>
      </w:tr>
    </w:tbl>
    <w:p w14:paraId="5DE19AEF" w14:textId="584418E2" w:rsidR="00712B0A" w:rsidRPr="00EB1098" w:rsidRDefault="00602CD5" w:rsidP="0042505E">
      <w:pPr>
        <w:pStyle w:val="NormalWeb"/>
      </w:pPr>
      <w:r w:rsidRPr="00EB1098">
        <w:t xml:space="preserve">We can think of a research study as a diagnostic test to detect a difference (or association) between groups. Just as a sensitive test is more likely to </w:t>
      </w:r>
      <w:r w:rsidR="00712B0A" w:rsidRPr="00EB1098">
        <w:t>fi</w:t>
      </w:r>
      <w:r w:rsidRPr="00EB1098">
        <w:t xml:space="preserve">nd disease when it is present, a study with plenty of power (i.e., large sample size) is more likely to </w:t>
      </w:r>
      <w:r w:rsidR="00712B0A" w:rsidRPr="00EB1098">
        <w:t>fi</w:t>
      </w:r>
      <w:r w:rsidRPr="00EB1098">
        <w:t xml:space="preserve">nd a difference when it is present. In Chapter </w:t>
      </w:r>
      <w:r w:rsidR="005A279C" w:rsidRPr="00EB1098">
        <w:t>4</w:t>
      </w:r>
      <w:r w:rsidRPr="00EB1098">
        <w:t xml:space="preserve">, we learned that many diseases are not homogenous, and that sensitivity would be expected to increase with the severity of disease. The analogy for research studies is that large differences between groups (i.e., strong associations) are easier to identify than small ones. Just as sensitivity depends on the severity of disease you wish to detect, power depends on the magnitude of the difference between groups you wish to detect; bigger differences, like more severe disease, are easier to </w:t>
      </w:r>
      <w:r w:rsidR="00712B0A" w:rsidRPr="00EB1098">
        <w:t>fi</w:t>
      </w:r>
      <w:r w:rsidRPr="00EB1098">
        <w:t>nd.</w:t>
      </w:r>
      <w:r w:rsidR="0042505E" w:rsidRPr="00EB1098">
        <w:rPr>
          <w:rStyle w:val="FootnoteReference"/>
        </w:rPr>
        <w:footnoteReference w:id="7"/>
      </w:r>
    </w:p>
    <w:p w14:paraId="3301B192" w14:textId="08E6DCD6" w:rsidR="00712B0A" w:rsidRPr="00EB1098" w:rsidRDefault="00602CD5" w:rsidP="0042505E">
      <w:pPr>
        <w:pStyle w:val="NormalWeb"/>
      </w:pPr>
      <w:r w:rsidRPr="00EB1098">
        <w:t>When one does formal hypothesis testing for a research study, one compares the P-value from a study with a previously de</w:t>
      </w:r>
      <w:r w:rsidR="00712B0A" w:rsidRPr="00EB1098">
        <w:t>fi</w:t>
      </w:r>
      <w:r w:rsidRPr="00EB1098">
        <w:t>ned cut-off (</w:t>
      </w:r>
      <w:r w:rsidRPr="00EB1098">
        <w:rPr>
          <w:i/>
        </w:rPr>
        <w:t>α</w:t>
      </w:r>
      <w:r w:rsidRPr="00EB1098">
        <w:t xml:space="preserve">) for determining whether to reject the null hypothesis. This is analogous to deciding whether a test result falls within the </w:t>
      </w:r>
      <w:r w:rsidR="00712B0A" w:rsidRPr="00EB1098">
        <w:t>“</w:t>
      </w:r>
      <w:r w:rsidRPr="00EB1098">
        <w:t>Normal Range.</w:t>
      </w:r>
      <w:r w:rsidR="00712B0A" w:rsidRPr="00EB1098">
        <w:t>”</w:t>
      </w:r>
      <w:r w:rsidRPr="00EB1098">
        <w:t xml:space="preserve"> Note that</w:t>
      </w:r>
      <w:r w:rsidR="009245E4">
        <w:t>,</w:t>
      </w:r>
      <w:r w:rsidRPr="00EB1098">
        <w:t xml:space="preserve"> the </w:t>
      </w:r>
      <w:proofErr w:type="gramStart"/>
      <w:r w:rsidRPr="00EB1098">
        <w:t>more sure</w:t>
      </w:r>
      <w:proofErr w:type="gramEnd"/>
      <w:r w:rsidRPr="00EB1098">
        <w:t xml:space="preserve"> you want to be that a test is abnormal before labeling it as such, the wider your normal range will be. Similarly, the </w:t>
      </w:r>
      <w:proofErr w:type="gramStart"/>
      <w:r w:rsidRPr="00EB1098">
        <w:t>more sure</w:t>
      </w:r>
      <w:proofErr w:type="gramEnd"/>
      <w:r w:rsidRPr="00EB1098">
        <w:t xml:space="preserve"> you </w:t>
      </w:r>
      <w:r w:rsidRPr="00EB1098">
        <w:lastRenderedPageBreak/>
        <w:t>want to be that a P-value is inconsistent with the null hypothesis, the lower the alpha you will require.</w:t>
      </w:r>
    </w:p>
    <w:p w14:paraId="6305F359" w14:textId="2D92CF15" w:rsidR="00712B0A" w:rsidRPr="00EB1098" w:rsidRDefault="00602CD5" w:rsidP="0042505E">
      <w:pPr>
        <w:pStyle w:val="NormalWeb"/>
      </w:pPr>
      <w:r w:rsidRPr="00EB1098">
        <w:t xml:space="preserve">Of course, simply comparing a P-value to alpha and reporting that it is lower (e.g., </w:t>
      </w:r>
      <w:r w:rsidR="00712B0A" w:rsidRPr="00EB1098">
        <w:t>“</w:t>
      </w:r>
      <w:r w:rsidRPr="00EB1098">
        <w:t>P</w:t>
      </w:r>
      <w:r w:rsidRPr="00EB1098">
        <w:rPr>
          <w:i/>
        </w:rPr>
        <w:t xml:space="preserve"> &lt;</w:t>
      </w:r>
      <w:r w:rsidRPr="00EB1098">
        <w:t xml:space="preserve"> 0.05</w:t>
      </w:r>
      <w:r w:rsidR="00712B0A" w:rsidRPr="00EB1098">
        <w:t>”</w:t>
      </w:r>
      <w:r w:rsidRPr="00EB1098">
        <w:t xml:space="preserve">) discards information. A P-value of 0.001 provides stronger evidence against the null hypothesis than a P-value of 0.049. This is similar to the point we made in Chapter </w:t>
      </w:r>
      <w:r w:rsidR="009578B2" w:rsidRPr="00EB1098">
        <w:t>3</w:t>
      </w:r>
      <w:r w:rsidRPr="00EB1098">
        <w:t>, that dichotomizing WBC counts at 15,000 throws away information</w:t>
      </w:r>
      <w:r w:rsidR="005F74D3">
        <w:t xml:space="preserve"> because it lumps together slightly and very abnormal results</w:t>
      </w:r>
      <w:r w:rsidR="00DC4CBE">
        <w:t xml:space="preserve">. </w:t>
      </w:r>
    </w:p>
    <w:p w14:paraId="765577D8" w14:textId="77777777" w:rsidR="00712B0A" w:rsidRPr="00EB1098" w:rsidRDefault="00602CD5" w:rsidP="006873BF">
      <w:pPr>
        <w:pStyle w:val="Heading4"/>
        <w:rPr>
          <w:sz w:val="24"/>
          <w:szCs w:val="24"/>
        </w:rPr>
      </w:pPr>
      <w:r w:rsidRPr="00EB1098">
        <w:rPr>
          <w:sz w:val="24"/>
          <w:szCs w:val="24"/>
        </w:rPr>
        <w:t>Intentionally ordered tests and hypotheses stated in advance</w:t>
      </w:r>
    </w:p>
    <w:p w14:paraId="47E3837E" w14:textId="77777777" w:rsidR="00712B0A" w:rsidRPr="00EB1098" w:rsidRDefault="00602CD5" w:rsidP="006873BF">
      <w:pPr>
        <w:pStyle w:val="NormalWeb"/>
      </w:pPr>
      <w:r w:rsidRPr="00EB1098">
        <w:t>If after a history and physical examination, you suspect a particular disease, and order a diagnostic test to con</w:t>
      </w:r>
      <w:r w:rsidR="00712B0A" w:rsidRPr="00EB1098">
        <w:t>fi</w:t>
      </w:r>
      <w:r w:rsidRPr="00EB1098">
        <w:t>rm your hypothesis, a positive result is quite believable. This is because the disease you were testing for had a high prior probability. The posterior probability of disease depends only on the prior probability and the test result, however, not on whether you were smart enough to entertain the diagnosis in advance. Thus, the fact that a test was ordered by the third-year medical student with no particular suspicion of the disease does not mean the attending physician needs to assign a low prior probability when interpreting the result, if the history and physical examination immediately suggested the correct diagnosis to the attending.</w:t>
      </w:r>
    </w:p>
    <w:p w14:paraId="7E385382" w14:textId="0050BD09" w:rsidR="00712B0A" w:rsidRPr="00EB1098" w:rsidRDefault="00602CD5" w:rsidP="006873BF">
      <w:pPr>
        <w:pStyle w:val="NormalWeb"/>
      </w:pPr>
      <w:r w:rsidRPr="00EB1098">
        <w:t xml:space="preserve">Similarly, when testing research hypotheses, it is generally true that hypotheses stated in advance have higher prior probabilities than hypothesis arrived at after examining the data. But </w:t>
      </w:r>
      <w:r w:rsidR="00493D72" w:rsidRPr="00EB1098">
        <w:t>whether</w:t>
      </w:r>
      <w:r w:rsidRPr="00EB1098">
        <w:t xml:space="preserve"> a hypothesis was stated in advance </w:t>
      </w:r>
      <w:r w:rsidR="00DB70A4" w:rsidRPr="00EB1098">
        <w:t>does not lock in the prior probability forever.</w:t>
      </w:r>
      <w:r w:rsidRPr="00EB1098">
        <w:t xml:space="preserve"> Thus, if, after the data have been collected, some other study suggests a particular hypothesis, that hypothesis can be tested and will have a reasonable prior</w:t>
      </w:r>
      <w:r w:rsidR="00B00307" w:rsidRPr="00EB1098">
        <w:t xml:space="preserve"> </w:t>
      </w:r>
      <w:r w:rsidRPr="00EB1098">
        <w:t xml:space="preserve">probability, even if it was not stated in advance of the data collection. This happens in clinical medicine as well. A </w:t>
      </w:r>
      <w:r w:rsidR="00712B0A" w:rsidRPr="00EB1098">
        <w:t>fi</w:t>
      </w:r>
      <w:r w:rsidRPr="00EB1098">
        <w:t xml:space="preserve">nding that the clinician either initially did not pay much attention to or dismissed as a red herring can suddenly provide evidence in favor of a disease when other </w:t>
      </w:r>
      <w:r w:rsidR="00712B0A" w:rsidRPr="00EB1098">
        <w:t>fi</w:t>
      </w:r>
      <w:r w:rsidRPr="00EB1098">
        <w:t>ndings pointing to that previously unconsidered disease become available.</w:t>
      </w:r>
    </w:p>
    <w:p w14:paraId="51E8A128" w14:textId="261B59DF" w:rsidR="00D663B6" w:rsidRDefault="00D663B6" w:rsidP="006873BF">
      <w:pPr>
        <w:pStyle w:val="NormalWeb"/>
      </w:pPr>
      <w:r w:rsidRPr="00EB1098">
        <w:t xml:space="preserve">The most important </w:t>
      </w:r>
      <w:r w:rsidR="00FC07CC" w:rsidRPr="00EB1098">
        <w:t xml:space="preserve">reason for stating hypotheses in advance relates not so much to staking a claim on a reasonably high prior probability as it does to avoiding the temptation to cherry-pick </w:t>
      </w:r>
      <w:r w:rsidR="001D0461" w:rsidRPr="00EB1098">
        <w:t xml:space="preserve">findings and statistical tests that give desired results after the fact.  This is the topic of </w:t>
      </w:r>
      <w:r w:rsidR="00C527F4">
        <w:t>Box 11.1 and the</w:t>
      </w:r>
      <w:r w:rsidR="001D0461" w:rsidRPr="00EB1098">
        <w:t xml:space="preserve"> next section.</w:t>
      </w:r>
    </w:p>
    <w:p w14:paraId="62E490FE" w14:textId="2E116114" w:rsidR="003371E1" w:rsidRDefault="003371E1" w:rsidP="00E624EF">
      <w:pPr>
        <w:pStyle w:val="NormalWeb"/>
        <w:pBdr>
          <w:top w:val="single" w:sz="4" w:space="1" w:color="auto"/>
          <w:left w:val="single" w:sz="4" w:space="4" w:color="auto"/>
          <w:bottom w:val="single" w:sz="4" w:space="1" w:color="auto"/>
          <w:right w:val="single" w:sz="4" w:space="4" w:color="auto"/>
        </w:pBdr>
      </w:pPr>
      <w:r>
        <w:t xml:space="preserve">Box 11.1 </w:t>
      </w:r>
      <w:r w:rsidR="009430DB">
        <w:t xml:space="preserve">Specifying hypotheses in advance </w:t>
      </w:r>
    </w:p>
    <w:p w14:paraId="7D5722AC" w14:textId="77777777" w:rsidR="00B53566" w:rsidRPr="005F715F" w:rsidRDefault="00AD589E" w:rsidP="00E624EF">
      <w:pPr>
        <w:pBdr>
          <w:top w:val="single" w:sz="4" w:space="1" w:color="auto"/>
          <w:left w:val="single" w:sz="4" w:space="4" w:color="auto"/>
          <w:bottom w:val="single" w:sz="4" w:space="1" w:color="auto"/>
          <w:right w:val="single" w:sz="4" w:space="4" w:color="auto"/>
        </w:pBdr>
      </w:pPr>
      <w:r w:rsidRPr="005F715F">
        <w:t>“</w:t>
      </w:r>
      <w:r w:rsidR="0053591C" w:rsidRPr="005F715F">
        <w:t>You know, the most amazing thing happened to me tonight. I was coming here, on the way to the lecture, and I came in through the parking lot. And you won't believe what happened. I saw a car with the license plate ARW 357. Can you imagine? Of all the millions of license plates in the state, what was the chance that I would see that particular one tonight? Amazing!"</w:t>
      </w:r>
    </w:p>
    <w:p w14:paraId="033AD2A2" w14:textId="1B87162F" w:rsidR="00AD589E" w:rsidRDefault="00B53566" w:rsidP="00E624EF">
      <w:pPr>
        <w:pBdr>
          <w:top w:val="single" w:sz="4" w:space="1" w:color="auto"/>
          <w:left w:val="single" w:sz="4" w:space="4" w:color="auto"/>
          <w:bottom w:val="single" w:sz="4" w:space="1" w:color="auto"/>
          <w:right w:val="single" w:sz="4" w:space="4" w:color="auto"/>
        </w:pBdr>
        <w:rPr>
          <w:rFonts w:ascii="Times" w:hAnsi="Times"/>
          <w:sz w:val="20"/>
          <w:szCs w:val="20"/>
        </w:rPr>
      </w:pPr>
      <w:r w:rsidRPr="00AD589E">
        <w:rPr>
          <w:rFonts w:ascii="Georgia" w:hAnsi="Georgia"/>
          <w:color w:val="181818"/>
          <w:sz w:val="21"/>
          <w:szCs w:val="21"/>
          <w:shd w:val="clear" w:color="auto" w:fill="FFFFFF"/>
        </w:rPr>
        <w:t xml:space="preserve"> </w:t>
      </w:r>
      <w:r w:rsidR="00AD589E" w:rsidRPr="00AD589E">
        <w:rPr>
          <w:rFonts w:ascii="Georgia" w:hAnsi="Georgia"/>
          <w:color w:val="181818"/>
          <w:sz w:val="21"/>
          <w:szCs w:val="21"/>
          <w:shd w:val="clear" w:color="auto" w:fill="FFFFFF"/>
        </w:rPr>
        <w:t>― </w:t>
      </w:r>
      <w:hyperlink r:id="rId7" w:history="1">
        <w:r w:rsidR="00AD589E" w:rsidRPr="00AD589E">
          <w:rPr>
            <w:rFonts w:ascii="Helvetica Neue" w:hAnsi="Helvetica Neue"/>
            <w:b/>
            <w:bCs/>
            <w:color w:val="333333"/>
            <w:sz w:val="21"/>
            <w:szCs w:val="21"/>
            <w:shd w:val="clear" w:color="auto" w:fill="FFFFFF"/>
          </w:rPr>
          <w:t>Richard Feynman</w:t>
        </w:r>
      </w:hyperlink>
      <w:r w:rsidR="005F715F">
        <w:rPr>
          <w:rFonts w:ascii="Helvetica Neue" w:hAnsi="Helvetica Neue"/>
          <w:b/>
          <w:bCs/>
          <w:color w:val="333333"/>
          <w:sz w:val="21"/>
          <w:szCs w:val="21"/>
          <w:shd w:val="clear" w:color="auto" w:fill="FFFFFF"/>
        </w:rPr>
        <w:t>, legendary physicist</w:t>
      </w:r>
      <w:r w:rsidR="00041E3D">
        <w:rPr>
          <w:rFonts w:ascii="Times" w:hAnsi="Times"/>
          <w:sz w:val="20"/>
          <w:szCs w:val="20"/>
        </w:rPr>
        <w:fldChar w:fldCharType="begin"/>
      </w:r>
      <w:r w:rsidR="00761BF7">
        <w:rPr>
          <w:rFonts w:ascii="Times" w:hAnsi="Times"/>
          <w:sz w:val="20"/>
          <w:szCs w:val="20"/>
        </w:rPr>
        <w:instrText xml:space="preserve"> ADDIN EN.CITE &lt;EndNote&gt;&lt;Cite ExcludeYear="1"&gt;&lt;Author&gt;Feynman&lt;/Author&gt;&lt;RecNum&gt;1506&lt;/RecNum&gt;&lt;DisplayText&gt;[14]&lt;/DisplayText&gt;&lt;record&gt;&lt;rec-number&gt;1506&lt;/rec-number&gt;&lt;foreign-keys&gt;&lt;key app="EN" db-id="0ftvff9p80fp5few5s05f5fw9rd9fefrdzer" timestamp="1518221982"&gt;1506&lt;/key&gt;&lt;/foreign-keys&gt;&lt;ref-type name="Book"&gt;6&lt;/ref-type&gt;&lt;contributors&gt;&lt;authors&gt;&lt;author&gt;Feynman, RP&lt;/author&gt;&lt;author&gt;Leighton, RB&lt;/author&gt;&lt;author&gt;Sands, M&lt;/author&gt;&lt;/authors&gt;&lt;/contributors&gt;&lt;titles&gt;&lt;title&gt;Six Easy Pieces: Essentials of Physics Explained by Its Most Brilliant Teacher&lt;/title&gt;&lt;/titles&gt;&lt;section&gt;xxi&lt;/section&gt;&lt;dates&gt;&lt;/dates&gt;&lt;pub-location&gt;New York&lt;/pub-location&gt;&lt;publisher&gt;Basic Books&lt;/publisher&gt;&lt;urls&gt;&lt;related-urls&gt;&lt;url&gt;https://www.amazon.com/dp/0465025277/ref=rdr_ext_tmb&lt;/url&gt;&lt;/related-urls&gt;&lt;/urls&gt;&lt;/record&gt;&lt;/Cite&gt;&lt;/EndNote&gt;</w:instrText>
      </w:r>
      <w:r w:rsidR="00041E3D">
        <w:rPr>
          <w:rFonts w:ascii="Times" w:hAnsi="Times"/>
          <w:sz w:val="20"/>
          <w:szCs w:val="20"/>
        </w:rPr>
        <w:fldChar w:fldCharType="separate"/>
      </w:r>
      <w:r w:rsidR="00761BF7">
        <w:rPr>
          <w:rFonts w:ascii="Times" w:hAnsi="Times"/>
          <w:noProof/>
          <w:sz w:val="20"/>
          <w:szCs w:val="20"/>
        </w:rPr>
        <w:t>[14]</w:t>
      </w:r>
      <w:r w:rsidR="00041E3D">
        <w:rPr>
          <w:rFonts w:ascii="Times" w:hAnsi="Times"/>
          <w:sz w:val="20"/>
          <w:szCs w:val="20"/>
        </w:rPr>
        <w:fldChar w:fldCharType="end"/>
      </w:r>
      <w:r w:rsidRPr="00AD589E">
        <w:rPr>
          <w:rFonts w:ascii="Times" w:hAnsi="Times"/>
          <w:sz w:val="20"/>
          <w:szCs w:val="20"/>
        </w:rPr>
        <w:t xml:space="preserve"> </w:t>
      </w:r>
    </w:p>
    <w:p w14:paraId="62BAD8D9" w14:textId="77777777" w:rsidR="00B53566" w:rsidRDefault="00B53566" w:rsidP="00E624EF">
      <w:pPr>
        <w:pBdr>
          <w:top w:val="single" w:sz="4" w:space="1" w:color="auto"/>
          <w:left w:val="single" w:sz="4" w:space="4" w:color="auto"/>
          <w:bottom w:val="single" w:sz="4" w:space="1" w:color="auto"/>
          <w:right w:val="single" w:sz="4" w:space="4" w:color="auto"/>
        </w:pBdr>
        <w:rPr>
          <w:rFonts w:ascii="Times" w:hAnsi="Times"/>
          <w:sz w:val="20"/>
          <w:szCs w:val="20"/>
        </w:rPr>
      </w:pPr>
    </w:p>
    <w:p w14:paraId="7F5C1BEA" w14:textId="77777777" w:rsidR="0054118D" w:rsidRDefault="009B7E7E" w:rsidP="00E624EF">
      <w:pPr>
        <w:pStyle w:val="NormalWeb"/>
        <w:pBdr>
          <w:top w:val="single" w:sz="4" w:space="1" w:color="auto"/>
          <w:left w:val="single" w:sz="4" w:space="4" w:color="auto"/>
          <w:bottom w:val="single" w:sz="4" w:space="1" w:color="auto"/>
          <w:right w:val="single" w:sz="4" w:space="4" w:color="auto"/>
        </w:pBdr>
      </w:pPr>
      <w:r>
        <w:lastRenderedPageBreak/>
        <w:t xml:space="preserve">Professor Feynman’s quote illustrates the importance of </w:t>
      </w:r>
      <w:r w:rsidR="00A9436E">
        <w:t>stating hypotheses in advance.</w:t>
      </w:r>
    </w:p>
    <w:p w14:paraId="5C3D3B8E" w14:textId="18DC8A29" w:rsidR="00AD589E" w:rsidRDefault="00A9436E" w:rsidP="00E624EF">
      <w:pPr>
        <w:pStyle w:val="NormalWeb"/>
        <w:pBdr>
          <w:top w:val="single" w:sz="4" w:space="1" w:color="auto"/>
          <w:left w:val="single" w:sz="4" w:space="4" w:color="auto"/>
          <w:bottom w:val="single" w:sz="4" w:space="1" w:color="auto"/>
          <w:right w:val="single" w:sz="4" w:space="4" w:color="auto"/>
        </w:pBdr>
      </w:pPr>
      <w:r>
        <w:t>The chance that the professor would see that particular license plate</w:t>
      </w:r>
      <w:r w:rsidR="00F10F28">
        <w:t xml:space="preserve"> by chance alone</w:t>
      </w:r>
      <w:r>
        <w:t xml:space="preserve"> is </w:t>
      </w:r>
      <w:r w:rsidR="00230694">
        <w:t>of course very</w:t>
      </w:r>
      <w:r>
        <w:t xml:space="preserve"> small, but the chance that he would </w:t>
      </w:r>
      <w:r w:rsidR="005B5DE7">
        <w:t xml:space="preserve">see </w:t>
      </w:r>
      <w:r>
        <w:t>a license plate</w:t>
      </w:r>
      <w:r w:rsidR="00F10F28">
        <w:t xml:space="preserve"> that belongs to the same class as that license plate is higher</w:t>
      </w:r>
      <w:r w:rsidR="0002711D">
        <w:t xml:space="preserve">.  </w:t>
      </w:r>
      <w:r w:rsidR="0054118D">
        <w:t>Of course,</w:t>
      </w:r>
      <w:r w:rsidR="00F10F28">
        <w:t xml:space="preserve"> </w:t>
      </w:r>
      <w:r w:rsidR="0002711D">
        <w:t xml:space="preserve">this latter probability </w:t>
      </w:r>
      <w:r w:rsidR="00F10F28">
        <w:t xml:space="preserve">depends upon how </w:t>
      </w:r>
      <w:r w:rsidR="0002711D">
        <w:t>“</w:t>
      </w:r>
      <w:r w:rsidR="00F10F28">
        <w:t xml:space="preserve">the </w:t>
      </w:r>
      <w:r w:rsidR="0002711D">
        <w:t xml:space="preserve">same </w:t>
      </w:r>
      <w:r w:rsidR="00F10F28">
        <w:t>class</w:t>
      </w:r>
      <w:r w:rsidR="0002711D">
        <w:t>”</w:t>
      </w:r>
      <w:r w:rsidR="00F10F28">
        <w:t xml:space="preserve"> is defined.  In this case the class</w:t>
      </w:r>
      <w:r w:rsidR="0002711D">
        <w:t xml:space="preserve"> looks like</w:t>
      </w:r>
      <w:r w:rsidR="00687637">
        <w:t xml:space="preserve"> some random letters and numbers, </w:t>
      </w:r>
      <w:r w:rsidR="008C39C7">
        <w:t>and so it’s easy to be unimpressed.</w:t>
      </w:r>
      <w:r w:rsidR="00074C5C">
        <w:t xml:space="preserve">  But if he had seen the license plate ΒBB 222 we might be a little more impressed</w:t>
      </w:r>
      <w:r w:rsidR="002974CA">
        <w:t>.</w:t>
      </w:r>
      <w:r w:rsidR="002901D1">
        <w:rPr>
          <w:rStyle w:val="FootnoteReference"/>
        </w:rPr>
        <w:footnoteReference w:id="8"/>
      </w:r>
      <w:r w:rsidR="002974CA">
        <w:t xml:space="preserve">  But how impressed we would be might depend on whether we attached significance to the fact that B is the second letter of the alphabet</w:t>
      </w:r>
      <w:r w:rsidR="003F2982">
        <w:t xml:space="preserve">, in which case the license plate would belong to a class that only had 9 plates (AAA 111, CCC 333 etc.) or only if it belonged to a </w:t>
      </w:r>
      <w:r w:rsidR="00EB6826">
        <w:t xml:space="preserve">larger </w:t>
      </w:r>
      <w:r w:rsidR="003F2982">
        <w:t>class where the 3 letters and 3 numbers were the same</w:t>
      </w:r>
      <w:r w:rsidR="00C14CC2">
        <w:t xml:space="preserve"> (</w:t>
      </w:r>
      <w:r w:rsidR="006E63A2">
        <w:t xml:space="preserve">260 </w:t>
      </w:r>
      <w:r w:rsidR="003E33AA">
        <w:t xml:space="preserve">plates) or if it belonged to </w:t>
      </w:r>
      <w:r w:rsidR="00C14CC2">
        <w:t xml:space="preserve">the </w:t>
      </w:r>
      <w:r w:rsidR="003E33AA">
        <w:t>class of license plates that have a “non-random” look to them</w:t>
      </w:r>
      <w:r w:rsidR="00F71612">
        <w:t xml:space="preserve"> (a much larger number)</w:t>
      </w:r>
      <w:r w:rsidR="003E33AA">
        <w:t>.</w:t>
      </w:r>
      <w:r w:rsidR="00F71612">
        <w:t xml:space="preserve">  By specifying in advance what we are looking for </w:t>
      </w:r>
      <w:r w:rsidR="00A600A0">
        <w:t xml:space="preserve">(i.e., what counts as a success) </w:t>
      </w:r>
      <w:r w:rsidR="00F71612">
        <w:t>we can avoid</w:t>
      </w:r>
      <w:r w:rsidR="00D1073F">
        <w:t xml:space="preserve"> </w:t>
      </w:r>
      <w:r w:rsidR="007171A9">
        <w:t>the temptation to narrow</w:t>
      </w:r>
      <w:r w:rsidR="00D1073F">
        <w:t xml:space="preserve"> the class after the fact.</w:t>
      </w:r>
    </w:p>
    <w:p w14:paraId="647B49FB" w14:textId="77777777" w:rsidR="00712B0A" w:rsidRPr="00EB1098" w:rsidRDefault="00602CD5" w:rsidP="00716BD6">
      <w:pPr>
        <w:pStyle w:val="Heading4"/>
        <w:rPr>
          <w:sz w:val="24"/>
          <w:szCs w:val="24"/>
        </w:rPr>
      </w:pPr>
      <w:r w:rsidRPr="00EB1098">
        <w:rPr>
          <w:sz w:val="24"/>
          <w:szCs w:val="24"/>
        </w:rPr>
        <w:t>Multiple hypotheses and multiple tests</w:t>
      </w:r>
    </w:p>
    <w:p w14:paraId="68D202D7" w14:textId="1F63295D" w:rsidR="00C25B62" w:rsidRPr="00EB1098" w:rsidRDefault="00602CD5" w:rsidP="00B00307">
      <w:pPr>
        <w:pStyle w:val="NormalWeb"/>
      </w:pPr>
      <w:r w:rsidRPr="00EB1098">
        <w:t xml:space="preserve">It is well known that if you look for enough different associations, either by selecting from multiple predictor and outcome variables or by restricting attention to various subgroups, it is easy to </w:t>
      </w:r>
      <w:r w:rsidR="00712B0A" w:rsidRPr="00EB1098">
        <w:t>fi</w:t>
      </w:r>
      <w:r w:rsidRPr="00EB1098">
        <w:t>nd statistically signi</w:t>
      </w:r>
      <w:r w:rsidR="00712B0A" w:rsidRPr="00EB1098">
        <w:t>fi</w:t>
      </w:r>
      <w:r w:rsidRPr="00EB1098">
        <w:t xml:space="preserve">cant associations. </w:t>
      </w:r>
      <w:r w:rsidR="00001979" w:rsidRPr="00EB1098">
        <w:t xml:space="preserve"> I</w:t>
      </w:r>
      <w:r w:rsidRPr="00EB1098">
        <w:t xml:space="preserve">f there is a 5% chance of making a Type 1 error testing a single </w:t>
      </w:r>
      <w:r w:rsidR="00305367" w:rsidRPr="00EB1098">
        <w:t xml:space="preserve">(true) </w:t>
      </w:r>
      <w:r w:rsidR="00C1070C" w:rsidRPr="00EB1098">
        <w:t xml:space="preserve">null </w:t>
      </w:r>
      <w:r w:rsidRPr="00EB1098">
        <w:t>hypothesis, then if you test two (independent</w:t>
      </w:r>
      <w:r w:rsidR="00305367" w:rsidRPr="00EB1098">
        <w:t>, true</w:t>
      </w:r>
      <w:r w:rsidRPr="00EB1098">
        <w:t>)</w:t>
      </w:r>
      <w:r w:rsidR="00C1070C" w:rsidRPr="00EB1098">
        <w:t xml:space="preserve"> null</w:t>
      </w:r>
      <w:r w:rsidRPr="00EB1098">
        <w:t xml:space="preserve"> hypotheses, the chance of such an error with either one would be closer to 10%; and if you test enough </w:t>
      </w:r>
      <w:r w:rsidR="00305367" w:rsidRPr="00EB1098">
        <w:t xml:space="preserve">such </w:t>
      </w:r>
      <w:r w:rsidRPr="00EB1098">
        <w:t xml:space="preserve">hypotheses, your chances of </w:t>
      </w:r>
      <w:r w:rsidR="00C25B62" w:rsidRPr="00EB1098">
        <w:t xml:space="preserve">rejecting </w:t>
      </w:r>
      <w:r w:rsidRPr="00EB1098">
        <w:t>one or more with P</w:t>
      </w:r>
      <w:r w:rsidRPr="00EB1098">
        <w:rPr>
          <w:i/>
        </w:rPr>
        <w:t xml:space="preserve"> </w:t>
      </w:r>
      <w:r w:rsidRPr="00EB1098">
        <w:t xml:space="preserve">&lt; 0.05 approaches one. </w:t>
      </w:r>
    </w:p>
    <w:p w14:paraId="5BC3D815" w14:textId="69B72662" w:rsidR="00712B0A" w:rsidRPr="00EB1098" w:rsidRDefault="00602CD5" w:rsidP="00B00307">
      <w:pPr>
        <w:pStyle w:val="NormalWeb"/>
      </w:pPr>
      <w:r w:rsidRPr="00EB1098">
        <w:t xml:space="preserve">To address this issue, the </w:t>
      </w:r>
      <w:r w:rsidRPr="005F715F">
        <w:rPr>
          <w:color w:val="00B050"/>
        </w:rPr>
        <w:t xml:space="preserve">Bonferroni correction </w:t>
      </w:r>
      <w:r w:rsidRPr="00EB1098">
        <w:t xml:space="preserve">is sometimes applied. The Bonferroni correction says that, if you want to test k different </w:t>
      </w:r>
      <w:r w:rsidR="00C25B62" w:rsidRPr="00EB1098">
        <w:t xml:space="preserve">null </w:t>
      </w:r>
      <w:r w:rsidRPr="00EB1098">
        <w:t xml:space="preserve">hypotheses and maintain a particular value for </w:t>
      </w:r>
      <w:r w:rsidRPr="00EB1098">
        <w:rPr>
          <w:i/>
        </w:rPr>
        <w:t>α</w:t>
      </w:r>
      <w:r w:rsidRPr="00EB1098">
        <w:t xml:space="preserve">, the Type 1 error rate for your whole study, you should use </w:t>
      </w:r>
      <w:r w:rsidRPr="00EB1098">
        <w:rPr>
          <w:i/>
        </w:rPr>
        <w:t>α/k</w:t>
      </w:r>
      <w:r w:rsidRPr="00EB1098">
        <w:t xml:space="preserve"> as the Type 1 error rate for each individual hypothesis tested. Thus, </w:t>
      </w:r>
      <w:r w:rsidR="00C25B62" w:rsidRPr="00EB1098">
        <w:t xml:space="preserve">if you wanted an </w:t>
      </w:r>
      <w:r w:rsidR="00057617" w:rsidRPr="00EB1098">
        <w:t xml:space="preserve">overall </w:t>
      </w:r>
      <w:r w:rsidR="00C25B62" w:rsidRPr="00EB1098">
        <w:t xml:space="preserve">α of 0.05 and planned to </w:t>
      </w:r>
      <w:r w:rsidRPr="00EB1098">
        <w:t>test 2 hypotheses, you would require P &lt; 0.025 before rejecting the null hypothesis; for 5 hypotheses, you would require P &lt; 0.01, and so on.</w:t>
      </w:r>
      <w:r w:rsidR="00546AAF">
        <w:t xml:space="preserve">  Because it sets a maximum error rate for the entire study, the Bonferroni is one method to control the “family-wide error rate” (FWER).</w:t>
      </w:r>
    </w:p>
    <w:p w14:paraId="03457FA4" w14:textId="10F9D1F2" w:rsidR="00712B0A" w:rsidRPr="00EB1098" w:rsidRDefault="00602CD5" w:rsidP="00B00307">
      <w:pPr>
        <w:pStyle w:val="NormalWeb"/>
      </w:pPr>
      <w:r w:rsidRPr="00EB1098">
        <w:t xml:space="preserve">The Bonferroni correction is overly conservative, </w:t>
      </w:r>
      <w:r w:rsidR="00DF20F6" w:rsidRPr="00EB1098">
        <w:t xml:space="preserve">partly </w:t>
      </w:r>
      <w:r w:rsidRPr="00EB1098">
        <w:t>because it does not account for the possibility that more than one of the null hypotheses can be falsely rejected.</w:t>
      </w:r>
      <w:r w:rsidR="00B00307" w:rsidRPr="00EB1098">
        <w:rPr>
          <w:rStyle w:val="FootnoteReference"/>
        </w:rPr>
        <w:footnoteReference w:id="9"/>
      </w:r>
      <w:r w:rsidRPr="00EB1098">
        <w:rPr>
          <w:vertAlign w:val="superscript"/>
        </w:rPr>
        <w:t xml:space="preserve"> </w:t>
      </w:r>
      <w:r w:rsidR="00DF20F6" w:rsidRPr="00EB1098">
        <w:rPr>
          <w:vertAlign w:val="superscript"/>
        </w:rPr>
        <w:t xml:space="preserve"> </w:t>
      </w:r>
      <w:r w:rsidRPr="00EB1098">
        <w:t xml:space="preserve">There </w:t>
      </w:r>
      <w:r w:rsidRPr="00EB1098">
        <w:lastRenderedPageBreak/>
        <w:t xml:space="preserve">are less conservative </w:t>
      </w:r>
      <w:r w:rsidR="00A70DAC" w:rsidRPr="00EB1098">
        <w:t>alternatives,</w:t>
      </w:r>
      <w:r w:rsidR="00041E3D">
        <w:fldChar w:fldCharType="begin">
          <w:fldData xml:space="preserve">PEVuZE5vdGU+PENpdGU+PEF1dGhvcj5DYW88L0F1dGhvcj48WWVhcj4yMDE0PC9ZZWFyPjxSZWNO
dW0+MTQ5NzwvUmVjTnVtPjxEaXNwbGF5VGV4dD5bMTUsIDE2XTwvRGlzcGxheVRleHQ+PHJlY29y
ZD48cmVjLW51bWJlcj4xNDk3PC9yZWMtbnVtYmVyPjxmb3JlaWduLWtleXM+PGtleSBhcHA9IkVO
IiBkYi1pZD0iMGZ0dmZmOXA4MGZwNWZldzVzMDVmNWZ3OXJkOWZlZnJkemVyIiB0aW1lc3RhbXA9
IjE1MTc1MTY1MjkiPjE0OTc8L2tleT48L2ZvcmVpZ24ta2V5cz48cmVmLXR5cGUgbmFtZT0iSm91
cm5hbCBBcnRpY2xlIj4xNzwvcmVmLXR5cGU+PGNvbnRyaWJ1dG9ycz48YXV0aG9ycz48YXV0aG9y
PkNhbywgSi48L2F1dGhvcj48YXV0aG9yPlpoYW5nLCBTLjwvYXV0aG9yPjwvYXV0aG9ycz48L2Nv
bnRyaWJ1dG9ycz48YXV0aC1hZGRyZXNzPkRlcGFydG1lbnQgb2YgU3RhdGlzdGljYWwgU2NpZW5j
ZSwgU291dGhlcm4gTWV0aG9kaXN0IFVuaXZlcnNpdHksIERhbGxhcywgVGV4YXMuJiN4RDtEZXBh
cnRtZW50IG9mIENsaW5pY2FsIFNjaWVuY2VzLCBVVCBTb3V0aHdlc3Rlcm4gTWVkaWNhbCBDZW50
ZXIsIERhbGxhcywgVGV4YXMuPC9hdXRoLWFkZHJlc3M+PHRpdGxlcz48dGl0bGU+TXVsdGlwbGUg
Y29tcGFyaXNvbiBwcm9jZWR1cmVzPC90aXRsZT48c2Vjb25kYXJ5LXRpdGxlPkpBTUE8L3NlY29u
ZGFyeS10aXRsZT48L3RpdGxlcz48cGVyaW9kaWNhbD48ZnVsbC10aXRsZT5KQU1BPC9mdWxsLXRp
dGxlPjwvcGVyaW9kaWNhbD48cGFnZXM+NTQzLTQ8L3BhZ2VzPjx2b2x1bWU+MzEyPC92b2x1bWU+
PG51bWJlcj41PC9udW1iZXI+PGtleXdvcmRzPjxrZXl3b3JkPkZlbWFsZTwva2V5d29yZD48a2V5
d29yZD5IdW1hbnM8L2tleXdvcmQ+PGtleXdvcmQ+TWFsZTwva2V5d29yZD48a2V5d29yZD4qTW90
aXZhdGlvbmFsIEludGVydmlld2luZzwva2V5d29yZD48a2V5d29yZD4qUHJpbWFyeSBIZWFsdGgg
Q2FyZTwva2V5d29yZD48a2V5d29yZD5TdWJzdGFuY2UtUmVsYXRlZCBEaXNvcmRlcnMvKmRpYWdu
b3Npcy8qdGhlcmFweTwva2V5d29yZD48L2tleXdvcmRzPjxkYXRlcz48eWVhcj4yMDE0PC95ZWFy
PjxwdWItZGF0ZXM+PGRhdGU+QXVnIDY8L2RhdGU+PC9wdWItZGF0ZXM+PC9kYXRlcz48aXNibj4x
NTM4LTM1OTggKEVsZWN0cm9uaWMpJiN4RDswMDk4LTc0ODQgKExpbmtpbmcpPC9pc2JuPjxhY2Nl
c3Npb24tbnVtPjI1MDk2Njk0PC9hY2Nlc3Npb24tbnVtPjx1cmxzPjxyZWxhdGVkLXVybHM+PHVy
bD5odHRwczovL3d3dy5uY2JpLm5sbS5uaWguZ292L3B1Ym1lZC8yNTA5NjY5NDwvdXJsPjwvcmVs
YXRlZC11cmxzPjwvdXJscz48ZWxlY3Ryb25pYy1yZXNvdXJjZS1udW0+MTAuMTAwMS9qYW1hLjIw
MTQuOTQ0MDwvZWxlY3Ryb25pYy1yZXNvdXJjZS1udW0+PC9yZWNvcmQ+PC9DaXRlPjxDaXRlPjxB
dXRob3I+WWFkYXY8L0F1dGhvcj48WWVhcj4yMDE3PC9ZZWFyPjxSZWNOdW0+MTQ5NjwvUmVjTnVt
PjxyZWNvcmQ+PHJlYy1udW1iZXI+MTQ5NjwvcmVjLW51bWJlcj48Zm9yZWlnbi1rZXlzPjxrZXkg
YXBwPSJFTiIgZGItaWQ9IjBmdHZmZjlwODBmcDVmZXc1czA1ZjVmdzlyZDlmZWZyZHplciIgdGlt
ZXN0YW1wPSIxNTE3NTE2NTI5Ij4xNDk2PC9rZXk+PC9mb3JlaWduLWtleXM+PHJlZi10eXBlIG5h
bWU9IkpvdXJuYWwgQXJ0aWNsZSI+MTc8L3JlZi10eXBlPjxjb250cmlidXRvcnM+PGF1dGhvcnM+
PGF1dGhvcj5ZYWRhdiwgSy48L2F1dGhvcj48YXV0aG9yPkxld2lzLCBSLiBKLjwvYXV0aG9yPjwv
YXV0aG9ycz48L2NvbnRyaWJ1dG9ycz48YXV0aC1hZGRyZXNzPkRlcGFydG1lbnQgb2YgRW1lcmdl
bmN5IE1lZGljaW5lLCBIYXJib3ItVUNMQSBNZWRpY2FsIENlbnRlciwgVG9ycmFuY2UsIENhbGlm
b3JuaWEuJiN4RDtMb3MgQW5nZWxlcyBCaW9tZWRpY2FsIFJlc2VhcmNoIEluc3RpdHV0ZSwgVG9y
cmFuY2UsIENhbGlmb3JuaWEuJiN4RDtCZXJyeSBDb25zdWx0YW50cywgTExDLCBBdXN0aW4sIFRl
eGFzLjwvYXV0aC1hZGRyZXNzPjx0aXRsZXM+PHRpdGxlPkdhdGVrZWVwaW5nIFN0cmF0ZWdpZXMg
Zm9yIEF2b2lkaW5nIEZhbHNlLVBvc2l0aXZlIFJlc3VsdHMgaW4gQ2xpbmljYWwgVHJpYWxzIFdp
dGggTWFueSBDb21wYXJpc29uczwvdGl0bGU+PHNlY29uZGFyeS10aXRsZT5KQU1BPC9zZWNvbmRh
cnktdGl0bGU+PC90aXRsZXM+PHBlcmlvZGljYWw+PGZ1bGwtdGl0bGU+SkFNQTwvZnVsbC10aXRs
ZT48L3BlcmlvZGljYWw+PHBhZ2VzPjEzODUtMTM4NjwvcGFnZXM+PHZvbHVtZT4zMTg8L3ZvbHVt
ZT48bnVtYmVyPjE0PC9udW1iZXI+PGtleXdvcmRzPjxrZXl3b3JkPipDbGluaWNhbCBUcmlhbHMg
YXMgVG9waWM8L2tleXdvcmQ+PGtleXdvcmQ+KkRhdGEgSW50ZXJwcmV0YXRpb24sIFN0YXRpc3Rp
Y2FsPC9rZXl3b3JkPjxrZXl3b3JkPipGYWxzZSBQb3NpdGl2ZSBSZWFjdGlvbnM8L2tleXdvcmQ+
PGtleXdvcmQ+SHVtYW5zPC9rZXl3b3JkPjxrZXl3b3JkPk1vZGVscywgU3RhdGlzdGljYWw8L2tl
eXdvcmQ+PC9rZXl3b3Jkcz48ZGF0ZXM+PHllYXI+MjAxNzwveWVhcj48cHViLWRhdGVzPjxkYXRl
Pk9jdCAxMDwvZGF0ZT48L3B1Yi1kYXRlcz48L2RhdGVzPjxpc2JuPjE1MzgtMzU5OCAoRWxlY3Ry
b25pYykmI3hEOzAwOTgtNzQ4NCAoTGlua2luZyk8L2lzYm4+PGFjY2Vzc2lvbi1udW0+MjkwNDk1
NzI8L2FjY2Vzc2lvbi1udW0+PHVybHM+PHJlbGF0ZWQtdXJscz48dXJsPmh0dHBzOi8vd3d3Lm5j
YmkubmxtLm5paC5nb3YvcHVibWVkLzI5MDQ5NTcyPC91cmw+PC9yZWxhdGVkLXVybHM+PC91cmxz
PjxlbGVjdHJvbmljLXJlc291cmNlLW51bT4xMC4xMDAxL2phbWEuMjAxNy4xMzI3NjwvZWxlY3Ry
b25pYy1yZXNvdXJjZS1udW0+PC9yZWNvcmQ+PC9DaXRlPjwvRW5kTm90ZT5=
</w:fldData>
        </w:fldChar>
      </w:r>
      <w:r w:rsidR="00761BF7">
        <w:instrText xml:space="preserve"> ADDIN EN.CITE </w:instrText>
      </w:r>
      <w:r w:rsidR="00761BF7">
        <w:fldChar w:fldCharType="begin">
          <w:fldData xml:space="preserve">PEVuZE5vdGU+PENpdGU+PEF1dGhvcj5DYW88L0F1dGhvcj48WWVhcj4yMDE0PC9ZZWFyPjxSZWNO
dW0+MTQ5NzwvUmVjTnVtPjxEaXNwbGF5VGV4dD5bMTUsIDE2XTwvRGlzcGxheVRleHQ+PHJlY29y
ZD48cmVjLW51bWJlcj4xNDk3PC9yZWMtbnVtYmVyPjxmb3JlaWduLWtleXM+PGtleSBhcHA9IkVO
IiBkYi1pZD0iMGZ0dmZmOXA4MGZwNWZldzVzMDVmNWZ3OXJkOWZlZnJkemVyIiB0aW1lc3RhbXA9
IjE1MTc1MTY1MjkiPjE0OTc8L2tleT48L2ZvcmVpZ24ta2V5cz48cmVmLXR5cGUgbmFtZT0iSm91
cm5hbCBBcnRpY2xlIj4xNzwvcmVmLXR5cGU+PGNvbnRyaWJ1dG9ycz48YXV0aG9ycz48YXV0aG9y
PkNhbywgSi48L2F1dGhvcj48YXV0aG9yPlpoYW5nLCBTLjwvYXV0aG9yPjwvYXV0aG9ycz48L2Nv
bnRyaWJ1dG9ycz48YXV0aC1hZGRyZXNzPkRlcGFydG1lbnQgb2YgU3RhdGlzdGljYWwgU2NpZW5j
ZSwgU291dGhlcm4gTWV0aG9kaXN0IFVuaXZlcnNpdHksIERhbGxhcywgVGV4YXMuJiN4RDtEZXBh
cnRtZW50IG9mIENsaW5pY2FsIFNjaWVuY2VzLCBVVCBTb3V0aHdlc3Rlcm4gTWVkaWNhbCBDZW50
ZXIsIERhbGxhcywgVGV4YXMuPC9hdXRoLWFkZHJlc3M+PHRpdGxlcz48dGl0bGU+TXVsdGlwbGUg
Y29tcGFyaXNvbiBwcm9jZWR1cmVzPC90aXRsZT48c2Vjb25kYXJ5LXRpdGxlPkpBTUE8L3NlY29u
ZGFyeS10aXRsZT48L3RpdGxlcz48cGVyaW9kaWNhbD48ZnVsbC10aXRsZT5KQU1BPC9mdWxsLXRp
dGxlPjwvcGVyaW9kaWNhbD48cGFnZXM+NTQzLTQ8L3BhZ2VzPjx2b2x1bWU+MzEyPC92b2x1bWU+
PG51bWJlcj41PC9udW1iZXI+PGtleXdvcmRzPjxrZXl3b3JkPkZlbWFsZTwva2V5d29yZD48a2V5
d29yZD5IdW1hbnM8L2tleXdvcmQ+PGtleXdvcmQ+TWFsZTwva2V5d29yZD48a2V5d29yZD4qTW90
aXZhdGlvbmFsIEludGVydmlld2luZzwva2V5d29yZD48a2V5d29yZD4qUHJpbWFyeSBIZWFsdGgg
Q2FyZTwva2V5d29yZD48a2V5d29yZD5TdWJzdGFuY2UtUmVsYXRlZCBEaXNvcmRlcnMvKmRpYWdu
b3Npcy8qdGhlcmFweTwva2V5d29yZD48L2tleXdvcmRzPjxkYXRlcz48eWVhcj4yMDE0PC95ZWFy
PjxwdWItZGF0ZXM+PGRhdGU+QXVnIDY8L2RhdGU+PC9wdWItZGF0ZXM+PC9kYXRlcz48aXNibj4x
NTM4LTM1OTggKEVsZWN0cm9uaWMpJiN4RDswMDk4LTc0ODQgKExpbmtpbmcpPC9pc2JuPjxhY2Nl
c3Npb24tbnVtPjI1MDk2Njk0PC9hY2Nlc3Npb24tbnVtPjx1cmxzPjxyZWxhdGVkLXVybHM+PHVy
bD5odHRwczovL3d3dy5uY2JpLm5sbS5uaWguZ292L3B1Ym1lZC8yNTA5NjY5NDwvdXJsPjwvcmVs
YXRlZC11cmxzPjwvdXJscz48ZWxlY3Ryb25pYy1yZXNvdXJjZS1udW0+MTAuMTAwMS9qYW1hLjIw
MTQuOTQ0MDwvZWxlY3Ryb25pYy1yZXNvdXJjZS1udW0+PC9yZWNvcmQ+PC9DaXRlPjxDaXRlPjxB
dXRob3I+WWFkYXY8L0F1dGhvcj48WWVhcj4yMDE3PC9ZZWFyPjxSZWNOdW0+MTQ5NjwvUmVjTnVt
PjxyZWNvcmQ+PHJlYy1udW1iZXI+MTQ5NjwvcmVjLW51bWJlcj48Zm9yZWlnbi1rZXlzPjxrZXkg
YXBwPSJFTiIgZGItaWQ9IjBmdHZmZjlwODBmcDVmZXc1czA1ZjVmdzlyZDlmZWZyZHplciIgdGlt
ZXN0YW1wPSIxNTE3NTE2NTI5Ij4xNDk2PC9rZXk+PC9mb3JlaWduLWtleXM+PHJlZi10eXBlIG5h
bWU9IkpvdXJuYWwgQXJ0aWNsZSI+MTc8L3JlZi10eXBlPjxjb250cmlidXRvcnM+PGF1dGhvcnM+
PGF1dGhvcj5ZYWRhdiwgSy48L2F1dGhvcj48YXV0aG9yPkxld2lzLCBSLiBKLjwvYXV0aG9yPjwv
YXV0aG9ycz48L2NvbnRyaWJ1dG9ycz48YXV0aC1hZGRyZXNzPkRlcGFydG1lbnQgb2YgRW1lcmdl
bmN5IE1lZGljaW5lLCBIYXJib3ItVUNMQSBNZWRpY2FsIENlbnRlciwgVG9ycmFuY2UsIENhbGlm
b3JuaWEuJiN4RDtMb3MgQW5nZWxlcyBCaW9tZWRpY2FsIFJlc2VhcmNoIEluc3RpdHV0ZSwgVG9y
cmFuY2UsIENhbGlmb3JuaWEuJiN4RDtCZXJyeSBDb25zdWx0YW50cywgTExDLCBBdXN0aW4sIFRl
eGFzLjwvYXV0aC1hZGRyZXNzPjx0aXRsZXM+PHRpdGxlPkdhdGVrZWVwaW5nIFN0cmF0ZWdpZXMg
Zm9yIEF2b2lkaW5nIEZhbHNlLVBvc2l0aXZlIFJlc3VsdHMgaW4gQ2xpbmljYWwgVHJpYWxzIFdp
dGggTWFueSBDb21wYXJpc29uczwvdGl0bGU+PHNlY29uZGFyeS10aXRsZT5KQU1BPC9zZWNvbmRh
cnktdGl0bGU+PC90aXRsZXM+PHBlcmlvZGljYWw+PGZ1bGwtdGl0bGU+SkFNQTwvZnVsbC10aXRs
ZT48L3BlcmlvZGljYWw+PHBhZ2VzPjEzODUtMTM4NjwvcGFnZXM+PHZvbHVtZT4zMTg8L3ZvbHVt
ZT48bnVtYmVyPjE0PC9udW1iZXI+PGtleXdvcmRzPjxrZXl3b3JkPipDbGluaWNhbCBUcmlhbHMg
YXMgVG9waWM8L2tleXdvcmQ+PGtleXdvcmQ+KkRhdGEgSW50ZXJwcmV0YXRpb24sIFN0YXRpc3Rp
Y2FsPC9rZXl3b3JkPjxrZXl3b3JkPipGYWxzZSBQb3NpdGl2ZSBSZWFjdGlvbnM8L2tleXdvcmQ+
PGtleXdvcmQ+SHVtYW5zPC9rZXl3b3JkPjxrZXl3b3JkPk1vZGVscywgU3RhdGlzdGljYWw8L2tl
eXdvcmQ+PC9rZXl3b3Jkcz48ZGF0ZXM+PHllYXI+MjAxNzwveWVhcj48cHViLWRhdGVzPjxkYXRl
Pk9jdCAxMDwvZGF0ZT48L3B1Yi1kYXRlcz48L2RhdGVzPjxpc2JuPjE1MzgtMzU5OCAoRWxlY3Ry
b25pYykmI3hEOzAwOTgtNzQ4NCAoTGlua2luZyk8L2lzYm4+PGFjY2Vzc2lvbi1udW0+MjkwNDk1
NzI8L2FjY2Vzc2lvbi1udW0+PHVybHM+PHJlbGF0ZWQtdXJscz48dXJsPmh0dHBzOi8vd3d3Lm5j
YmkubmxtLm5paC5nb3YvcHVibWVkLzI5MDQ5NTcyPC91cmw+PC9yZWxhdGVkLXVybHM+PC91cmxz
PjxlbGVjdHJvbmljLXJlc291cmNlLW51bT4xMC4xMDAxL2phbWEuMjAxNy4xMzI3NjwvZWxlY3Ry
b25pYy1yZXNvdXJjZS1udW0+PC9yZWNvcmQ+PC9DaXRlPjwvRW5kTm90ZT5=
</w:fldData>
        </w:fldChar>
      </w:r>
      <w:r w:rsidR="00761BF7">
        <w:instrText xml:space="preserve"> ADDIN EN.CITE.DATA </w:instrText>
      </w:r>
      <w:r w:rsidR="00761BF7">
        <w:fldChar w:fldCharType="end"/>
      </w:r>
      <w:r w:rsidR="00041E3D">
        <w:fldChar w:fldCharType="separate"/>
      </w:r>
      <w:r w:rsidR="00761BF7">
        <w:rPr>
          <w:noProof/>
        </w:rPr>
        <w:t>[15, 16]</w:t>
      </w:r>
      <w:r w:rsidR="00041E3D">
        <w:fldChar w:fldCharType="end"/>
      </w:r>
      <w:r w:rsidR="00A70DAC" w:rsidRPr="00EB1098">
        <w:t xml:space="preserve"> but </w:t>
      </w:r>
      <w:r w:rsidRPr="00EB1098">
        <w:t>any adjustment to</w:t>
      </w:r>
      <w:r w:rsidRPr="00EB1098">
        <w:rPr>
          <w:i/>
        </w:rPr>
        <w:t xml:space="preserve"> α</w:t>
      </w:r>
      <w:r w:rsidRPr="00EB1098">
        <w:t xml:space="preserve"> for </w:t>
      </w:r>
      <w:r w:rsidR="00A70DAC" w:rsidRPr="00EB1098">
        <w:t xml:space="preserve">multiple </w:t>
      </w:r>
      <w:r w:rsidRPr="00EB1098">
        <w:t>individual comparisons based on the overall</w:t>
      </w:r>
      <w:r w:rsidRPr="00EB1098">
        <w:rPr>
          <w:i/>
        </w:rPr>
        <w:t xml:space="preserve"> α</w:t>
      </w:r>
      <w:r w:rsidRPr="00EB1098">
        <w:t xml:space="preserve"> </w:t>
      </w:r>
      <w:r w:rsidR="00B906C3" w:rsidRPr="00EB1098">
        <w:t xml:space="preserve">can be </w:t>
      </w:r>
      <w:r w:rsidRPr="00EB1098">
        <w:t>problematic to apply. If you have collected your data and start running analyses, do you have to start counting every P-value your statistics package calculated as one of your hypotheses and reduce your value of</w:t>
      </w:r>
      <w:r w:rsidRPr="00EB1098">
        <w:rPr>
          <w:i/>
        </w:rPr>
        <w:t xml:space="preserve"> α</w:t>
      </w:r>
      <w:r w:rsidRPr="00EB1098">
        <w:t xml:space="preserve"> for individual comparisons accordingly?  If the drug you are studying is associated with a bothersome side effect (e.g., cardiac arrhythmias), can you render the result not statistically signi</w:t>
      </w:r>
      <w:r w:rsidR="00712B0A" w:rsidRPr="00EB1098">
        <w:t>fi</w:t>
      </w:r>
      <w:r w:rsidRPr="00EB1098">
        <w:t>cant by testing enough additional hypotheses about other side effects?</w:t>
      </w:r>
    </w:p>
    <w:p w14:paraId="1C3E5A2C" w14:textId="2491E019" w:rsidR="00157002" w:rsidRPr="00EB1098" w:rsidRDefault="00157002" w:rsidP="00B00307">
      <w:pPr>
        <w:pStyle w:val="NormalWeb"/>
      </w:pPr>
      <w:r w:rsidRPr="00EB1098">
        <w:t xml:space="preserve">The problem here is that once we get away from testing a single null hypothesis, we begin to slip from </w:t>
      </w:r>
      <w:r w:rsidR="000C7561" w:rsidRPr="00EB1098">
        <w:t xml:space="preserve">stochastic to epistemic (and therefore subjective) probability estimation, because there are multiple ways to define the </w:t>
      </w:r>
      <w:r w:rsidR="00154AAD" w:rsidRPr="00EB1098">
        <w:t xml:space="preserve">sampling space </w:t>
      </w:r>
      <w:r w:rsidR="00943402" w:rsidRPr="00EB1098">
        <w:t xml:space="preserve">for testing </w:t>
      </w:r>
      <w:r w:rsidR="00154AAD" w:rsidRPr="00EB1098">
        <w:t>of multiple hypotheses.</w:t>
      </w:r>
      <w:r w:rsidR="00C93FB8" w:rsidRPr="00EB1098">
        <w:t xml:space="preserve">  </w:t>
      </w:r>
    </w:p>
    <w:p w14:paraId="1F16082E" w14:textId="70F29944" w:rsidR="00712B0A" w:rsidRPr="00EB1098" w:rsidRDefault="00943402" w:rsidP="009B19D4">
      <w:pPr>
        <w:pStyle w:val="NormalWeb"/>
      </w:pPr>
      <w:r w:rsidRPr="00EB1098">
        <w:t xml:space="preserve">A conceptually more straightforward </w:t>
      </w:r>
      <w:r w:rsidR="00602CD5" w:rsidRPr="00EB1098">
        <w:t>problem with multiple hypothesis testing is that most of the multiple hypotheses have low prior probabilities. This is similar to the difference between a test that is intentionally ordered and one that pops up as abnormal on a twenty-test chemistry</w:t>
      </w:r>
      <w:r w:rsidR="009B19D4" w:rsidRPr="00EB1098">
        <w:t xml:space="preserve"> </w:t>
      </w:r>
      <w:r w:rsidR="00602CD5" w:rsidRPr="00EB1098">
        <w:t>panel. The interpretation of a particular statistical hypothesis test does not depend on how many other hypotheses were tested in the same study, just as the interpretation of a serum sodium level does not depend on whether you ordered an alkaline phosphatase on the same specimen. If clinical laboratories believed in the Bonferroni correction, they would widen the normal range of laboratory tests depending on how many tests were done on the same specimen. That being said, statistical approaches to avoid making too much of small P-values in the face of multiple comparisons are reasonable, because estimation of prior probabilities of hypotheses is a dif</w:t>
      </w:r>
      <w:r w:rsidR="00712B0A" w:rsidRPr="00EB1098">
        <w:t>fi</w:t>
      </w:r>
      <w:r w:rsidR="00602CD5" w:rsidRPr="00EB1098">
        <w:t xml:space="preserve">cult and subjective process. </w:t>
      </w:r>
    </w:p>
    <w:p w14:paraId="2B448E0D" w14:textId="40B13CBA" w:rsidR="00F127E9" w:rsidRPr="00EB1098" w:rsidRDefault="003371E1" w:rsidP="00E86799">
      <w:pPr>
        <w:pStyle w:val="Heading5"/>
        <w:rPr>
          <w:sz w:val="24"/>
          <w:szCs w:val="24"/>
        </w:rPr>
      </w:pPr>
      <w:r>
        <w:rPr>
          <w:sz w:val="24"/>
          <w:szCs w:val="24"/>
        </w:rPr>
        <w:t>T</w:t>
      </w:r>
      <w:r w:rsidRPr="00EB1098">
        <w:rPr>
          <w:sz w:val="24"/>
          <w:szCs w:val="24"/>
        </w:rPr>
        <w:t xml:space="preserve">he </w:t>
      </w:r>
      <w:r w:rsidR="00F127E9" w:rsidRPr="00EB1098">
        <w:rPr>
          <w:sz w:val="24"/>
          <w:szCs w:val="24"/>
        </w:rPr>
        <w:t>False Discovery Rate</w:t>
      </w:r>
    </w:p>
    <w:p w14:paraId="000A4B30" w14:textId="648CBADA" w:rsidR="000F25F1" w:rsidRPr="002F3BD3" w:rsidRDefault="003C541B" w:rsidP="00E86799">
      <w:r w:rsidRPr="00440D54">
        <w:t>With the increasing use of “Big Data</w:t>
      </w:r>
      <w:r w:rsidRPr="002F3BD3">
        <w:t xml:space="preserve">” – genomics, metabolomics, and </w:t>
      </w:r>
      <w:r w:rsidR="00267BB3" w:rsidRPr="002F3BD3">
        <w:t>all the other “omics”</w:t>
      </w:r>
      <w:r w:rsidR="00C509FD">
        <w:t>,</w:t>
      </w:r>
      <w:r w:rsidR="00267BB3" w:rsidRPr="002F3BD3">
        <w:t xml:space="preserve"> as well as </w:t>
      </w:r>
      <w:r w:rsidR="00267BB3" w:rsidRPr="00EA03EE">
        <w:t xml:space="preserve">the ability to </w:t>
      </w:r>
      <w:r w:rsidR="00390156" w:rsidRPr="00EA03EE">
        <w:t xml:space="preserve">troll through </w:t>
      </w:r>
      <w:r w:rsidR="00313921" w:rsidRPr="00230694">
        <w:t xml:space="preserve">vast </w:t>
      </w:r>
      <w:r w:rsidR="00390156" w:rsidRPr="00A600A0">
        <w:t xml:space="preserve">electronic medical records looking for interesting findings, it is </w:t>
      </w:r>
      <w:r w:rsidR="00EE355F" w:rsidRPr="00336AA9">
        <w:t>now possible</w:t>
      </w:r>
      <w:r w:rsidR="00390156" w:rsidRPr="00336AA9">
        <w:t xml:space="preserve"> for investigators to test thousands </w:t>
      </w:r>
      <w:r w:rsidR="00EE355F" w:rsidRPr="00336AA9">
        <w:t xml:space="preserve">of different hypotheses in a single study.  </w:t>
      </w:r>
      <w:r w:rsidR="00FF61F6" w:rsidRPr="000933FA">
        <w:t>An appealing alternative to</w:t>
      </w:r>
      <w:r w:rsidR="00EE355F" w:rsidRPr="000933FA">
        <w:t xml:space="preserve"> the </w:t>
      </w:r>
      <w:r w:rsidR="00DC00F1" w:rsidRPr="007855BB">
        <w:t xml:space="preserve">Bonferroni </w:t>
      </w:r>
      <w:r w:rsidR="008546EC">
        <w:t xml:space="preserve">correction </w:t>
      </w:r>
      <w:r w:rsidR="00DC00F1" w:rsidRPr="007855BB">
        <w:t xml:space="preserve">and </w:t>
      </w:r>
      <w:r w:rsidR="00DC00F1" w:rsidRPr="007855BB">
        <w:lastRenderedPageBreak/>
        <w:t xml:space="preserve">its </w:t>
      </w:r>
      <w:r w:rsidR="00F8336E" w:rsidRPr="00E624EF">
        <w:t>relatives</w:t>
      </w:r>
      <w:r w:rsidR="00396A27">
        <w:t xml:space="preserve"> for this sort of </w:t>
      </w:r>
      <w:r w:rsidR="008F0C00">
        <w:t>multiple hypothesis testing</w:t>
      </w:r>
      <w:r w:rsidR="00EE355F" w:rsidRPr="00E624EF">
        <w:t xml:space="preserve"> </w:t>
      </w:r>
      <w:r w:rsidR="00F8336E" w:rsidRPr="00E624EF">
        <w:t>is</w:t>
      </w:r>
      <w:r w:rsidR="00C202AF" w:rsidRPr="00E624EF">
        <w:t xml:space="preserve"> the </w:t>
      </w:r>
      <w:r w:rsidR="00C202AF" w:rsidRPr="00E624EF">
        <w:rPr>
          <w:color w:val="008000"/>
        </w:rPr>
        <w:t>False Discovery Rate</w:t>
      </w:r>
      <w:r w:rsidR="00EA0046">
        <w:rPr>
          <w:color w:val="008000"/>
        </w:rPr>
        <w:t xml:space="preserve"> (FDR)</w:t>
      </w:r>
      <w:r w:rsidR="000F3CD1">
        <w:rPr>
          <w:rStyle w:val="FootnoteReference"/>
          <w:color w:val="008000"/>
        </w:rPr>
        <w:footnoteReference w:id="10"/>
      </w:r>
      <w:r w:rsidR="00C202AF" w:rsidRPr="00440D54">
        <w:t>.</w:t>
      </w:r>
      <w:r w:rsidR="000B628F">
        <w:t xml:space="preserve">  </w:t>
      </w:r>
    </w:p>
    <w:p w14:paraId="25F32856" w14:textId="77777777" w:rsidR="00B94AA4" w:rsidRPr="00EA03EE" w:rsidRDefault="00B94AA4" w:rsidP="00E86799"/>
    <w:p w14:paraId="501A6D33" w14:textId="67FBDB2E" w:rsidR="008546EC" w:rsidRDefault="008F0C00" w:rsidP="00E86799">
      <w:r>
        <w:t>The FDR</w:t>
      </w:r>
      <w:r w:rsidR="00B819C0" w:rsidRPr="00E624EF">
        <w:t xml:space="preserve"> works</w:t>
      </w:r>
      <w:r w:rsidR="00840EF2" w:rsidRPr="00E624EF">
        <w:t xml:space="preserve"> </w:t>
      </w:r>
      <w:r w:rsidR="00B819C0" w:rsidRPr="00E624EF">
        <w:t xml:space="preserve">if you are testing a large number of null hypotheses, each of which has an approximately equal </w:t>
      </w:r>
      <w:r w:rsidR="00E10A88" w:rsidRPr="00E624EF">
        <w:t xml:space="preserve">(generally high) </w:t>
      </w:r>
      <w:r w:rsidR="00B819C0" w:rsidRPr="00E624EF">
        <w:t>probability of</w:t>
      </w:r>
      <w:r w:rsidR="003F003A" w:rsidRPr="00E624EF">
        <w:t xml:space="preserve"> being true</w:t>
      </w:r>
      <w:r w:rsidR="00B332E2" w:rsidRPr="00E624EF">
        <w:t xml:space="preserve"> (i.e., you have a lot of unlikely alternative hypothesis, as occurs with a genome-wide association study)</w:t>
      </w:r>
      <w:r w:rsidR="003F003A" w:rsidRPr="00E624EF">
        <w:t>.</w:t>
      </w:r>
      <w:r w:rsidR="00B332E2" w:rsidRPr="00E624EF">
        <w:t xml:space="preserve">  The false discovery rate takes advantage of the fact that the expected distribution of the p-values</w:t>
      </w:r>
      <w:r w:rsidR="00CE123C" w:rsidRPr="00E624EF">
        <w:t xml:space="preserve"> from tests of a large number of</w:t>
      </w:r>
      <w:r w:rsidR="00E34E8E">
        <w:t xml:space="preserve"> (true)</w:t>
      </w:r>
      <w:r w:rsidR="00CE123C" w:rsidRPr="00E624EF">
        <w:t xml:space="preserve"> null hypotheses is uniform, i.e., about</w:t>
      </w:r>
      <w:r w:rsidR="00B34E69" w:rsidRPr="00E624EF">
        <w:t xml:space="preserve"> 10% will be between 0.2 and 0.3, </w:t>
      </w:r>
      <w:r w:rsidR="00CE123C" w:rsidRPr="00E624EF">
        <w:t xml:space="preserve">5% will be </w:t>
      </w:r>
      <w:r w:rsidR="00CD586E" w:rsidRPr="00E624EF">
        <w:t>&lt;</w:t>
      </w:r>
      <w:r w:rsidR="00754C87" w:rsidRPr="00E624EF">
        <w:t xml:space="preserve"> </w:t>
      </w:r>
      <w:r w:rsidR="00CE123C" w:rsidRPr="00E624EF">
        <w:t xml:space="preserve">0.05, 1% will be </w:t>
      </w:r>
      <w:r w:rsidR="00CD586E" w:rsidRPr="00E624EF">
        <w:t>&lt;</w:t>
      </w:r>
      <w:r w:rsidR="00CE123C" w:rsidRPr="00E624EF">
        <w:t xml:space="preserve">0.01, </w:t>
      </w:r>
      <w:r w:rsidR="00754C87" w:rsidRPr="00E624EF">
        <w:t xml:space="preserve">0.1% will be </w:t>
      </w:r>
      <w:proofErr w:type="gramStart"/>
      <w:r w:rsidR="00CD586E" w:rsidRPr="00E624EF">
        <w:t>&lt;</w:t>
      </w:r>
      <w:r w:rsidR="00754C87" w:rsidRPr="00E624EF">
        <w:t xml:space="preserve">  0.001</w:t>
      </w:r>
      <w:proofErr w:type="gramEnd"/>
      <w:r w:rsidR="00754C87" w:rsidRPr="00E624EF">
        <w:t xml:space="preserve"> and so on.  </w:t>
      </w:r>
      <w:proofErr w:type="gramStart"/>
      <w:r w:rsidR="00754C87" w:rsidRPr="00E624EF">
        <w:t>So</w:t>
      </w:r>
      <w:proofErr w:type="gramEnd"/>
      <w:r w:rsidR="00754C87" w:rsidRPr="00E624EF">
        <w:t xml:space="preserve"> let’s suppose that you test 1000 </w:t>
      </w:r>
      <w:r w:rsidR="007E6DB3" w:rsidRPr="00E624EF">
        <w:t xml:space="preserve">null </w:t>
      </w:r>
      <w:r w:rsidR="00754C87" w:rsidRPr="00E624EF">
        <w:t>hypotheses.</w:t>
      </w:r>
      <w:r w:rsidR="007E6DB3" w:rsidRPr="00E624EF">
        <w:t xml:space="preserve">  If all of them were true, you would expect about 10</w:t>
      </w:r>
      <w:r w:rsidR="00CD586E" w:rsidRPr="00E624EF">
        <w:t xml:space="preserve"> (1%)</w:t>
      </w:r>
      <w:r w:rsidR="007E6DB3" w:rsidRPr="00E624EF">
        <w:t xml:space="preserve"> to have P &lt;0.01.  But what if </w:t>
      </w:r>
      <w:r w:rsidR="00093079" w:rsidRPr="00E624EF">
        <w:t>4</w:t>
      </w:r>
      <w:r w:rsidR="007E6DB3" w:rsidRPr="00E624EF">
        <w:t>0</w:t>
      </w:r>
      <w:r w:rsidR="00C20C39" w:rsidRPr="00E624EF">
        <w:t xml:space="preserve"> of the hypotheses we tested</w:t>
      </w:r>
      <w:r w:rsidR="007E6DB3" w:rsidRPr="00E624EF">
        <w:t xml:space="preserve"> had P</w:t>
      </w:r>
      <w:r w:rsidR="00CD586E" w:rsidRPr="00E624EF">
        <w:t>&lt;0.01</w:t>
      </w:r>
      <w:r w:rsidR="00C20C39" w:rsidRPr="00E624EF">
        <w:t>?</w:t>
      </w:r>
      <w:r w:rsidR="00CD586E" w:rsidRPr="00E624EF">
        <w:t xml:space="preserve">  Then we’d </w:t>
      </w:r>
      <w:r w:rsidR="00093079" w:rsidRPr="00E624EF">
        <w:t xml:space="preserve">estimate that about 10 of those null </w:t>
      </w:r>
      <w:r w:rsidR="00C92B4F">
        <w:t xml:space="preserve">hypotheses </w:t>
      </w:r>
      <w:r w:rsidR="00093079" w:rsidRPr="00E624EF">
        <w:t xml:space="preserve">would be true, but that 30 would not, because we got </w:t>
      </w:r>
      <w:r w:rsidR="00C20C39" w:rsidRPr="00E624EF">
        <w:t>30</w:t>
      </w:r>
      <w:r w:rsidR="00093079" w:rsidRPr="00E624EF">
        <w:t xml:space="preserve"> </w:t>
      </w:r>
      <w:r w:rsidR="008B3EF0" w:rsidRPr="00E624EF">
        <w:t xml:space="preserve">more </w:t>
      </w:r>
      <w:r w:rsidR="00093079" w:rsidRPr="00E624EF">
        <w:t>P-values &lt;0.01 than we would expect</w:t>
      </w:r>
      <w:r w:rsidR="00C20C39" w:rsidRPr="00E624EF">
        <w:t xml:space="preserve"> if</w:t>
      </w:r>
      <w:r w:rsidR="008B3EF0" w:rsidRPr="00E624EF">
        <w:t xml:space="preserve"> </w:t>
      </w:r>
      <w:r w:rsidR="00C20C39" w:rsidRPr="00E624EF">
        <w:t xml:space="preserve">all of the null hypotheses were true.  </w:t>
      </w:r>
      <w:r w:rsidR="00B34E69" w:rsidRPr="00E624EF">
        <w:t xml:space="preserve">In that situation, we would say the </w:t>
      </w:r>
      <w:r w:rsidR="00EF466E">
        <w:t>FDR</w:t>
      </w:r>
      <w:r w:rsidR="00B34E69" w:rsidRPr="00E624EF">
        <w:t xml:space="preserve"> would be 10/40 = 25%</w:t>
      </w:r>
      <w:r w:rsidR="008546EC">
        <w:t xml:space="preserve">.  This is the </w:t>
      </w:r>
      <w:r w:rsidR="008546EC" w:rsidRPr="00C92B4F">
        <w:rPr>
          <w:i/>
        </w:rPr>
        <w:t>maximum expected pro</w:t>
      </w:r>
      <w:r w:rsidR="00EF466E">
        <w:rPr>
          <w:i/>
        </w:rPr>
        <w:t>portion</w:t>
      </w:r>
      <w:r w:rsidR="008546EC">
        <w:t xml:space="preserve"> </w:t>
      </w:r>
      <w:r w:rsidR="00EF466E">
        <w:t>of the</w:t>
      </w:r>
      <w:r w:rsidR="008546EC">
        <w:t xml:space="preserve"> </w:t>
      </w:r>
      <w:r w:rsidR="00EC04CF" w:rsidRPr="00E624EF">
        <w:t xml:space="preserve">observed associations </w:t>
      </w:r>
      <w:r w:rsidR="00EF466E">
        <w:t xml:space="preserve">(positives) that </w:t>
      </w:r>
      <w:r w:rsidR="00EC04CF" w:rsidRPr="00E624EF">
        <w:t>were due to chance</w:t>
      </w:r>
      <w:r w:rsidR="00EF466E">
        <w:t xml:space="preserve"> (false positives)</w:t>
      </w:r>
      <w:r w:rsidR="008546EC">
        <w:t xml:space="preserve">.  </w:t>
      </w:r>
      <w:r w:rsidR="00EF466E">
        <w:t>An</w:t>
      </w:r>
      <w:r w:rsidR="008546EC">
        <w:t xml:space="preserve"> analogy to diagnostic testing may help clarify the </w:t>
      </w:r>
      <w:r w:rsidR="00EF466E">
        <w:t>concept of the FDR as the maximum expected proportion of positives that are false positives.</w:t>
      </w:r>
    </w:p>
    <w:p w14:paraId="3822AFAE" w14:textId="77777777" w:rsidR="008546EC" w:rsidRDefault="008546EC" w:rsidP="00E86799"/>
    <w:p w14:paraId="4385074E" w14:textId="4313BDD0" w:rsidR="00725EB3" w:rsidRDefault="008546EC" w:rsidP="00FD1EEC">
      <w:r>
        <w:t>We will test 1000 individuals for a disease</w:t>
      </w:r>
      <w:r w:rsidR="00C81657">
        <w:t xml:space="preserve"> with the PV test, for which lower values are more suggestive of disease.</w:t>
      </w:r>
      <w:r>
        <w:t xml:space="preserve">  </w:t>
      </w:r>
      <w:r w:rsidR="00267DE5">
        <w:t xml:space="preserve">We don’t know the </w:t>
      </w:r>
      <w:r>
        <w:t>prevalence of disease</w:t>
      </w:r>
      <w:r w:rsidR="00C81657">
        <w:t xml:space="preserve"> </w:t>
      </w:r>
      <w:r w:rsidR="00267DE5">
        <w:t xml:space="preserve">and </w:t>
      </w:r>
      <w:r>
        <w:t xml:space="preserve">we </w:t>
      </w:r>
      <w:r w:rsidR="00C4144B">
        <w:t>don't know any signs, symptoms, or risk factors on the subjects we are testing</w:t>
      </w:r>
      <w:r w:rsidR="00C81657">
        <w:t xml:space="preserve">, so </w:t>
      </w:r>
      <w:r w:rsidR="004366F7">
        <w:t>as far as we are concerned, they all have</w:t>
      </w:r>
      <w:r w:rsidR="00C81657">
        <w:t xml:space="preserve"> the same unknown pre-test probability </w:t>
      </w:r>
      <w:r w:rsidR="001B2D25">
        <w:rPr>
          <w:b/>
        </w:rPr>
        <w:t>P(D)</w:t>
      </w:r>
      <w:r w:rsidR="00C81657">
        <w:t xml:space="preserve">.  We do know the distribution of the PV test in </w:t>
      </w:r>
      <w:r w:rsidR="004366F7">
        <w:t>D</w:t>
      </w:r>
      <w:r w:rsidR="001B2D25">
        <w:t xml:space="preserve">− </w:t>
      </w:r>
      <w:r w:rsidR="00C81657">
        <w:t xml:space="preserve">patients </w:t>
      </w:r>
      <w:r w:rsidR="004366F7">
        <w:t>(</w:t>
      </w:r>
      <w:r w:rsidR="00C81657">
        <w:t>without disease</w:t>
      </w:r>
      <w:r w:rsidR="004366F7">
        <w:t>)</w:t>
      </w:r>
      <w:r w:rsidR="004879A0">
        <w:t xml:space="preserve"> and define a cutoff value PV* such that P(PV&lt;PV*|D</w:t>
      </w:r>
      <w:r w:rsidR="00866845">
        <w:t>−</w:t>
      </w:r>
      <w:r w:rsidR="004879A0">
        <w:t xml:space="preserve">) = </w:t>
      </w:r>
      <w:r w:rsidR="001E0741" w:rsidRPr="00726D5B">
        <w:t>0.01</w:t>
      </w:r>
      <w:r w:rsidR="004879A0" w:rsidRPr="001E0741">
        <w:t>.</w:t>
      </w:r>
      <w:r w:rsidR="00A2372B">
        <w:rPr>
          <w:rStyle w:val="FootnoteReference"/>
        </w:rPr>
        <w:footnoteReference w:id="11"/>
      </w:r>
      <w:r w:rsidR="004879A0">
        <w:t xml:space="preserve">  </w:t>
      </w:r>
      <w:r w:rsidR="00CB3FB3">
        <w:t>That is, i</w:t>
      </w:r>
      <w:r w:rsidR="004879A0">
        <w:t>f a “positive” result is PV &lt; PV*</w:t>
      </w:r>
      <w:r w:rsidR="00CB3FB3">
        <w:t xml:space="preserve">, the specificity of the test is </w:t>
      </w:r>
      <w:r w:rsidR="001E0741">
        <w:t>0.99</w:t>
      </w:r>
      <w:r w:rsidR="00A2372B">
        <w:t xml:space="preserve"> and</w:t>
      </w:r>
      <w:r w:rsidR="00376382">
        <w:t xml:space="preserve"> t</w:t>
      </w:r>
      <w:r w:rsidR="00376382" w:rsidRPr="00376382">
        <w:t>he</w:t>
      </w:r>
      <w:r w:rsidR="00376382">
        <w:t xml:space="preserve"> expected proportion with </w:t>
      </w:r>
      <w:r w:rsidR="006545B9">
        <w:t xml:space="preserve">false </w:t>
      </w:r>
      <w:r w:rsidR="004879A0">
        <w:t xml:space="preserve">positive results is </w:t>
      </w:r>
      <w:r w:rsidR="00B52893" w:rsidRPr="00726D5B">
        <w:t>(1-</w:t>
      </w:r>
      <w:r w:rsidR="00B52893">
        <w:rPr>
          <w:b/>
        </w:rPr>
        <w:t xml:space="preserve"> </w:t>
      </w:r>
      <w:r w:rsidR="00866845">
        <w:rPr>
          <w:b/>
        </w:rPr>
        <w:t>P(D)</w:t>
      </w:r>
      <w:r w:rsidR="004879A0" w:rsidRPr="00726D5B">
        <w:t xml:space="preserve">) </w:t>
      </w:r>
      <w:r w:rsidR="004879A0" w:rsidRPr="00726D5B">
        <w:sym w:font="Symbol" w:char="F0B4"/>
      </w:r>
      <w:r w:rsidR="004879A0" w:rsidRPr="00B52893">
        <w:rPr>
          <w:b/>
        </w:rPr>
        <w:t xml:space="preserve"> </w:t>
      </w:r>
      <w:r w:rsidR="001E0741" w:rsidRPr="00726D5B">
        <w:t>0.01</w:t>
      </w:r>
      <w:r w:rsidR="005B0E0A">
        <w:t xml:space="preserve">.  This is maximal when </w:t>
      </w:r>
      <w:r w:rsidR="00866845">
        <w:rPr>
          <w:b/>
        </w:rPr>
        <w:t>P(D)</w:t>
      </w:r>
      <w:r w:rsidR="00866845">
        <w:t xml:space="preserve"> </w:t>
      </w:r>
      <w:r w:rsidR="005B0E0A">
        <w:t xml:space="preserve">= 0, so the </w:t>
      </w:r>
      <w:r w:rsidR="00376382">
        <w:t xml:space="preserve">maximum expected proportion with false positive results is </w:t>
      </w:r>
      <w:r w:rsidR="001E0741" w:rsidRPr="00726D5B">
        <w:t>0.01</w:t>
      </w:r>
      <w:r w:rsidR="00B52893" w:rsidRPr="001E0741">
        <w:t>.</w:t>
      </w:r>
      <w:r w:rsidR="00376382">
        <w:t xml:space="preserve">  </w:t>
      </w:r>
      <w:r w:rsidR="001E0741">
        <w:t xml:space="preserve">If we test 1000 </w:t>
      </w:r>
      <w:r w:rsidR="004366F7">
        <w:t>people,</w:t>
      </w:r>
      <w:r w:rsidR="001E0741">
        <w:t xml:space="preserve"> then the </w:t>
      </w:r>
      <w:r w:rsidR="005B0E0A">
        <w:t xml:space="preserve">maximum </w:t>
      </w:r>
      <w:r w:rsidR="001E0741">
        <w:t xml:space="preserve">expected number of false positives is </w:t>
      </w:r>
      <w:r w:rsidR="005B0E0A">
        <w:t>1</w:t>
      </w:r>
      <w:r w:rsidR="001E0741">
        <w:t>0</w:t>
      </w:r>
      <w:r w:rsidR="005B0E0A">
        <w:t>, but w</w:t>
      </w:r>
      <w:r w:rsidR="001E0741">
        <w:t xml:space="preserve">e observe 40 positives.  </w:t>
      </w:r>
    </w:p>
    <w:p w14:paraId="0AC68922" w14:textId="77777777" w:rsidR="00725EB3" w:rsidRDefault="00725EB3" w:rsidP="00FD1EEC"/>
    <w:p w14:paraId="2CAEF43A" w14:textId="39D97051" w:rsidR="00FD1EEC" w:rsidRPr="00470CEA" w:rsidRDefault="001E0741" w:rsidP="00FD1EEC">
      <w:r>
        <w:t>Now, we randomly choose one of those 40 positives without looking at the actual PV test result, so all we kn</w:t>
      </w:r>
      <w:r w:rsidR="004366F7">
        <w:t xml:space="preserve">ow is that PV &lt; PV*.  Then the </w:t>
      </w:r>
      <w:r>
        <w:t xml:space="preserve">maximum probability that individual is </w:t>
      </w:r>
      <w:r w:rsidR="000B628F">
        <w:t xml:space="preserve">a </w:t>
      </w:r>
      <w:r w:rsidR="00C216E7">
        <w:t xml:space="preserve">false positive is 10/40 = 0.25, the FDR. </w:t>
      </w:r>
      <w:r w:rsidR="000B628F">
        <w:t xml:space="preserve"> </w:t>
      </w:r>
      <w:r w:rsidR="00612E2C">
        <w:t xml:space="preserve">How did we get a post-test probability without estimating </w:t>
      </w:r>
      <w:r w:rsidR="00725EB3">
        <w:rPr>
          <w:b/>
        </w:rPr>
        <w:t>P(D)</w:t>
      </w:r>
      <w:r w:rsidR="006A1138">
        <w:t>, the pre-test probability?  W</w:t>
      </w:r>
      <w:r w:rsidR="000B628F">
        <w:t xml:space="preserve">e </w:t>
      </w:r>
      <w:r w:rsidR="00FD1EEC">
        <w:t>calculated</w:t>
      </w:r>
      <w:r w:rsidR="000B628F">
        <w:t xml:space="preserve"> the </w:t>
      </w:r>
      <w:r w:rsidR="004366F7">
        <w:t xml:space="preserve">difference between the </w:t>
      </w:r>
      <w:r w:rsidR="000B628F">
        <w:t xml:space="preserve">observed number of positives </w:t>
      </w:r>
      <w:r w:rsidR="005B0E0A">
        <w:t xml:space="preserve">(40) </w:t>
      </w:r>
      <w:r w:rsidR="004366F7">
        <w:t>and the expected number</w:t>
      </w:r>
      <w:r w:rsidR="00894091">
        <w:t xml:space="preserve"> </w:t>
      </w:r>
      <w:r w:rsidR="005B0E0A">
        <w:t xml:space="preserve">(10) </w:t>
      </w:r>
      <w:r w:rsidR="00894091">
        <w:t xml:space="preserve">under the assumption that the disease prevalence </w:t>
      </w:r>
      <w:r w:rsidR="00394140">
        <w:rPr>
          <w:b/>
        </w:rPr>
        <w:t>of D</w:t>
      </w:r>
      <w:r w:rsidR="00394140">
        <w:t xml:space="preserve"> wa</w:t>
      </w:r>
      <w:r w:rsidR="00FD1EEC">
        <w:t xml:space="preserve">s zero, and we used this difference </w:t>
      </w:r>
      <w:r w:rsidR="00894091">
        <w:t>to infer a</w:t>
      </w:r>
      <w:r w:rsidR="00612E2C">
        <w:t>n</w:t>
      </w:r>
      <w:r w:rsidR="00894091">
        <w:t xml:space="preserve"> expected value for </w:t>
      </w:r>
      <w:r w:rsidR="00894091" w:rsidRPr="00B52893">
        <w:rPr>
          <w:b/>
        </w:rPr>
        <w:t>p</w:t>
      </w:r>
      <w:r w:rsidR="00894091">
        <w:rPr>
          <w:b/>
        </w:rPr>
        <w:t>.</w:t>
      </w:r>
      <w:r w:rsidR="00FD1EEC">
        <w:rPr>
          <w:b/>
        </w:rPr>
        <w:t xml:space="preserve">  </w:t>
      </w:r>
      <w:r w:rsidR="00FD1EEC" w:rsidRPr="00726D5B">
        <w:t>Note that the</w:t>
      </w:r>
      <w:r w:rsidR="00FD1EEC">
        <w:rPr>
          <w:b/>
        </w:rPr>
        <w:t xml:space="preserve"> </w:t>
      </w:r>
      <w:r w:rsidR="00FD1EEC" w:rsidRPr="00726D5B">
        <w:t xml:space="preserve">FDR </w:t>
      </w:r>
      <w:r w:rsidR="00F178F9" w:rsidRPr="00726D5B">
        <w:t xml:space="preserve">does not </w:t>
      </w:r>
      <w:r w:rsidR="00F178F9">
        <w:t xml:space="preserve">distinguish </w:t>
      </w:r>
      <w:r w:rsidR="00FD1EEC">
        <w:t xml:space="preserve">between individuals with a PV test result only slightly less than the cutoff PV* and those with an extremely abnormal result.  </w:t>
      </w:r>
    </w:p>
    <w:p w14:paraId="5B53D484" w14:textId="05C68A29" w:rsidR="00267DE5" w:rsidRDefault="00267DE5" w:rsidP="00726D5B">
      <w:pPr>
        <w:rPr>
          <w:b/>
        </w:rPr>
      </w:pPr>
    </w:p>
    <w:p w14:paraId="00307F6B" w14:textId="1788E2EF" w:rsidR="00C216E7" w:rsidRDefault="00546AAF" w:rsidP="00726D5B">
      <w:r>
        <w:lastRenderedPageBreak/>
        <w:t>Controlling the FDR is like s</w:t>
      </w:r>
      <w:r w:rsidR="00F178F9">
        <w:t xml:space="preserve">etting a maximum value for the </w:t>
      </w:r>
      <w:r w:rsidR="00F178F9" w:rsidRPr="00E75236">
        <w:rPr>
          <w:i/>
        </w:rPr>
        <w:t>average</w:t>
      </w:r>
      <w:r>
        <w:t xml:space="preserve"> proportion of all positive test results that are false positives.  Controlling the family-wide error rate (e.g., using the Bonferroni correction) is like setting a maximum value for the probability of having </w:t>
      </w:r>
      <w:r w:rsidRPr="00726D5B">
        <w:rPr>
          <w:i/>
        </w:rPr>
        <w:t>even one false positive</w:t>
      </w:r>
      <w:r>
        <w:t>.  So</w:t>
      </w:r>
      <w:r w:rsidR="0077786B">
        <w:t>,</w:t>
      </w:r>
      <w:r>
        <w:t xml:space="preserve"> controlling FDR is less stringent than controlling the family-wide error rate</w:t>
      </w:r>
      <w:r w:rsidR="00C216E7">
        <w:t>.</w:t>
      </w:r>
    </w:p>
    <w:p w14:paraId="5E7B63BF" w14:textId="77777777" w:rsidR="003C541B" w:rsidRPr="00E624EF" w:rsidRDefault="003C541B" w:rsidP="00E624EF"/>
    <w:p w14:paraId="7A32B9F3" w14:textId="52260448" w:rsidR="00712B0A" w:rsidRPr="00EB1098" w:rsidRDefault="00DD1110" w:rsidP="00B54986">
      <w:pPr>
        <w:pStyle w:val="Heading2"/>
        <w:rPr>
          <w:rFonts w:cs="Times New Roman"/>
          <w:sz w:val="24"/>
          <w:szCs w:val="24"/>
        </w:rPr>
      </w:pPr>
      <w:r w:rsidRPr="00EB1098">
        <w:rPr>
          <w:sz w:val="24"/>
          <w:szCs w:val="24"/>
        </w:rPr>
        <w:t>Understanding</w:t>
      </w:r>
      <w:r w:rsidR="00491468" w:rsidRPr="00EB1098">
        <w:rPr>
          <w:rFonts w:cs="Times New Roman"/>
          <w:sz w:val="24"/>
          <w:szCs w:val="24"/>
        </w:rPr>
        <w:t xml:space="preserve"> c</w:t>
      </w:r>
      <w:r w:rsidR="00B14960" w:rsidRPr="00EB1098">
        <w:rPr>
          <w:rFonts w:cs="Times New Roman"/>
          <w:sz w:val="24"/>
          <w:szCs w:val="24"/>
        </w:rPr>
        <w:t>on</w:t>
      </w:r>
      <w:r w:rsidR="00491468" w:rsidRPr="00EB1098">
        <w:rPr>
          <w:rFonts w:cs="Times New Roman"/>
          <w:sz w:val="24"/>
          <w:szCs w:val="24"/>
        </w:rPr>
        <w:t>fidence intervals</w:t>
      </w:r>
    </w:p>
    <w:p w14:paraId="0714A135" w14:textId="77777777" w:rsidR="00712B0A" w:rsidRPr="00EB1098" w:rsidRDefault="00602CD5" w:rsidP="009B19D4">
      <w:pPr>
        <w:pStyle w:val="NormalWeb"/>
      </w:pPr>
      <w:r w:rsidRPr="00EB1098">
        <w:t>There is no direct analogy between interpretation of results of diagnostic tests and of con</w:t>
      </w:r>
      <w:r w:rsidR="00712B0A" w:rsidRPr="00EB1098">
        <w:t>fi</w:t>
      </w:r>
      <w:r w:rsidRPr="00EB1098">
        <w:t>dence intervals for research studies. Nonetheless, because con</w:t>
      </w:r>
      <w:r w:rsidR="00712B0A" w:rsidRPr="00EB1098">
        <w:t>fi</w:t>
      </w:r>
      <w:r w:rsidRPr="00EB1098">
        <w:t>dence intervals are even more widely misunderstood than P-values, we review their meaning here.</w:t>
      </w:r>
    </w:p>
    <w:p w14:paraId="3D792088" w14:textId="25044A56" w:rsidR="00EB7EA1" w:rsidRDefault="00EB7EA1" w:rsidP="00EB7EA1">
      <w:pPr>
        <w:pStyle w:val="NormalWeb"/>
      </w:pPr>
      <w:r w:rsidRPr="00EB1098">
        <w:t>It turns out it is easier to say what confidence intervals do not mean than what they do mean. Confidence intervals do</w:t>
      </w:r>
      <w:r w:rsidRPr="00EB1098">
        <w:rPr>
          <w:i/>
        </w:rPr>
        <w:t xml:space="preserve"> not</w:t>
      </w:r>
      <w:r w:rsidRPr="00EB1098">
        <w:t xml:space="preserve"> indicate a range with a 95% probability of including the true value. What do they mean? </w:t>
      </w:r>
    </w:p>
    <w:p w14:paraId="095E2F85" w14:textId="3BBA37C1" w:rsidR="000E35BF" w:rsidRDefault="00B97ADE" w:rsidP="009B19D4">
      <w:pPr>
        <w:pStyle w:val="NormalWeb"/>
      </w:pPr>
      <w:r w:rsidRPr="00EB1098">
        <w:t>Let’s start with a simple example.  You flip a coin 20 times and get 12 heads.  This gives a 60% probability of heads, with a</w:t>
      </w:r>
      <w:r w:rsidR="00482705">
        <w:t>n “exact”</w:t>
      </w:r>
      <w:r w:rsidRPr="00EB1098">
        <w:t xml:space="preserve"> 95% confidence interval of 36% to 81%.  </w:t>
      </w:r>
      <w:r w:rsidR="00690A6F">
        <w:t xml:space="preserve">Earlier we noted that it is possible to calculate P-values under various assumptions about the true value of a parameter.  If we assume the probability of heads is 36%, </w:t>
      </w:r>
      <w:r w:rsidR="007A3846">
        <w:t xml:space="preserve">the probability of obtaining </w:t>
      </w:r>
      <w:r w:rsidR="00690A6F">
        <w:t>12</w:t>
      </w:r>
      <w:r w:rsidR="0001308B">
        <w:t xml:space="preserve"> or more</w:t>
      </w:r>
      <w:r w:rsidR="00690A6F">
        <w:t xml:space="preserve"> heads in 20 tosses </w:t>
      </w:r>
      <w:r w:rsidR="004E27A2">
        <w:t xml:space="preserve">(a one-tailed P-value for a result of 12 heads) </w:t>
      </w:r>
      <w:r w:rsidR="00690A6F">
        <w:t xml:space="preserve">would </w:t>
      </w:r>
      <w:r w:rsidR="00090027">
        <w:t>be</w:t>
      </w:r>
      <w:r w:rsidR="00690A6F">
        <w:t xml:space="preserve"> 0.0</w:t>
      </w:r>
      <w:r w:rsidR="00F84D93">
        <w:t>2</w:t>
      </w:r>
      <w:r w:rsidR="00690A6F">
        <w:t xml:space="preserve">5.  Similarly, if we assume the probability of heads is 81%, </w:t>
      </w:r>
      <w:r w:rsidR="00090027">
        <w:t xml:space="preserve">the </w:t>
      </w:r>
      <w:r w:rsidR="0046239A">
        <w:t>one-tailed P-value for</w:t>
      </w:r>
      <w:r w:rsidR="00090027">
        <w:t xml:space="preserve"> obtaining 12 or fewer heads is</w:t>
      </w:r>
      <w:r w:rsidR="00690A6F">
        <w:t xml:space="preserve"> 0.0</w:t>
      </w:r>
      <w:r w:rsidR="00F84D93">
        <w:t>2</w:t>
      </w:r>
      <w:r w:rsidR="00690A6F">
        <w:t xml:space="preserve">5.  </w:t>
      </w:r>
      <w:proofErr w:type="gramStart"/>
      <w:r w:rsidR="00690A6F">
        <w:t>So</w:t>
      </w:r>
      <w:proofErr w:type="gramEnd"/>
      <w:r w:rsidR="00690A6F">
        <w:t xml:space="preserve"> the </w:t>
      </w:r>
      <w:r w:rsidR="00F5270B">
        <w:t xml:space="preserve">95% </w:t>
      </w:r>
      <w:r w:rsidR="00690A6F">
        <w:t xml:space="preserve">confidence interval gives the range of hypotheses about the probability of heads that would </w:t>
      </w:r>
      <w:r w:rsidR="00690A6F" w:rsidRPr="009C25F0">
        <w:rPr>
          <w:u w:val="single"/>
        </w:rPr>
        <w:t>not</w:t>
      </w:r>
      <w:r w:rsidR="00690A6F">
        <w:t xml:space="preserve"> be rejected at the </w:t>
      </w:r>
      <w:r w:rsidR="00F5270B">
        <w:t>0.0</w:t>
      </w:r>
      <w:r w:rsidR="00F53ECE">
        <w:t>2</w:t>
      </w:r>
      <w:r w:rsidR="00F5270B">
        <w:t>5</w:t>
      </w:r>
      <w:r w:rsidR="00090027">
        <w:t xml:space="preserve"> </w:t>
      </w:r>
      <w:r w:rsidR="005E015C">
        <w:t xml:space="preserve">significance </w:t>
      </w:r>
      <w:r w:rsidR="00690A6F">
        <w:t>level</w:t>
      </w:r>
      <w:r w:rsidR="00F53ECE">
        <w:t xml:space="preserve"> on either side</w:t>
      </w:r>
      <w:r w:rsidR="00690A6F">
        <w:t>.</w:t>
      </w:r>
      <w:r w:rsidR="005E015C">
        <w:t xml:space="preserve">  </w:t>
      </w:r>
      <w:r w:rsidR="005E015C" w:rsidRPr="004B1430">
        <w:t>More generally, the (1</w:t>
      </w:r>
      <w:r w:rsidR="005E015C" w:rsidRPr="004B1430">
        <w:rPr>
          <w:rFonts w:ascii="MTSY" w:hAnsi="MTSY" w:cs="MTSY"/>
        </w:rPr>
        <w:t xml:space="preserve"> −</w:t>
      </w:r>
      <w:r w:rsidR="005E015C" w:rsidRPr="004B1430">
        <w:t xml:space="preserve"> α) confidence interval is the range of hypotheses that would not have been rejected at significance level α</w:t>
      </w:r>
      <w:r w:rsidR="00046A90">
        <w:t>/2.</w:t>
      </w:r>
    </w:p>
    <w:p w14:paraId="6FBAFF8C" w14:textId="3D713EBA" w:rsidR="00EB7EA1" w:rsidRPr="00EB1098" w:rsidRDefault="00EF65AC" w:rsidP="00D07216">
      <w:pPr>
        <w:pStyle w:val="NormalWeb"/>
      </w:pPr>
      <w:r w:rsidRPr="00EB1098">
        <w:t>Of course,</w:t>
      </w:r>
      <w:r w:rsidR="006B7D99" w:rsidRPr="00EB1098">
        <w:t xml:space="preserve"> if you don't want to spend a couple of paragraphs explaining their exact meaning, </w:t>
      </w:r>
      <w:r w:rsidR="00AC7F30" w:rsidRPr="00EB1098">
        <w:t xml:space="preserve">a </w:t>
      </w:r>
      <w:r w:rsidR="006B7D99" w:rsidRPr="00EB1098">
        <w:t>nonquantitative definition works almost as well:</w:t>
      </w:r>
      <w:r w:rsidR="006B7D99" w:rsidRPr="00EB1098">
        <w:rPr>
          <w:i/>
        </w:rPr>
        <w:t xml:space="preserve"> </w:t>
      </w:r>
      <w:r w:rsidR="006B7D99" w:rsidRPr="00EB1098">
        <w:t>the con</w:t>
      </w:r>
      <w:r w:rsidR="006B7D99" w:rsidRPr="00EB1098">
        <w:rPr>
          <w:i/>
        </w:rPr>
        <w:t>fidence interval indicates a range of values consistent with what was observed in the study.</w:t>
      </w:r>
      <w:r w:rsidR="006B7D99" w:rsidRPr="00EB1098">
        <w:t xml:space="preserve"> The higher the “level of confidence” (e.g., 99% vs. 95%), the wider the interval will be, corresponding to a looser definition of “consistent.” Of course, by chance alone, the true value might not be consistent with what was observed in the study, because the study happened to give the wrong answer.</w:t>
      </w:r>
      <w:r w:rsidR="00602CD5" w:rsidRPr="00EB1098">
        <w:t xml:space="preserve"> </w:t>
      </w:r>
    </w:p>
    <w:p w14:paraId="73EA8089" w14:textId="2E8DB1F6" w:rsidR="00712B0A" w:rsidRPr="00EB1098" w:rsidRDefault="00602CD5" w:rsidP="009B19D4">
      <w:pPr>
        <w:pStyle w:val="NormalWeb"/>
      </w:pPr>
      <w:r w:rsidRPr="00EB1098">
        <w:t>The pedagogical debate we mentioned earlier, related to whether to try to give the correct interpretation of P-values, applies even more to con</w:t>
      </w:r>
      <w:r w:rsidR="00712B0A" w:rsidRPr="00EB1098">
        <w:t>fi</w:t>
      </w:r>
      <w:r w:rsidRPr="00EB1098">
        <w:t xml:space="preserve">dence intervals, which are a bit harder to understand. For example, Douglas Altman, a bright light in the </w:t>
      </w:r>
      <w:r w:rsidR="00712B0A" w:rsidRPr="00EB1098">
        <w:t>fi</w:t>
      </w:r>
      <w:r w:rsidRPr="00EB1098">
        <w:t>eld of statistics and medicine, has written</w:t>
      </w:r>
      <w:r w:rsidR="00041E3D">
        <w:fldChar w:fldCharType="begin"/>
      </w:r>
      <w:r w:rsidR="00761BF7">
        <w:instrText xml:space="preserve"> ADDIN EN.CITE &lt;EndNote&gt;&lt;Cite&gt;&lt;Author&gt;Guyatt&lt;/Author&gt;&lt;Year&gt;2002&lt;/Year&gt;&lt;RecNum&gt;1507&lt;/RecNum&gt;&lt;DisplayText&gt;[17]&lt;/DisplayText&gt;&lt;record&gt;&lt;rec-number&gt;1507&lt;/rec-number&gt;&lt;foreign-keys&gt;&lt;key app="EN" db-id="0ftvff9p80fp5few5s05f5fw9rd9fefrdzer" timestamp="1518717896"&gt;1507&lt;/key&gt;&lt;/foreign-keys&gt;&lt;ref-type name="Book"&gt;6&lt;/ref-type&gt;&lt;contributors&gt;&lt;authors&gt;&lt;author&gt;Guyatt, Gordon&lt;/author&gt;&lt;author&gt;Rennie, Drummond&lt;/author&gt;&lt;author&gt;Evidence-Based Medicine Working Group.,&lt;/author&gt;&lt;author&gt;American Medical Association.,&lt;/author&gt;&lt;/authors&gt;&lt;/contributors&gt;&lt;titles&gt;&lt;title&gt;Users&amp;apos; guides to the medical literature : a manual for evidence-based clinical practice&lt;/title&gt;&lt;secondary-title&gt;JAMA &amp;amp; archives journals&lt;/secondary-title&gt;&lt;/titles&gt;&lt;pages&gt;xxiii, 706 p.&lt;/pages&gt;&lt;keywords&gt;&lt;keyword&gt;Evidence-based medicine Handbooks, manuals, etc.&lt;/keyword&gt;&lt;keyword&gt;Clinical medicine Handbooks, manuals, etc.&lt;/keyword&gt;&lt;keyword&gt;Evidence-Based Medicine Resource Guides.&lt;/keyword&gt;&lt;keyword&gt;Medical Informatics Applications.&lt;/keyword&gt;&lt;keyword&gt;Decision Making Resource Guides.&lt;/keyword&gt;&lt;keyword&gt;Information Services.&lt;/keyword&gt;&lt;keyword&gt;Research.&lt;/keyword&gt;&lt;/keywords&gt;&lt;dates&gt;&lt;year&gt;2002&lt;/year&gt;&lt;/dates&gt;&lt;pub-location&gt;Chicago, IL&lt;/pub-location&gt;&lt;publisher&gt;AMA Press&lt;/publisher&gt;&lt;isbn&gt;1579471749&lt;/isbn&gt;&lt;accession-num&gt;12936252&lt;/accession-num&gt;&lt;call-num&gt;R723.7 .U84 2002&lt;/call-num&gt;&lt;urls&gt;&lt;/urls&gt;&lt;/record&gt;&lt;/Cite&gt;&lt;/EndNote&gt;</w:instrText>
      </w:r>
      <w:r w:rsidR="00041E3D">
        <w:fldChar w:fldCharType="separate"/>
      </w:r>
      <w:r w:rsidR="00761BF7">
        <w:rPr>
          <w:noProof/>
        </w:rPr>
        <w:t>[17]</w:t>
      </w:r>
      <w:r w:rsidR="00041E3D">
        <w:fldChar w:fldCharType="end"/>
      </w:r>
      <w:r w:rsidRPr="00EB1098">
        <w:t>:</w:t>
      </w:r>
    </w:p>
    <w:p w14:paraId="06521084" w14:textId="77777777" w:rsidR="00712B0A" w:rsidRPr="00EB1098" w:rsidRDefault="00602CD5" w:rsidP="00E624EF">
      <w:pPr>
        <w:pStyle w:val="NormalWeb"/>
        <w:ind w:left="720"/>
      </w:pPr>
      <w:r w:rsidRPr="00EB1098">
        <w:t>A strictly correct de</w:t>
      </w:r>
      <w:r w:rsidR="00712B0A" w:rsidRPr="00EB1098">
        <w:t>fi</w:t>
      </w:r>
      <w:r w:rsidRPr="00EB1098">
        <w:t>nition of a 95% CI is, somewhat opaquely, that 95% of such intervals will contain the true population value. Little is lost by the less pure interpretation of the CI as the range of values within which we can be 95% sure that the population value lies.</w:t>
      </w:r>
    </w:p>
    <w:p w14:paraId="15505E77" w14:textId="6F35F17A" w:rsidR="00712B0A" w:rsidRPr="00EB1098" w:rsidRDefault="00602CD5" w:rsidP="009B19D4">
      <w:pPr>
        <w:pStyle w:val="NormalWeb"/>
      </w:pPr>
      <w:r w:rsidRPr="00EB1098">
        <w:lastRenderedPageBreak/>
        <w:t>We disagree. We think a lot is lost by the less pure interpretation, because different hypotheses have a wide range of prior probabilities. Therefore, the interpretation of the CI as the range of values within which we can be 95% sure that the population value lies is, in many cases, not even close</w:t>
      </w:r>
      <w:r w:rsidR="00180FA1" w:rsidRPr="00EB1098">
        <w:t>.</w:t>
      </w:r>
      <w:r w:rsidR="00180FA1" w:rsidRPr="00EB1098">
        <w:rPr>
          <w:rStyle w:val="FootnoteReference"/>
        </w:rPr>
        <w:footnoteReference w:id="12"/>
      </w:r>
    </w:p>
    <w:p w14:paraId="307F0C79" w14:textId="77777777" w:rsidR="00180FA1" w:rsidRPr="00EB1098" w:rsidRDefault="00180FA1" w:rsidP="00E624EF">
      <w:pPr>
        <w:pStyle w:val="NormalWeb"/>
        <w:pBdr>
          <w:top w:val="single" w:sz="4" w:space="1" w:color="auto"/>
          <w:left w:val="single" w:sz="4" w:space="4" w:color="auto"/>
          <w:bottom w:val="single" w:sz="4" w:space="1" w:color="auto"/>
          <w:right w:val="single" w:sz="4" w:space="4" w:color="auto"/>
        </w:pBdr>
      </w:pPr>
      <w:r w:rsidRPr="00EB1098">
        <w:t>Box 11.</w:t>
      </w:r>
      <w:r w:rsidR="00F443E6" w:rsidRPr="00EB1098">
        <w:t>2</w:t>
      </w:r>
      <w:r w:rsidRPr="00EB1098">
        <w:t xml:space="preserve"> </w:t>
      </w:r>
      <w:r w:rsidR="00EF5AF2" w:rsidRPr="00EB1098">
        <w:t>Back of the napkin demonstration</w:t>
      </w:r>
    </w:p>
    <w:p w14:paraId="150E3841" w14:textId="2094737B" w:rsidR="00594C0D" w:rsidRPr="00EB1098" w:rsidRDefault="00EF5AF2" w:rsidP="00E624EF">
      <w:pPr>
        <w:pStyle w:val="NormalWeb"/>
        <w:pBdr>
          <w:top w:val="single" w:sz="4" w:space="1" w:color="auto"/>
          <w:left w:val="single" w:sz="4" w:space="4" w:color="auto"/>
          <w:bottom w:val="single" w:sz="4" w:space="1" w:color="auto"/>
          <w:right w:val="single" w:sz="4" w:space="4" w:color="auto"/>
        </w:pBdr>
      </w:pPr>
      <w:r w:rsidRPr="00EB1098">
        <w:t>Perhaps you are at a cocktail party, and the conversation turns (as it so often does) to the topic of confidence intervals.  Here's how you can</w:t>
      </w:r>
      <w:r w:rsidR="00594C0D" w:rsidRPr="00EB1098">
        <w:t xml:space="preserve"> demonstrate to your incredulous </w:t>
      </w:r>
      <w:r w:rsidR="00DE7694" w:rsidRPr="00EB1098">
        <w:t>date</w:t>
      </w:r>
      <w:r w:rsidR="00594C0D" w:rsidRPr="00EB1098">
        <w:t xml:space="preserve"> that the common understanding of confidence intervals can't be right.</w:t>
      </w:r>
    </w:p>
    <w:p w14:paraId="5D90D53A" w14:textId="3C803DB0" w:rsidR="00712B0A" w:rsidRPr="00EB1098" w:rsidRDefault="00602CD5" w:rsidP="00E624EF">
      <w:pPr>
        <w:pStyle w:val="NormalWeb"/>
        <w:pBdr>
          <w:top w:val="single" w:sz="4" w:space="1" w:color="auto"/>
          <w:left w:val="single" w:sz="4" w:space="4" w:color="auto"/>
          <w:bottom w:val="single" w:sz="4" w:space="1" w:color="auto"/>
          <w:right w:val="single" w:sz="4" w:space="4" w:color="auto"/>
        </w:pBdr>
      </w:pPr>
      <w:r w:rsidRPr="00EB1098">
        <w:t xml:space="preserve">Picture a randomized trial, comparing Treatment A with Treatment B, that only has ten subjects per group. Four in each group die. The RR for mortality is 1.0 with a 95% CI of 0.34 to 2.9. You might believe that there is only a 5% chance that the true value is outside that CI, because it is fairly wide. But the 40% CI is a bit </w:t>
      </w:r>
      <w:r w:rsidR="00EF65AC" w:rsidRPr="00EB1098">
        <w:t>narrower</w:t>
      </w:r>
      <w:r w:rsidRPr="00EB1098">
        <w:t xml:space="preserve"> (0.75 to 1.33). Is there a 40% chance that it contains the true value? If so, there must be a 60% chance that the true value is outside that 40% CI – that is, that the true RR is</w:t>
      </w:r>
      <w:r w:rsidRPr="00EB1098">
        <w:rPr>
          <w:i/>
        </w:rPr>
        <w:t xml:space="preserve"> &lt;</w:t>
      </w:r>
      <w:r w:rsidRPr="00EB1098">
        <w:t>0</w:t>
      </w:r>
      <w:r w:rsidRPr="00EB1098">
        <w:rPr>
          <w:i/>
        </w:rPr>
        <w:t>.</w:t>
      </w:r>
      <w:r w:rsidRPr="00EB1098">
        <w:t>75 or</w:t>
      </w:r>
      <w:r w:rsidRPr="00EB1098">
        <w:rPr>
          <w:i/>
        </w:rPr>
        <w:t xml:space="preserve"> &gt;</w:t>
      </w:r>
      <w:r w:rsidRPr="00EB1098">
        <w:t>1</w:t>
      </w:r>
      <w:r w:rsidRPr="00EB1098">
        <w:rPr>
          <w:i/>
        </w:rPr>
        <w:t>.</w:t>
      </w:r>
      <w:r w:rsidRPr="00EB1098">
        <w:t>33. In other words, there is a 60% chance that Treatment A either lowers mortality by 25% or increases it by 33%! But your study provided no information to suggest this was the case. How can a study that shows no difference between groups lead to a probability of 60% that there is at least a 25% difference in either direction?</w:t>
      </w:r>
      <w:r w:rsidR="004D1569" w:rsidRPr="00EB1098">
        <w:rPr>
          <w:rStyle w:val="FootnoteReference"/>
        </w:rPr>
        <w:footnoteReference w:id="13"/>
      </w:r>
    </w:p>
    <w:p w14:paraId="2F5AE1E6" w14:textId="77777777" w:rsidR="00712B0A" w:rsidRPr="00EB1098" w:rsidRDefault="00602CD5" w:rsidP="001F7DC3">
      <w:pPr>
        <w:pStyle w:val="NormalWeb"/>
      </w:pPr>
      <w:r w:rsidRPr="00EB1098">
        <w:t>Again, we can summarize the Bayesian understanding of con</w:t>
      </w:r>
      <w:r w:rsidR="00712B0A" w:rsidRPr="00EB1098">
        <w:t>fi</w:t>
      </w:r>
      <w:r w:rsidRPr="00EB1098">
        <w:t>dence intervals similarly to that of P-values and diagnostic tests:</w:t>
      </w: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52"/>
      </w:tblGrid>
      <w:tr w:rsidR="00123280" w:rsidRPr="00EB1098" w14:paraId="257119E2" w14:textId="77777777">
        <w:tc>
          <w:tcPr>
            <w:tcW w:w="8550" w:type="dxa"/>
            <w:shd w:val="clear" w:color="auto" w:fill="auto"/>
          </w:tcPr>
          <w:p w14:paraId="4C990567" w14:textId="77777777" w:rsidR="00123280" w:rsidRPr="00EB1098" w:rsidRDefault="00123280" w:rsidP="00123280">
            <w:pPr>
              <w:pStyle w:val="NormalWeb"/>
            </w:pPr>
            <w:r w:rsidRPr="00EB1098">
              <w:t>What you thought before + New information = What you think now</w:t>
            </w:r>
          </w:p>
        </w:tc>
      </w:tr>
    </w:tbl>
    <w:p w14:paraId="7EFAC84B" w14:textId="77777777" w:rsidR="00712B0A" w:rsidRPr="00EB1098" w:rsidRDefault="00602CD5" w:rsidP="001F7DC3">
      <w:pPr>
        <w:pStyle w:val="NormalWeb"/>
      </w:pPr>
      <w:r w:rsidRPr="00EB1098">
        <w:t xml:space="preserve">The </w:t>
      </w:r>
      <w:r w:rsidR="00712B0A" w:rsidRPr="00EB1098">
        <w:t>“</w:t>
      </w:r>
      <w:r w:rsidRPr="00EB1098">
        <w:t>new information</w:t>
      </w:r>
      <w:r w:rsidR="00712B0A" w:rsidRPr="00EB1098">
        <w:t>”</w:t>
      </w:r>
      <w:r w:rsidRPr="00EB1098">
        <w:t xml:space="preserve"> in this case is the result of the study. The 95% CI is a range of parameter values consistent with the parameter estimate from the study, but it does not have a 95% probability of containing the true parameter value, because you cannot obtain posterior probability without prior probability.</w:t>
      </w:r>
    </w:p>
    <w:p w14:paraId="19CEBDE1" w14:textId="77777777" w:rsidR="009F0814" w:rsidRPr="00EB1098" w:rsidRDefault="009F0814" w:rsidP="009F0814">
      <w:pPr>
        <w:pStyle w:val="Heading2"/>
        <w:rPr>
          <w:rFonts w:cs="Times New Roman"/>
          <w:sz w:val="24"/>
          <w:szCs w:val="24"/>
        </w:rPr>
      </w:pPr>
      <w:r w:rsidRPr="00EB1098">
        <w:rPr>
          <w:rFonts w:cs="Times New Roman"/>
          <w:sz w:val="24"/>
          <w:szCs w:val="24"/>
        </w:rPr>
        <w:lastRenderedPageBreak/>
        <w:t xml:space="preserve">Bayesian analysis of clinical trials </w:t>
      </w:r>
    </w:p>
    <w:p w14:paraId="2B5717D0" w14:textId="6C6C3C54" w:rsidR="00EF5620" w:rsidRPr="00EB1098" w:rsidRDefault="00EF5620" w:rsidP="00EF5620">
      <w:pPr>
        <w:pStyle w:val="NormalWeb"/>
      </w:pPr>
      <w:r w:rsidRPr="00EB1098">
        <w:t xml:space="preserve">We are starting to see Bayesian statistical analysis make its way into the mainstream clinical research literature </w:t>
      </w:r>
      <w:r w:rsidR="00041E3D">
        <w:fldChar w:fldCharType="begin">
          <w:fldData xml:space="preserve">PEVuZE5vdGU+PENpdGU+PEF1dGhvcj5MYXB0b29rPC9BdXRob3I+PFllYXI+MjAxNzwvWWVhcj48
UmVjTnVtPjE1MDA8L1JlY051bT48RGlzcGxheVRleHQ+WzIsIDE4LTIwXTwvRGlzcGxheVRleHQ+
PHJlY29yZD48cmVjLW51bWJlcj4xNTAwPC9yZWMtbnVtYmVyPjxmb3JlaWduLWtleXM+PGtleSBh
cHA9IkVOIiBkYi1pZD0iMGZ0dmZmOXA4MGZwNWZldzVzMDVmNWZ3OXJkOWZlZnJkemVyIiB0aW1l
c3RhbXA9IjE1MTgwNDY5NjMiPjE1MDA8L2tleT48L2ZvcmVpZ24ta2V5cz48cmVmLXR5cGUgbmFt
ZT0iSm91cm5hbCBBcnRpY2xlIj4xNzwvcmVmLXR5cGU+PGNvbnRyaWJ1dG9ycz48YXV0aG9ycz48
YXV0aG9yPkxhcHRvb2ssIEEuIFIuPC9hdXRob3I+PGF1dGhvcj5TaGFua2FyYW4sIFMuPC9hdXRo
b3I+PGF1dGhvcj5UeXNvbiwgSi4gRS48L2F1dGhvcj48YXV0aG9yPk11bm96LCBCLjwvYXV0aG9y
PjxhdXRob3I+QmVsbCwgRS4gRi48L2F1dGhvcj48YXV0aG9yPkdvbGRiZXJnLCBSLiBOLjwvYXV0
aG9yPjxhdXRob3I+UGFyaWtoLCBOLiBBLjwvYXV0aG9yPjxhdXRob3I+QW1iYWxhdmFuYW4sIE4u
PC9hdXRob3I+PGF1dGhvcj5QZWRyb3phLCBDLjwvYXV0aG9yPjxhdXRob3I+UGFwcGFzLCBBLjwv
YXV0aG9yPjxhdXRob3I+RGFzLCBBLjwvYXV0aG9yPjxhdXRob3I+Q2hhdWRoYXJ5LCBBLiBTLjwv
YXV0aG9yPjxhdXRob3I+RWhyZW5rcmFueiwgUi4gQS48L2F1dGhvcj48YXV0aG9yPkhlbnNtYW4s
IEEuIE0uPC9hdXRob3I+PGF1dGhvcj5WYW4gTWV1cnMsIEsuIFAuPC9hdXRob3I+PGF1dGhvcj5D
aGFsYWssIEwuIEYuPC9hdXRob3I+PGF1dGhvcj5IYW1yaWNrLCBTLiBFLiBHLjwvYXV0aG9yPjxh
dXRob3I+U29rb2wsIEcuIE0uPC9hdXRob3I+PGF1dGhvcj5XYWxzaCwgTS4gQy48L2F1dGhvcj48
YXV0aG9yPlBvaW5kZXh0ZXIsIEIuIEIuPC9hdXRob3I+PGF1dGhvcj5GYWl4LCBSLiBHLjwvYXV0
aG9yPjxhdXRob3I+V2F0dGVyYmVyZywgSy4gTC48L2F1dGhvcj48YXV0aG9yPkZyYW50eiwgSS4g
RC4sIDNyZDwvYXV0aG9yPjxhdXRob3I+R3VpbGxldCwgUi48L2F1dGhvcj48YXV0aG9yPkRldmFz
a2FyLCBVLjwvYXV0aG9yPjxhdXRob3I+VHJ1b2csIFcuIEUuPC9hdXRob3I+PGF1dGhvcj5DaG9j
aywgVi4gWS48L2F1dGhvcj48YXV0aG9yPld5Y2tvZmYsIE0uIEguPC9hdXRob3I+PGF1dGhvcj5N
Y0dvd2FuLCBFLiBDLjwvYXV0aG9yPjxhdXRob3I+Q2FybHRvbiwgRC4gUC48L2F1dGhvcj48YXV0
aG9yPkhhcm1vbiwgSC4gTS48L2F1dGhvcj48YXV0aG9yPkJydW1iYXVnaCwgSi4gRS48L2F1dGhv
cj48YXV0aG9yPkNvdHRlbiwgQy4gTS48L2F1dGhvcj48YXV0aG9yPlNhbmNoZXosIFAuIEouPC9h
dXRob3I+PGF1dGhvcj5IaWJicywgQS4gTS48L2F1dGhvcj48YXV0aG9yPkhpZ2dpbnMsIFIuIEQu
PC9hdXRob3I+PGF1dGhvcj5FdW5pY2UgS2VubmVkeSBTaHJpdmVyIE5hdGlvbmFsIEluc3RpdHV0
ZSBvZiBDaGlsZCwgSGVhbHRoPC9hdXRob3I+PGF1dGhvcj5IdW1hbiBEZXZlbG9wbWVudCBOZW9u
YXRhbCBSZXNlYXJjaCwgTmV0d29yazwvYXV0aG9yPjwvYXV0aG9ycz48L2NvbnRyaWJ1dG9ycz48
YXV0aC1hZGRyZXNzPkRlcGFydG1lbnQgb2YgUGVkaWF0cmljcywgV29tZW4gJmFtcDsgSW5mYW50
cyBIb3NwaXRhbCwgQnJvd24gVW5pdmVyc2l0eSwgUHJvdmlkZW5jZSwgUmhvZGUgSXNsYW5kLiYj
eEQ7RGVwYXJ0bWVudCBvZiBQZWRpYXRyaWNzLCBXYXluZSBTdGF0ZSBVbml2ZXJzaXR5LCBEZXRy
b2l0LCBNaWNoaWdhbi4mI3hEO0RlcGFydG1lbnQgb2YgUGVkaWF0cmljcywgTWNHb3Zlcm4gTWVk
aWNhbCBTY2hvb2wgYXQgdGhlIFVuaXZlcnNpdHkgb2YgVGV4YXMgSGVhbHRoIFNjaWVuY2UgQ2Vu
dGVyIGF0IEhvdXN0b24uJiN4RDtTb2NpYWwsIFN0YXRpc3RpY2FsLCBhbmQgRW52aXJvbm1lbnRh
bCBTY2llbmNlcyBVbml0LCBSVEkgSW50ZXJuYXRpb25hbCwgUmVzZWFyY2ggVHJpYW5nbGUgUGFy
aywgTm9ydGggQ2Fyb2xpbmEuJiN4RDtEZXBhcnRtZW50IG9mIFBlZGlhdHJpY3MsIFVuaXZlcnNp
dHkgb2YgSW93YSwgSW93YSBDaXR5LiYjeEQ7RGVwYXJ0bWVudCBvZiBQZWRpYXRyaWNzLCBEdWtl
IFVuaXZlcnNpdHksIER1cmhhbSwgTm9ydGggQ2Fyb2xpbmEuJiN4RDtQZXJpbmF0YWwgSW5zdGl0
dXRlLCBDaW5jaW5uYXRpIENoaWxkcmVuJmFwb3M7cyBIb3NwaXRhbCBNZWRpY2FsIENlbnRlciwg
Q2luY2lubmF0aSwgT2hpby4mI3hEO0RpdmlzaW9uIG9mIE5lb25hdG9sb2d5LCBVbml2ZXJzaXR5
IG9mIEFsYWJhbWEgYXQgQmlybWluZ2hhbS4mI3hEO1NvY2lhbCwgU3RhdGlzdGljYWwsIGFuZCBF
bnZpcm9ubWVudGFsIFNjaWVuY2VzIFVuaXQsIFJUSSBJbnRlcm5hdGlvbmFsLCBSb2NrdmlsbGUs
IE1hcnlsYW5kLiYjeEQ7RGVwYXJ0bWVudCBvZiBQZWRpYXRyaWNzLCBVbml2ZXJzaXR5IG9mIFBl
bm5zeWx2YW5pYSwgUGhpbGFkZWxwaGlhLiYjeEQ7RGVwYXJ0bWVudCBvZiBQZWRpYXRyaWNzLCBZ
YWxlIFVuaXZlcnNpdHkgU2Nob29sIG9mIE1lZGljaW5lLCBOZXcgSGF2ZW4sIENvbm5lY3RpY3V0
LiYjeEQ7RGVwYXJ0bWVudCBvZiBQZWRpYXRyaWNzLCBEaXZpc2lvbiBvZiBOZW9uYXRhbCBhbmQg
RGV2ZWxvcG1lbnRhbCBNZWRpY2luZSwgU3RhbmZvcmQgVW5pdmVyc2l0eSBTY2hvb2wgb2YgTWVk
aWNpbmUsIFBhbG8gQWx0bywgQ2FsaWZvcm5pYS4mI3hEO0x1Y2lsZSBQYWNrYXJkIENoaWxkcmVu
JmFwb3M7cyBIb3NwaXRhbCwgUGFsbyBBbHRvLCBDYWxpZm9ybmlhLiYjeEQ7RGVwYXJ0bWVudCBv
ZiBQZWRpYXRyaWNzLCBVbml2ZXJzaXR5IG9mIFRleGFzIFNvdXRod2VzdGVybiBNZWRpY2FsIENl
bnRlciwgRGFsbGFzLiYjeEQ7RW1vcnkgVW5pdmVyc2l0eSBTY2hvb2wgb2YgTWVkaWNpbmUsIERl
cGFydG1lbnQgb2YgUGVkaWF0cmljcywgQ2hpbGRyZW4mYXBvcztzIEhlYWx0aGNhcmUgb2YgQXRs
YW50YSwgQXRsYW50YSwgR2VvcmdpYS4mI3hEO0RlcGFydG1lbnQgb2YgUGVkaWF0cmljcywgSW5k
aWFuYSBVbml2ZXJzaXR5IFNjaG9vbCBvZiBNZWRpY2luZSwgSW5kaWFuYXBvbGlzLiYjeEQ7RGVw
YXJ0bWVudCBvZiBQZWRpYXRyaWNzLCBSYWluYm93IEJhYmllcyAmYW1wOyBDaGlsZHJlbiZhcG9z
O3MgSG9zcGl0YWwsIENhc2UgV2VzdGVybiBSZXNlcnZlIFVuaXZlcnNpdHksIENsZXZlbGFuZCwg
T2hpby4mI3hEO0RlcGFydG1lbnQgb2YgUGVkaWF0cmljcywgRGl2aXNpb24gb2YgTmVvbmF0b2xv
Z3ksIFVuaXZlcnNpdHkgb2YgVXRhaCBTY2hvb2wgb2YgTWVkaWNpbmUsIFNhbHQgTGFrZSBDaXR5
LiYjeEQ7VW5pdmVyc2l0eSBvZiBOZXcgTWV4aWNvIEhlYWx0aCBTY2llbmNlcyBDZW50ZXIsIEFs
YnVxdWVycXVlLiYjeEQ7RGl2aXNpb24gb2YgTmV3Ym9ybiBNZWRpY2luZSwgRGVwYXJ0bWVudCBv
ZiBQZWRpYXRyaWNzLCBGbG9hdGluZyBIb3NwaXRhbCBmb3IgQ2hpbGRyZW4sIFR1ZnRzIE1lZGlj
YWwgQ2VudGVyLCBCb3N0b24sIE1hc3NhY2h1c2V0dHMuJiN4RDtVbml2ZXJzaXR5IG9mIFJvY2hl
c3RlciBTY2hvb2wgb2YgTWVkaWNpbmUgYW5kIERlbnRpc3RyeSwgUm9jaGVzdGVyLCBOZXcgWW9y
ay4mI3hEO0RlcGFydG1lbnQgb2YgUGVkaWF0cmljcywgVW5pdmVyc2l0eSBvZiBDYWxpZm9ybmlh
LCBMb3MgQW5nZWxlcy4mI3hEO0RlcGFydG1lbnQgb2YgUGVkaWF0cmljcywgQ2hpbGRyZW4mYXBv
cztzIE1lcmN5IEhvc3BpdGFsLCBLYW5zYXMgQ2l0eSwgTWlzc291cmkuJiN4RDtVbml2ZXJzaXR5
IG9mIE1pc3NvdXJpIEthbnNhcyBDaXR5IFNjaG9vbCBvZiBNZWRpY2luZSwgS2Fuc2FzIENpdHku
JiN4RDtEZXBhcnRtZW50IG9mIFBlZGlhdHJpY3MsIE5hdGlvbndpZGUgQ2hpbGRyZW4mYXBvcztz
IEhvc3BpdGFsLCBDb2x1bWJ1cywgT2hpby4mI3hEO0V1bmljZSBLZW5uZWR5IFNocml2ZXIgTmF0
aW9uYWwgSW5zdGl0dXRlIG9mIENoaWxkIEhlYWx0aCBhbmQgSHVtYW4gRGV2ZWxvcG1lbnQsIE5h
dGlvbmFsIEluc3RpdHV0ZXMgb2YgSGVhbHRoLCBCZXRoZXNkYSwgTWFyeWxhbmQuPC9hdXRoLWFk
ZHJlc3M+PHRpdGxlcz48dGl0bGU+RWZmZWN0IG9mIFRoZXJhcGV1dGljIEh5cG90aGVybWlhIElu
aXRpYXRlZCBBZnRlciA2IEhvdXJzIG9mIEFnZSBvbiBEZWF0aCBvciBEaXNhYmlsaXR5IEFtb25n
IE5ld2Jvcm5zIFdpdGggSHlwb3hpYy1Jc2NoZW1pYyBFbmNlcGhhbG9wYXRoeTogQSBSYW5kb21p
emVkIENsaW5pY2FsIFRyaWFsPC90aXRsZT48c2Vjb25kYXJ5LXRpdGxlPkpBTUE8L3NlY29uZGFy
eS10aXRsZT48L3RpdGxlcz48cGVyaW9kaWNhbD48ZnVsbC10aXRsZT5KQU1BPC9mdWxsLXRpdGxl
PjwvcGVyaW9kaWNhbD48cGFnZXM+MTU1MC0xNTYwPC9wYWdlcz48dm9sdW1lPjMxODwvdm9sdW1l
PjxudW1iZXI+MTY8L251bWJlcj48a2V5d29yZHM+PGtleXdvcmQ+QmF5ZXMgVGhlb3JlbTwva2V5
d29yZD48a2V5d29yZD5EZXZlbG9wbWVudGFsIERpc2FiaWxpdGllcy8qZXRpb2xvZ3kvcHJldmVu
dGlvbiAmYW1wOyBjb250cm9sPC9rZXl3b3JkPjxrZXl3b3JkPkZlbWFsZTwva2V5d29yZD48a2V5
d29yZD5HZXN0YXRpb25hbCBBZ2U8L2tleXdvcmQ+PGtleXdvcmQ+SHVtYW5zPC9rZXl3b3JkPjxr
ZXl3b3JkPipIeXBvdGhlcm1pYSwgSW5kdWNlZDwva2V5d29yZD48a2V5d29yZD5IeXBveGlhLUlz
Y2hlbWlhLCBCcmFpbi9jb21wbGljYXRpb25zL21vcnRhbGl0eS8qdGhlcmFweTwva2V5d29yZD48
a2V5d29yZD5JbmZhbnQsIE5ld2Jvcm48L2tleXdvcmQ+PGtleXdvcmQ+TWFsZTwva2V5d29yZD48
a2V5d29yZD5QcmVnbmFuY3k8L2tleXdvcmQ+PGtleXdvcmQ+UHJlZ25hbmN5IENvbXBsaWNhdGlv
bnM8L2tleXdvcmQ+PGtleXdvcmQ+VGltZS10by1UcmVhdG1lbnQ8L2tleXdvcmQ+PC9rZXl3b3Jk
cz48ZGF0ZXM+PHllYXI+MjAxNzwveWVhcj48cHViLWRhdGVzPjxkYXRlPk9jdCAyNDwvZGF0ZT48
L3B1Yi1kYXRlcz48L2RhdGVzPjxpc2JuPjE1MzgtMzU5OCAoRWxlY3Ryb25pYykmI3hEOzAwOTgt
NzQ4NCAoTGlua2luZyk8L2lzYm4+PGFjY2Vzc2lvbi1udW0+MjkwNjc0Mjg8L2FjY2Vzc2lvbi1u
dW0+PHVybHM+PHJlbGF0ZWQtdXJscz48dXJsPmh0dHBzOi8vd3d3Lm5jYmkubmxtLm5paC5nb3Yv
cHVibWVkLzI5MDY3NDI4PC91cmw+PC9yZWxhdGVkLXVybHM+PC91cmxzPjxjdXN0b20yPlBNQzU3
ODM1NjY8L2N1c3RvbTI+PGVsZWN0cm9uaWMtcmVzb3VyY2UtbnVtPjEwLjEwMDEvamFtYS4yMDE3
LjE0OTcyPC9lbGVjdHJvbmljLXJlc291cmNlLW51bT48L3JlY29yZD48L0NpdGU+PENpdGU+PEF1
dGhvcj5Hcm91cDwvQXV0aG9yPjxZZWFyPjIwMTY8L1llYXI+PFJlY051bT4xNTAxPC9SZWNOdW0+
PHJlY29yZD48cmVjLW51bWJlcj4xNTAxPC9yZWMtbnVtYmVyPjxmb3JlaWduLWtleXM+PGtleSBh
cHA9IkVOIiBkYi1pZD0iMGZ0dmZmOXA4MGZwNWZldzVzMDVmNWZ3OXJkOWZlZnJkemVyIiB0aW1l
c3RhbXA9IjE1MTgwNDY5NjMiPjE1MDE8L2tleT48L2ZvcmVpZ24ta2V5cz48cmVmLXR5cGUgbmFt
ZT0iSm91cm5hbCBBcnRpY2xlIj4xNzwvcmVmLXR5cGU+PGNvbnRyaWJ1dG9ycz48YXV0aG9ycz48
YXV0aG9yPlByZXZhaWwgSWkgV3JpdGluZyBHcm91cCw8L2F1dGhvcj48YXV0aG9yPk11bHRpLU5h
dGlvbmFsLCBQcmV2YWlsIElJLiBTdHVkeSBUZWFtLDwvYXV0aG9yPjxhdXRob3I+RGF2ZXksIFIu
IFQuLCBKci48L2F1dGhvcj48YXV0aG9yPkRvZGQsIEwuPC9hdXRob3I+PGF1dGhvcj5Qcm9zY2hh
biwgTS4gQS48L2F1dGhvcj48YXV0aG9yPk5lYXRvbiwgSi48L2F1dGhvcj48YXV0aG9yPk5ldWhh
dXMgTm9yZHdhbGwsIEouPC9hdXRob3I+PGF1dGhvcj5Lb29wbWVpbmVycywgSi4gUy48L2F1dGhv
cj48YXV0aG9yPkJlaWdlbCwgSi48L2F1dGhvcj48YXV0aG9yPlRpZXJuZXksIEouPC9hdXRob3I+
PGF1dGhvcj5MYW5lLCBILiBDLjwvYXV0aG9yPjxhdXRob3I+RmF1Y2ksIEEuIFMuPC9hdXRob3I+
PGF1dGhvcj5NYXNzYXF1b2ksIE0uIEIuIEYuPC9hdXRob3I+PGF1dGhvcj5TYWhyLCBGLjwvYXV0
aG9yPjxhdXRob3I+TWFsdnksIEQuPC9hdXRob3I+PC9hdXRob3JzPjwvY29udHJpYnV0b3JzPjx0
aXRsZXM+PHRpdGxlPkEgUmFuZG9taXplZCwgQ29udHJvbGxlZCBUcmlhbCBvZiBaTWFwcCBmb3Ig
RWJvbGEgVmlydXMgSW5mZWN0aW9uPC90aXRsZT48c2Vjb25kYXJ5LXRpdGxlPk4gRW5nbCBKIE1l
ZDwvc2Vjb25kYXJ5LXRpdGxlPjwvdGl0bGVzPjxwZXJpb2RpY2FsPjxmdWxsLXRpdGxlPk4gRW5n
bCBKIE1lZDwvZnVsbC10aXRsZT48L3BlcmlvZGljYWw+PHBhZ2VzPjE0NDgtMTQ1NjwvcGFnZXM+
PHZvbHVtZT4zNzU8L3ZvbHVtZT48bnVtYmVyPjE1PC9udW1iZXI+PGtleXdvcmRzPjxrZXl3b3Jk
PkFkb2xlc2NlbnQ8L2tleXdvcmQ+PGtleXdvcmQ+QWR1bHQ8L2tleXdvcmQ+PGtleXdvcmQ+QWZy
aWNhLCBXZXN0ZXJuPC9rZXl3b3JkPjxrZXl3b3JkPkFtaWRlcy90aGVyYXBldXRpYyB1c2U8L2tl
eXdvcmQ+PGtleXdvcmQ+QW50aWJvZGllcywgTW9ub2Nsb25hbC9hZHZlcnNlIGVmZmVjdHMvKnRo
ZXJhcGV1dGljIHVzZTwva2V5d29yZD48a2V5d29yZD5CYXllcyBUaGVvcmVtPC9rZXl3b3JkPjxr
ZXl3b3JkPkNoaWxkPC9rZXl3b3JkPjxrZXl3b3JkPkNvbWJpbmVkIE1vZGFsaXR5IFRoZXJhcHk8
L2tleXdvcmQ+PGtleXdvcmQ+KkVib2xhdmlydXMvZ2VuZXRpY3MvaXNvbGF0aW9uICZhbXA7IHB1
cmlmaWNhdGlvbjwva2V5d29yZD48a2V5d29yZD5GZW1hbGU8L2tleXdvcmQ+PGtleXdvcmQ+SGVt
b3JyaGFnaWMgRmV2ZXIsIEVib2xhLypkcnVnIHRoZXJhcHkvbW9ydGFsaXR5L3RoZXJhcHkvdmly
b2xvZ3k8L2tleXdvcmQ+PGtleXdvcmQ+SHVtYW5zPC9rZXl3b3JkPjxrZXl3b3JkPkthcGxhbi1N
ZWllciBFc3RpbWF0ZTwva2V5d29yZD48a2V5d29yZD5NYWxlPC9rZXl3b3JkPjxrZXl3b3JkPlBv
bHltZXJhc2UgQ2hhaW4gUmVhY3Rpb248L2tleXdvcmQ+PGtleXdvcmQ+UHlyYXppbmVzL3RoZXJh
cGV1dGljIHVzZTwva2V5d29yZD48a2V5d29yZD5UcmVhdG1lbnQgT3V0Y29tZTwva2V5d29yZD48
a2V5d29yZD5Vbml0ZWQgU3RhdGVzPC9rZXl3b3JkPjxrZXl3b3JkPlZpcmFsIExvYWQ8L2tleXdv
cmQ+PC9rZXl3b3Jkcz48ZGF0ZXM+PHllYXI+MjAxNjwveWVhcj48cHViLWRhdGVzPjxkYXRlPk9j
dCAxMzwvZGF0ZT48L3B1Yi1kYXRlcz48L2RhdGVzPjxpc2JuPjE1MzMtNDQwNiAoRWxlY3Ryb25p
YykmI3hEOzAwMjgtNDc5MyAoTGlua2luZyk8L2lzYm4+PGFjY2Vzc2lvbi1udW0+Mjc3MzI4MTk8
L2FjY2Vzc2lvbi1udW0+PHVybHM+PHJlbGF0ZWQtdXJscz48dXJsPmh0dHBzOi8vd3d3Lm5jYmku
bmxtLm5paC5nb3YvcHVibWVkLzI3NzMyODE5PC91cmw+PC9yZWxhdGVkLXVybHM+PC91cmxzPjxj
dXN0b20yPlBNQzUwODY0Mjc8L2N1c3RvbTI+PGVsZWN0cm9uaWMtcmVzb3VyY2UtbnVtPjEwLjEw
NTYvTkVKTW9hMTYwNDMzMDwvZWxlY3Ryb25pYy1yZXNvdXJjZS1udW0+PC9yZWNvcmQ+PC9DaXRl
PjxDaXRlPjxBdXRob3I+RG9kZDwvQXV0aG9yPjxZZWFyPjIwMTY8L1llYXI+PFJlY051bT4xNTAy
PC9SZWNOdW0+PHJlY29yZD48cmVjLW51bWJlcj4xNTAyPC9yZWMtbnVtYmVyPjxmb3JlaWduLWtl
eXM+PGtleSBhcHA9IkVOIiBkYi1pZD0iMGZ0dmZmOXA4MGZwNWZldzVzMDVmNWZ3OXJkOWZlZnJk
emVyIiB0aW1lc3RhbXA9IjE1MTgwNDY5NjMiPjE1MDI8L2tleT48L2ZvcmVpZ24ta2V5cz48cmVm
LXR5cGUgbmFtZT0iSm91cm5hbCBBcnRpY2xlIj4xNzwvcmVmLXR5cGU+PGNvbnRyaWJ1dG9ycz48
YXV0aG9ycz48YXV0aG9yPkRvZGQsIEwuIEUuPC9hdXRob3I+PGF1dGhvcj5Qcm9zY2hhbiwgTS4g
QS48L2F1dGhvcj48YXV0aG9yPk5ldWhhdXMsIEouPC9hdXRob3I+PGF1dGhvcj5Lb29wbWVpbmVy
cywgSi4gUy48L2F1dGhvcj48YXV0aG9yPk5lYXRvbiwgSi48L2F1dGhvcj48YXV0aG9yPkJlaWdl
bCwgSi4gRC48L2F1dGhvcj48YXV0aG9yPkJhcnJldHQsIEsuPC9hdXRob3I+PGF1dGhvcj5MYW5l
LCBILiBDLjwvYXV0aG9yPjxhdXRob3I+RGF2ZXksIFIuIFQuLCBKci48L2F1dGhvcj48L2F1dGhv
cnM+PC9jb250cmlidXRvcnM+PGF1dGgtYWRkcmVzcz5OYXRpb25hbCBJbnN0aXR1dGUgb2YgQWxs
ZXJneSBhbmQgSW5mZWN0aW91cyBEaXNlYXNlcywgQmV0aGVzZGEuJiN4RDtEaXZpc2lvbiBvZiBC
aW9zdGF0aXN0aWNzLCBTY2hvb2wgb2YgUHVibGljIEhlYWx0aCwgVW5pdmVyc2l0eSBvZiBNaW5u
ZXNvdGEsIE1pbm5lYXBvbGlzLiYjeEQ7TGVpZG9zIEJpb21lZGljYWwgUmVzZWFyY2gsIEZyZWRl
cmljayBOYXRpb25hbCBMYWJvcmF0b3J5IGZvciBDYW5jZXIgUmVzZWFyY2gsIE1hcnlsYW5kLjwv
YXV0aC1hZGRyZXNzPjx0aXRsZXM+PHRpdGxlPkRlc2lnbiBvZiBhIFJhbmRvbWl6ZWQgQ29udHJv
bGxlZCBUcmlhbCBmb3IgRWJvbGEgVmlydXMgRGlzZWFzZSBNZWRpY2FsIENvdW50ZXJtZWFzdXJl
czogUFJFVkFJTCBJSSwgdGhlIEVib2xhIE1DTSBTdHVkeTwvdGl0bGU+PHNlY29uZGFyeS10aXRs
ZT5KIEluZmVjdCBEaXM8L3NlY29uZGFyeS10aXRsZT48L3RpdGxlcz48cGVyaW9kaWNhbD48ZnVs
bC10aXRsZT5KIEluZmVjdCBEaXM8L2Z1bGwtdGl0bGU+PC9wZXJpb2RpY2FsPjxwYWdlcz4xOTA2
LTEzPC9wYWdlcz48dm9sdW1lPjIxMzwvdm9sdW1lPjxudW1iZXI+MTI8L251bWJlcj48a2V5d29y
ZHM+PGtleXdvcmQ+QWZyaWNhLCBXZXN0ZXJuL2VwaWRlbWlvbG9neTwva2V5d29yZD48a2V5d29y
ZD5CYXllcyBUaGVvcmVtPC9rZXl3b3JkPjxrZXl3b3JkPkNvbXB1dGVyIFNpbXVsYXRpb248L2tl
eXdvcmQ+PGtleXdvcmQ+KkRpc2Vhc2UgT3V0YnJlYWtzPC9rZXl3b3JkPjxrZXl3b3JkPkVib2xh
dmlydXMvKnBoeXNpb2xvZ3k8L2tleXdvcmQ+PGtleXdvcmQ+SGVtb3JyaGFnaWMgRmV2ZXIsIEVi
b2xhLyplcGlkZW1pb2xvZ3kvdGhlcmFweS92aXJvbG9neTwva2V5d29yZD48a2V5d29yZD5IdW1h
bnM8L2tleXdvcmQ+PGtleXdvcmQ+UmVzZWFyY2ggRGVzaWduPC9rZXl3b3JkPjxrZXl3b3JkPkJh
eWVzaWFuIGRlc2lnbjwva2V5d29yZD48a2V5d29yZD5FYm9sYSB2aXJ1cyBkaXNlYXNlPC9rZXl3
b3JkPjxrZXl3b3JkPmFkYXB0aXZlIGRlc2lnbjwva2V5d29yZD48a2V5d29yZD5jbGluaWNhbCB0
cmlhbHM8L2tleXdvcmQ+PGtleXdvcmQ+ZW1lcmdpbmcgaW5mZWN0aW91cyBkaXNlYXNlczwva2V5
d29yZD48L2tleXdvcmRzPjxkYXRlcz48eWVhcj4yMDE2PC95ZWFyPjxwdWItZGF0ZXM+PGRhdGU+
SnVuIDE1PC9kYXRlPjwvcHViLWRhdGVzPjwvZGF0ZXM+PGlzYm4+MTUzNy02NjEzIChFbGVjdHJv
bmljKSYjeEQ7MDAyMi0xODk5IChMaW5raW5nKTwvaXNibj48YWNjZXNzaW9uLW51bT4yNjkwODcz
OTwvYWNjZXNzaW9uLW51bT48dXJscz48cmVsYXRlZC11cmxzPjx1cmw+aHR0cHM6Ly93d3cubmNi
aS5ubG0ubmloLmdvdi9wdWJtZWQvMjY5MDg3Mzk8L3VybD48L3JlbGF0ZWQtdXJscz48L3VybHM+
PGN1c3RvbTI+UE1DNDg3ODcyNTwvY3VzdG9tMj48ZWxlY3Ryb25pYy1yZXNvdXJjZS1udW0+MTAu
MTA5My9pbmZkaXMvaml3MDYxPC9lbGVjdHJvbmljLXJlc291cmNlLW51bT48L3JlY29yZD48L0Np
dGU+PENpdGU+PEF1dGhvcj5MZWU8L0F1dGhvcj48WWVhcj4yMDEyPC9ZZWFyPjxSZWNOdW0+MTUw
MzwvUmVjTnVtPjxyZWNvcmQ+PHJlYy1udW1iZXI+MTUwMzwvcmVjLW51bWJlcj48Zm9yZWlnbi1r
ZXlzPjxrZXkgYXBwPSJFTiIgZGItaWQ9IjBmdHZmZjlwODBmcDVmZXc1czA1ZjVmdzlyZDlmZWZy
ZHplciIgdGltZXN0YW1wPSIxNTE4MDQ2OTYzIj4xNTAzPC9rZXk+PC9mb3JlaWduLWtleXM+PHJl
Zi10eXBlIG5hbWU9IkpvdXJuYWwgQXJ0aWNsZSI+MTc8L3JlZi10eXBlPjxjb250cmlidXRvcnM+
PGF1dGhvcnM+PGF1dGhvcj5MZWUsIEouIEouPC9hdXRob3I+PGF1dGhvcj5DaHUsIEMuIFQuPC9h
dXRob3I+PC9hdXRob3JzPjwvY29udHJpYnV0b3JzPjxhdXRoLWFkZHJlc3M+RGVwYXJ0bWVudCBv
ZiBCaW9zdGF0aXN0aWNzLCBUaGUgVW5pdmVyc2l0eSBvZiBUZXhhcyBNRCBBbmRlcnNvbiBDYW5j
ZXIgQ2VudGVyLCBIb3VzdG9uLCBUWCA3NzAzMCwgVS5TLkEuIGpqbGVlQG1kYW5kZXJzb24ub3Jn
PC9hdXRoLWFkZHJlc3M+PHRpdGxlcz48dGl0bGU+QmF5ZXNpYW4gY2xpbmljYWwgdHJpYWxzIGlu
IGFjdGlvbjwvdGl0bGU+PHNlY29uZGFyeS10aXRsZT5TdGF0IE1lZDwvc2Vjb25kYXJ5LXRpdGxl
PjwvdGl0bGVzPjxwZXJpb2RpY2FsPjxmdWxsLXRpdGxlPlN0YXQgTWVkPC9mdWxsLXRpdGxlPjwv
cGVyaW9kaWNhbD48cGFnZXM+Mjk1NS03MjwvcGFnZXM+PHZvbHVtZT4zMTwvdm9sdW1lPjxudW1i
ZXI+MjU8L251bWJlcj48a2V5d29yZHM+PGtleXdvcmQ+KkJheWVzIFRoZW9yZW08L2tleXdvcmQ+
PGtleXdvcmQ+Q2xpbmljYWwgVHJpYWxzIGFzIFRvcGljL2V0aGljcy9zdGFuZGFyZHMvKnN0YXRp
c3RpY3MgJmFtcDsgbnVtZXJpY2FsIGRhdGE8L2tleXdvcmQ+PGtleXdvcmQ+TGlrZWxpaG9vZCBG
dW5jdGlvbnM8L2tleXdvcmQ+PGtleXdvcmQ+UmVzZWFyY2ggRGVzaWduPC9rZXl3b3JkPjxrZXl3
b3JkPlNvZnR3YXJlPC9rZXl3b3JkPjwva2V5d29yZHM+PGRhdGVzPjx5ZWFyPjIwMTI8L3llYXI+
PHB1Yi1kYXRlcz48ZGF0ZT5Ob3YgMTA8L2RhdGU+PC9wdWItZGF0ZXM+PC9kYXRlcz48aXNibj4x
MDk3LTAyNTggKEVsZWN0cm9uaWMpJiN4RDswMjc3LTY3MTUgKExpbmtpbmcpPC9pc2JuPjxhY2Nl
c3Npb24tbnVtPjIyNzExMzQwPC9hY2Nlc3Npb24tbnVtPjx1cmxzPjxyZWxhdGVkLXVybHM+PHVy
bD5odHRwczovL3d3dy5uY2JpLm5sbS5uaWguZ292L3B1Ym1lZC8yMjcxMTM0MDwvdXJsPjwvcmVs
YXRlZC11cmxzPjwvdXJscz48Y3VzdG9tMj5QTUMzNDk1OTc3PC9jdXN0b20yPjxlbGVjdHJvbmlj
LXJlc291cmNlLW51bT4xMC4xMDAyL3NpbS41NDA0PC9lbGVjdHJvbmljLXJlc291cmNlLW51bT48
L3JlY29yZD48L0NpdGU+PC9FbmROb3RlPn==
</w:fldData>
        </w:fldChar>
      </w:r>
      <w:r w:rsidR="00761BF7">
        <w:instrText xml:space="preserve"> ADDIN EN.CITE </w:instrText>
      </w:r>
      <w:r w:rsidR="00761BF7">
        <w:fldChar w:fldCharType="begin">
          <w:fldData xml:space="preserve">PEVuZE5vdGU+PENpdGU+PEF1dGhvcj5MYXB0b29rPC9BdXRob3I+PFllYXI+MjAxNzwvWWVhcj48
UmVjTnVtPjE1MDA8L1JlY051bT48RGlzcGxheVRleHQ+WzIsIDE4LTIwXTwvRGlzcGxheVRleHQ+
PHJlY29yZD48cmVjLW51bWJlcj4xNTAwPC9yZWMtbnVtYmVyPjxmb3JlaWduLWtleXM+PGtleSBh
cHA9IkVOIiBkYi1pZD0iMGZ0dmZmOXA4MGZwNWZldzVzMDVmNWZ3OXJkOWZlZnJkemVyIiB0aW1l
c3RhbXA9IjE1MTgwNDY5NjMiPjE1MDA8L2tleT48L2ZvcmVpZ24ta2V5cz48cmVmLXR5cGUgbmFt
ZT0iSm91cm5hbCBBcnRpY2xlIj4xNzwvcmVmLXR5cGU+PGNvbnRyaWJ1dG9ycz48YXV0aG9ycz48
YXV0aG9yPkxhcHRvb2ssIEEuIFIuPC9hdXRob3I+PGF1dGhvcj5TaGFua2FyYW4sIFMuPC9hdXRo
b3I+PGF1dGhvcj5UeXNvbiwgSi4gRS48L2F1dGhvcj48YXV0aG9yPk11bm96LCBCLjwvYXV0aG9y
PjxhdXRob3I+QmVsbCwgRS4gRi48L2F1dGhvcj48YXV0aG9yPkdvbGRiZXJnLCBSLiBOLjwvYXV0
aG9yPjxhdXRob3I+UGFyaWtoLCBOLiBBLjwvYXV0aG9yPjxhdXRob3I+QW1iYWxhdmFuYW4sIE4u
PC9hdXRob3I+PGF1dGhvcj5QZWRyb3phLCBDLjwvYXV0aG9yPjxhdXRob3I+UGFwcGFzLCBBLjwv
YXV0aG9yPjxhdXRob3I+RGFzLCBBLjwvYXV0aG9yPjxhdXRob3I+Q2hhdWRoYXJ5LCBBLiBTLjwv
YXV0aG9yPjxhdXRob3I+RWhyZW5rcmFueiwgUi4gQS48L2F1dGhvcj48YXV0aG9yPkhlbnNtYW4s
IEEuIE0uPC9hdXRob3I+PGF1dGhvcj5WYW4gTWV1cnMsIEsuIFAuPC9hdXRob3I+PGF1dGhvcj5D
aGFsYWssIEwuIEYuPC9hdXRob3I+PGF1dGhvcj5IYW1yaWNrLCBTLiBFLiBHLjwvYXV0aG9yPjxh
dXRob3I+U29rb2wsIEcuIE0uPC9hdXRob3I+PGF1dGhvcj5XYWxzaCwgTS4gQy48L2F1dGhvcj48
YXV0aG9yPlBvaW5kZXh0ZXIsIEIuIEIuPC9hdXRob3I+PGF1dGhvcj5GYWl4LCBSLiBHLjwvYXV0
aG9yPjxhdXRob3I+V2F0dGVyYmVyZywgSy4gTC48L2F1dGhvcj48YXV0aG9yPkZyYW50eiwgSS4g
RC4sIDNyZDwvYXV0aG9yPjxhdXRob3I+R3VpbGxldCwgUi48L2F1dGhvcj48YXV0aG9yPkRldmFz
a2FyLCBVLjwvYXV0aG9yPjxhdXRob3I+VHJ1b2csIFcuIEUuPC9hdXRob3I+PGF1dGhvcj5DaG9j
aywgVi4gWS48L2F1dGhvcj48YXV0aG9yPld5Y2tvZmYsIE0uIEguPC9hdXRob3I+PGF1dGhvcj5N
Y0dvd2FuLCBFLiBDLjwvYXV0aG9yPjxhdXRob3I+Q2FybHRvbiwgRC4gUC48L2F1dGhvcj48YXV0
aG9yPkhhcm1vbiwgSC4gTS48L2F1dGhvcj48YXV0aG9yPkJydW1iYXVnaCwgSi4gRS48L2F1dGhv
cj48YXV0aG9yPkNvdHRlbiwgQy4gTS48L2F1dGhvcj48YXV0aG9yPlNhbmNoZXosIFAuIEouPC9h
dXRob3I+PGF1dGhvcj5IaWJicywgQS4gTS48L2F1dGhvcj48YXV0aG9yPkhpZ2dpbnMsIFIuIEQu
PC9hdXRob3I+PGF1dGhvcj5FdW5pY2UgS2VubmVkeSBTaHJpdmVyIE5hdGlvbmFsIEluc3RpdHV0
ZSBvZiBDaGlsZCwgSGVhbHRoPC9hdXRob3I+PGF1dGhvcj5IdW1hbiBEZXZlbG9wbWVudCBOZW9u
YXRhbCBSZXNlYXJjaCwgTmV0d29yazwvYXV0aG9yPjwvYXV0aG9ycz48L2NvbnRyaWJ1dG9ycz48
YXV0aC1hZGRyZXNzPkRlcGFydG1lbnQgb2YgUGVkaWF0cmljcywgV29tZW4gJmFtcDsgSW5mYW50
cyBIb3NwaXRhbCwgQnJvd24gVW5pdmVyc2l0eSwgUHJvdmlkZW5jZSwgUmhvZGUgSXNsYW5kLiYj
eEQ7RGVwYXJ0bWVudCBvZiBQZWRpYXRyaWNzLCBXYXluZSBTdGF0ZSBVbml2ZXJzaXR5LCBEZXRy
b2l0LCBNaWNoaWdhbi4mI3hEO0RlcGFydG1lbnQgb2YgUGVkaWF0cmljcywgTWNHb3Zlcm4gTWVk
aWNhbCBTY2hvb2wgYXQgdGhlIFVuaXZlcnNpdHkgb2YgVGV4YXMgSGVhbHRoIFNjaWVuY2UgQ2Vu
dGVyIGF0IEhvdXN0b24uJiN4RDtTb2NpYWwsIFN0YXRpc3RpY2FsLCBhbmQgRW52aXJvbm1lbnRh
bCBTY2llbmNlcyBVbml0LCBSVEkgSW50ZXJuYXRpb25hbCwgUmVzZWFyY2ggVHJpYW5nbGUgUGFy
aywgTm9ydGggQ2Fyb2xpbmEuJiN4RDtEZXBhcnRtZW50IG9mIFBlZGlhdHJpY3MsIFVuaXZlcnNp
dHkgb2YgSW93YSwgSW93YSBDaXR5LiYjeEQ7RGVwYXJ0bWVudCBvZiBQZWRpYXRyaWNzLCBEdWtl
IFVuaXZlcnNpdHksIER1cmhhbSwgTm9ydGggQ2Fyb2xpbmEuJiN4RDtQZXJpbmF0YWwgSW5zdGl0
dXRlLCBDaW5jaW5uYXRpIENoaWxkcmVuJmFwb3M7cyBIb3NwaXRhbCBNZWRpY2FsIENlbnRlciwg
Q2luY2lubmF0aSwgT2hpby4mI3hEO0RpdmlzaW9uIG9mIE5lb25hdG9sb2d5LCBVbml2ZXJzaXR5
IG9mIEFsYWJhbWEgYXQgQmlybWluZ2hhbS4mI3hEO1NvY2lhbCwgU3RhdGlzdGljYWwsIGFuZCBF
bnZpcm9ubWVudGFsIFNjaWVuY2VzIFVuaXQsIFJUSSBJbnRlcm5hdGlvbmFsLCBSb2NrdmlsbGUs
IE1hcnlsYW5kLiYjeEQ7RGVwYXJ0bWVudCBvZiBQZWRpYXRyaWNzLCBVbml2ZXJzaXR5IG9mIFBl
bm5zeWx2YW5pYSwgUGhpbGFkZWxwaGlhLiYjeEQ7RGVwYXJ0bWVudCBvZiBQZWRpYXRyaWNzLCBZ
YWxlIFVuaXZlcnNpdHkgU2Nob29sIG9mIE1lZGljaW5lLCBOZXcgSGF2ZW4sIENvbm5lY3RpY3V0
LiYjeEQ7RGVwYXJ0bWVudCBvZiBQZWRpYXRyaWNzLCBEaXZpc2lvbiBvZiBOZW9uYXRhbCBhbmQg
RGV2ZWxvcG1lbnRhbCBNZWRpY2luZSwgU3RhbmZvcmQgVW5pdmVyc2l0eSBTY2hvb2wgb2YgTWVk
aWNpbmUsIFBhbG8gQWx0bywgQ2FsaWZvcm5pYS4mI3hEO0x1Y2lsZSBQYWNrYXJkIENoaWxkcmVu
JmFwb3M7cyBIb3NwaXRhbCwgUGFsbyBBbHRvLCBDYWxpZm9ybmlhLiYjeEQ7RGVwYXJ0bWVudCBv
ZiBQZWRpYXRyaWNzLCBVbml2ZXJzaXR5IG9mIFRleGFzIFNvdXRod2VzdGVybiBNZWRpY2FsIENl
bnRlciwgRGFsbGFzLiYjeEQ7RW1vcnkgVW5pdmVyc2l0eSBTY2hvb2wgb2YgTWVkaWNpbmUsIERl
cGFydG1lbnQgb2YgUGVkaWF0cmljcywgQ2hpbGRyZW4mYXBvcztzIEhlYWx0aGNhcmUgb2YgQXRs
YW50YSwgQXRsYW50YSwgR2VvcmdpYS4mI3hEO0RlcGFydG1lbnQgb2YgUGVkaWF0cmljcywgSW5k
aWFuYSBVbml2ZXJzaXR5IFNjaG9vbCBvZiBNZWRpY2luZSwgSW5kaWFuYXBvbGlzLiYjeEQ7RGVw
YXJ0bWVudCBvZiBQZWRpYXRyaWNzLCBSYWluYm93IEJhYmllcyAmYW1wOyBDaGlsZHJlbiZhcG9z
O3MgSG9zcGl0YWwsIENhc2UgV2VzdGVybiBSZXNlcnZlIFVuaXZlcnNpdHksIENsZXZlbGFuZCwg
T2hpby4mI3hEO0RlcGFydG1lbnQgb2YgUGVkaWF0cmljcywgRGl2aXNpb24gb2YgTmVvbmF0b2xv
Z3ksIFVuaXZlcnNpdHkgb2YgVXRhaCBTY2hvb2wgb2YgTWVkaWNpbmUsIFNhbHQgTGFrZSBDaXR5
LiYjeEQ7VW5pdmVyc2l0eSBvZiBOZXcgTWV4aWNvIEhlYWx0aCBTY2llbmNlcyBDZW50ZXIsIEFs
YnVxdWVycXVlLiYjeEQ7RGl2aXNpb24gb2YgTmV3Ym9ybiBNZWRpY2luZSwgRGVwYXJ0bWVudCBv
ZiBQZWRpYXRyaWNzLCBGbG9hdGluZyBIb3NwaXRhbCBmb3IgQ2hpbGRyZW4sIFR1ZnRzIE1lZGlj
YWwgQ2VudGVyLCBCb3N0b24sIE1hc3NhY2h1c2V0dHMuJiN4RDtVbml2ZXJzaXR5IG9mIFJvY2hl
c3RlciBTY2hvb2wgb2YgTWVkaWNpbmUgYW5kIERlbnRpc3RyeSwgUm9jaGVzdGVyLCBOZXcgWW9y
ay4mI3hEO0RlcGFydG1lbnQgb2YgUGVkaWF0cmljcywgVW5pdmVyc2l0eSBvZiBDYWxpZm9ybmlh
LCBMb3MgQW5nZWxlcy4mI3hEO0RlcGFydG1lbnQgb2YgUGVkaWF0cmljcywgQ2hpbGRyZW4mYXBv
cztzIE1lcmN5IEhvc3BpdGFsLCBLYW5zYXMgQ2l0eSwgTWlzc291cmkuJiN4RDtVbml2ZXJzaXR5
IG9mIE1pc3NvdXJpIEthbnNhcyBDaXR5IFNjaG9vbCBvZiBNZWRpY2luZSwgS2Fuc2FzIENpdHku
JiN4RDtEZXBhcnRtZW50IG9mIFBlZGlhdHJpY3MsIE5hdGlvbndpZGUgQ2hpbGRyZW4mYXBvcztz
IEhvc3BpdGFsLCBDb2x1bWJ1cywgT2hpby4mI3hEO0V1bmljZSBLZW5uZWR5IFNocml2ZXIgTmF0
aW9uYWwgSW5zdGl0dXRlIG9mIENoaWxkIEhlYWx0aCBhbmQgSHVtYW4gRGV2ZWxvcG1lbnQsIE5h
dGlvbmFsIEluc3RpdHV0ZXMgb2YgSGVhbHRoLCBCZXRoZXNkYSwgTWFyeWxhbmQuPC9hdXRoLWFk
ZHJlc3M+PHRpdGxlcz48dGl0bGU+RWZmZWN0IG9mIFRoZXJhcGV1dGljIEh5cG90aGVybWlhIElu
aXRpYXRlZCBBZnRlciA2IEhvdXJzIG9mIEFnZSBvbiBEZWF0aCBvciBEaXNhYmlsaXR5IEFtb25n
IE5ld2Jvcm5zIFdpdGggSHlwb3hpYy1Jc2NoZW1pYyBFbmNlcGhhbG9wYXRoeTogQSBSYW5kb21p
emVkIENsaW5pY2FsIFRyaWFsPC90aXRsZT48c2Vjb25kYXJ5LXRpdGxlPkpBTUE8L3NlY29uZGFy
eS10aXRsZT48L3RpdGxlcz48cGVyaW9kaWNhbD48ZnVsbC10aXRsZT5KQU1BPC9mdWxsLXRpdGxl
PjwvcGVyaW9kaWNhbD48cGFnZXM+MTU1MC0xNTYwPC9wYWdlcz48dm9sdW1lPjMxODwvdm9sdW1l
PjxudW1iZXI+MTY8L251bWJlcj48a2V5d29yZHM+PGtleXdvcmQ+QmF5ZXMgVGhlb3JlbTwva2V5
d29yZD48a2V5d29yZD5EZXZlbG9wbWVudGFsIERpc2FiaWxpdGllcy8qZXRpb2xvZ3kvcHJldmVu
dGlvbiAmYW1wOyBjb250cm9sPC9rZXl3b3JkPjxrZXl3b3JkPkZlbWFsZTwva2V5d29yZD48a2V5
d29yZD5HZXN0YXRpb25hbCBBZ2U8L2tleXdvcmQ+PGtleXdvcmQ+SHVtYW5zPC9rZXl3b3JkPjxr
ZXl3b3JkPipIeXBvdGhlcm1pYSwgSW5kdWNlZDwva2V5d29yZD48a2V5d29yZD5IeXBveGlhLUlz
Y2hlbWlhLCBCcmFpbi9jb21wbGljYXRpb25zL21vcnRhbGl0eS8qdGhlcmFweTwva2V5d29yZD48
a2V5d29yZD5JbmZhbnQsIE5ld2Jvcm48L2tleXdvcmQ+PGtleXdvcmQ+TWFsZTwva2V5d29yZD48
a2V5d29yZD5QcmVnbmFuY3k8L2tleXdvcmQ+PGtleXdvcmQ+UHJlZ25hbmN5IENvbXBsaWNhdGlv
bnM8L2tleXdvcmQ+PGtleXdvcmQ+VGltZS10by1UcmVhdG1lbnQ8L2tleXdvcmQ+PC9rZXl3b3Jk
cz48ZGF0ZXM+PHllYXI+MjAxNzwveWVhcj48cHViLWRhdGVzPjxkYXRlPk9jdCAyNDwvZGF0ZT48
L3B1Yi1kYXRlcz48L2RhdGVzPjxpc2JuPjE1MzgtMzU5OCAoRWxlY3Ryb25pYykmI3hEOzAwOTgt
NzQ4NCAoTGlua2luZyk8L2lzYm4+PGFjY2Vzc2lvbi1udW0+MjkwNjc0Mjg8L2FjY2Vzc2lvbi1u
dW0+PHVybHM+PHJlbGF0ZWQtdXJscz48dXJsPmh0dHBzOi8vd3d3Lm5jYmkubmxtLm5paC5nb3Yv
cHVibWVkLzI5MDY3NDI4PC91cmw+PC9yZWxhdGVkLXVybHM+PC91cmxzPjxjdXN0b20yPlBNQzU3
ODM1NjY8L2N1c3RvbTI+PGVsZWN0cm9uaWMtcmVzb3VyY2UtbnVtPjEwLjEwMDEvamFtYS4yMDE3
LjE0OTcyPC9lbGVjdHJvbmljLXJlc291cmNlLW51bT48L3JlY29yZD48L0NpdGU+PENpdGU+PEF1
dGhvcj5Hcm91cDwvQXV0aG9yPjxZZWFyPjIwMTY8L1llYXI+PFJlY051bT4xNTAxPC9SZWNOdW0+
PHJlY29yZD48cmVjLW51bWJlcj4xNTAxPC9yZWMtbnVtYmVyPjxmb3JlaWduLWtleXM+PGtleSBh
cHA9IkVOIiBkYi1pZD0iMGZ0dmZmOXA4MGZwNWZldzVzMDVmNWZ3OXJkOWZlZnJkemVyIiB0aW1l
c3RhbXA9IjE1MTgwNDY5NjMiPjE1MDE8L2tleT48L2ZvcmVpZ24ta2V5cz48cmVmLXR5cGUgbmFt
ZT0iSm91cm5hbCBBcnRpY2xlIj4xNzwvcmVmLXR5cGU+PGNvbnRyaWJ1dG9ycz48YXV0aG9ycz48
YXV0aG9yPlByZXZhaWwgSWkgV3JpdGluZyBHcm91cCw8L2F1dGhvcj48YXV0aG9yPk11bHRpLU5h
dGlvbmFsLCBQcmV2YWlsIElJLiBTdHVkeSBUZWFtLDwvYXV0aG9yPjxhdXRob3I+RGF2ZXksIFIu
IFQuLCBKci48L2F1dGhvcj48YXV0aG9yPkRvZGQsIEwuPC9hdXRob3I+PGF1dGhvcj5Qcm9zY2hh
biwgTS4gQS48L2F1dGhvcj48YXV0aG9yPk5lYXRvbiwgSi48L2F1dGhvcj48YXV0aG9yPk5ldWhh
dXMgTm9yZHdhbGwsIEouPC9hdXRob3I+PGF1dGhvcj5Lb29wbWVpbmVycywgSi4gUy48L2F1dGhv
cj48YXV0aG9yPkJlaWdlbCwgSi48L2F1dGhvcj48YXV0aG9yPlRpZXJuZXksIEouPC9hdXRob3I+
PGF1dGhvcj5MYW5lLCBILiBDLjwvYXV0aG9yPjxhdXRob3I+RmF1Y2ksIEEuIFMuPC9hdXRob3I+
PGF1dGhvcj5NYXNzYXF1b2ksIE0uIEIuIEYuPC9hdXRob3I+PGF1dGhvcj5TYWhyLCBGLjwvYXV0
aG9yPjxhdXRob3I+TWFsdnksIEQuPC9hdXRob3I+PC9hdXRob3JzPjwvY29udHJpYnV0b3JzPjx0
aXRsZXM+PHRpdGxlPkEgUmFuZG9taXplZCwgQ29udHJvbGxlZCBUcmlhbCBvZiBaTWFwcCBmb3Ig
RWJvbGEgVmlydXMgSW5mZWN0aW9uPC90aXRsZT48c2Vjb25kYXJ5LXRpdGxlPk4gRW5nbCBKIE1l
ZDwvc2Vjb25kYXJ5LXRpdGxlPjwvdGl0bGVzPjxwZXJpb2RpY2FsPjxmdWxsLXRpdGxlPk4gRW5n
bCBKIE1lZDwvZnVsbC10aXRsZT48L3BlcmlvZGljYWw+PHBhZ2VzPjE0NDgtMTQ1NjwvcGFnZXM+
PHZvbHVtZT4zNzU8L3ZvbHVtZT48bnVtYmVyPjE1PC9udW1iZXI+PGtleXdvcmRzPjxrZXl3b3Jk
PkFkb2xlc2NlbnQ8L2tleXdvcmQ+PGtleXdvcmQ+QWR1bHQ8L2tleXdvcmQ+PGtleXdvcmQ+QWZy
aWNhLCBXZXN0ZXJuPC9rZXl3b3JkPjxrZXl3b3JkPkFtaWRlcy90aGVyYXBldXRpYyB1c2U8L2tl
eXdvcmQ+PGtleXdvcmQ+QW50aWJvZGllcywgTW9ub2Nsb25hbC9hZHZlcnNlIGVmZmVjdHMvKnRo
ZXJhcGV1dGljIHVzZTwva2V5d29yZD48a2V5d29yZD5CYXllcyBUaGVvcmVtPC9rZXl3b3JkPjxr
ZXl3b3JkPkNoaWxkPC9rZXl3b3JkPjxrZXl3b3JkPkNvbWJpbmVkIE1vZGFsaXR5IFRoZXJhcHk8
L2tleXdvcmQ+PGtleXdvcmQ+KkVib2xhdmlydXMvZ2VuZXRpY3MvaXNvbGF0aW9uICZhbXA7IHB1
cmlmaWNhdGlvbjwva2V5d29yZD48a2V5d29yZD5GZW1hbGU8L2tleXdvcmQ+PGtleXdvcmQ+SGVt
b3JyaGFnaWMgRmV2ZXIsIEVib2xhLypkcnVnIHRoZXJhcHkvbW9ydGFsaXR5L3RoZXJhcHkvdmly
b2xvZ3k8L2tleXdvcmQ+PGtleXdvcmQ+SHVtYW5zPC9rZXl3b3JkPjxrZXl3b3JkPkthcGxhbi1N
ZWllciBFc3RpbWF0ZTwva2V5d29yZD48a2V5d29yZD5NYWxlPC9rZXl3b3JkPjxrZXl3b3JkPlBv
bHltZXJhc2UgQ2hhaW4gUmVhY3Rpb248L2tleXdvcmQ+PGtleXdvcmQ+UHlyYXppbmVzL3RoZXJh
cGV1dGljIHVzZTwva2V5d29yZD48a2V5d29yZD5UcmVhdG1lbnQgT3V0Y29tZTwva2V5d29yZD48
a2V5d29yZD5Vbml0ZWQgU3RhdGVzPC9rZXl3b3JkPjxrZXl3b3JkPlZpcmFsIExvYWQ8L2tleXdv
cmQ+PC9rZXl3b3Jkcz48ZGF0ZXM+PHllYXI+MjAxNjwveWVhcj48cHViLWRhdGVzPjxkYXRlPk9j
dCAxMzwvZGF0ZT48L3B1Yi1kYXRlcz48L2RhdGVzPjxpc2JuPjE1MzMtNDQwNiAoRWxlY3Ryb25p
YykmI3hEOzAwMjgtNDc5MyAoTGlua2luZyk8L2lzYm4+PGFjY2Vzc2lvbi1udW0+Mjc3MzI4MTk8
L2FjY2Vzc2lvbi1udW0+PHVybHM+PHJlbGF0ZWQtdXJscz48dXJsPmh0dHBzOi8vd3d3Lm5jYmku
bmxtLm5paC5nb3YvcHVibWVkLzI3NzMyODE5PC91cmw+PC9yZWxhdGVkLXVybHM+PC91cmxzPjxj
dXN0b20yPlBNQzUwODY0Mjc8L2N1c3RvbTI+PGVsZWN0cm9uaWMtcmVzb3VyY2UtbnVtPjEwLjEw
NTYvTkVKTW9hMTYwNDMzMDwvZWxlY3Ryb25pYy1yZXNvdXJjZS1udW0+PC9yZWNvcmQ+PC9DaXRl
PjxDaXRlPjxBdXRob3I+RG9kZDwvQXV0aG9yPjxZZWFyPjIwMTY8L1llYXI+PFJlY051bT4xNTAy
PC9SZWNOdW0+PHJlY29yZD48cmVjLW51bWJlcj4xNTAyPC9yZWMtbnVtYmVyPjxmb3JlaWduLWtl
eXM+PGtleSBhcHA9IkVOIiBkYi1pZD0iMGZ0dmZmOXA4MGZwNWZldzVzMDVmNWZ3OXJkOWZlZnJk
emVyIiB0aW1lc3RhbXA9IjE1MTgwNDY5NjMiPjE1MDI8L2tleT48L2ZvcmVpZ24ta2V5cz48cmVm
LXR5cGUgbmFtZT0iSm91cm5hbCBBcnRpY2xlIj4xNzwvcmVmLXR5cGU+PGNvbnRyaWJ1dG9ycz48
YXV0aG9ycz48YXV0aG9yPkRvZGQsIEwuIEUuPC9hdXRob3I+PGF1dGhvcj5Qcm9zY2hhbiwgTS4g
QS48L2F1dGhvcj48YXV0aG9yPk5ldWhhdXMsIEouPC9hdXRob3I+PGF1dGhvcj5Lb29wbWVpbmVy
cywgSi4gUy48L2F1dGhvcj48YXV0aG9yPk5lYXRvbiwgSi48L2F1dGhvcj48YXV0aG9yPkJlaWdl
bCwgSi4gRC48L2F1dGhvcj48YXV0aG9yPkJhcnJldHQsIEsuPC9hdXRob3I+PGF1dGhvcj5MYW5l
LCBILiBDLjwvYXV0aG9yPjxhdXRob3I+RGF2ZXksIFIuIFQuLCBKci48L2F1dGhvcj48L2F1dGhv
cnM+PC9jb250cmlidXRvcnM+PGF1dGgtYWRkcmVzcz5OYXRpb25hbCBJbnN0aXR1dGUgb2YgQWxs
ZXJneSBhbmQgSW5mZWN0aW91cyBEaXNlYXNlcywgQmV0aGVzZGEuJiN4RDtEaXZpc2lvbiBvZiBC
aW9zdGF0aXN0aWNzLCBTY2hvb2wgb2YgUHVibGljIEhlYWx0aCwgVW5pdmVyc2l0eSBvZiBNaW5u
ZXNvdGEsIE1pbm5lYXBvbGlzLiYjeEQ7TGVpZG9zIEJpb21lZGljYWwgUmVzZWFyY2gsIEZyZWRl
cmljayBOYXRpb25hbCBMYWJvcmF0b3J5IGZvciBDYW5jZXIgUmVzZWFyY2gsIE1hcnlsYW5kLjwv
YXV0aC1hZGRyZXNzPjx0aXRsZXM+PHRpdGxlPkRlc2lnbiBvZiBhIFJhbmRvbWl6ZWQgQ29udHJv
bGxlZCBUcmlhbCBmb3IgRWJvbGEgVmlydXMgRGlzZWFzZSBNZWRpY2FsIENvdW50ZXJtZWFzdXJl
czogUFJFVkFJTCBJSSwgdGhlIEVib2xhIE1DTSBTdHVkeTwvdGl0bGU+PHNlY29uZGFyeS10aXRs
ZT5KIEluZmVjdCBEaXM8L3NlY29uZGFyeS10aXRsZT48L3RpdGxlcz48cGVyaW9kaWNhbD48ZnVs
bC10aXRsZT5KIEluZmVjdCBEaXM8L2Z1bGwtdGl0bGU+PC9wZXJpb2RpY2FsPjxwYWdlcz4xOTA2
LTEzPC9wYWdlcz48dm9sdW1lPjIxMzwvdm9sdW1lPjxudW1iZXI+MTI8L251bWJlcj48a2V5d29y
ZHM+PGtleXdvcmQ+QWZyaWNhLCBXZXN0ZXJuL2VwaWRlbWlvbG9neTwva2V5d29yZD48a2V5d29y
ZD5CYXllcyBUaGVvcmVtPC9rZXl3b3JkPjxrZXl3b3JkPkNvbXB1dGVyIFNpbXVsYXRpb248L2tl
eXdvcmQ+PGtleXdvcmQ+KkRpc2Vhc2UgT3V0YnJlYWtzPC9rZXl3b3JkPjxrZXl3b3JkPkVib2xh
dmlydXMvKnBoeXNpb2xvZ3k8L2tleXdvcmQ+PGtleXdvcmQ+SGVtb3JyaGFnaWMgRmV2ZXIsIEVi
b2xhLyplcGlkZW1pb2xvZ3kvdGhlcmFweS92aXJvbG9neTwva2V5d29yZD48a2V5d29yZD5IdW1h
bnM8L2tleXdvcmQ+PGtleXdvcmQ+UmVzZWFyY2ggRGVzaWduPC9rZXl3b3JkPjxrZXl3b3JkPkJh
eWVzaWFuIGRlc2lnbjwva2V5d29yZD48a2V5d29yZD5FYm9sYSB2aXJ1cyBkaXNlYXNlPC9rZXl3
b3JkPjxrZXl3b3JkPmFkYXB0aXZlIGRlc2lnbjwva2V5d29yZD48a2V5d29yZD5jbGluaWNhbCB0
cmlhbHM8L2tleXdvcmQ+PGtleXdvcmQ+ZW1lcmdpbmcgaW5mZWN0aW91cyBkaXNlYXNlczwva2V5
d29yZD48L2tleXdvcmRzPjxkYXRlcz48eWVhcj4yMDE2PC95ZWFyPjxwdWItZGF0ZXM+PGRhdGU+
SnVuIDE1PC9kYXRlPjwvcHViLWRhdGVzPjwvZGF0ZXM+PGlzYm4+MTUzNy02NjEzIChFbGVjdHJv
bmljKSYjeEQ7MDAyMi0xODk5IChMaW5raW5nKTwvaXNibj48YWNjZXNzaW9uLW51bT4yNjkwODcz
OTwvYWNjZXNzaW9uLW51bT48dXJscz48cmVsYXRlZC11cmxzPjx1cmw+aHR0cHM6Ly93d3cubmNi
aS5ubG0ubmloLmdvdi9wdWJtZWQvMjY5MDg3Mzk8L3VybD48L3JlbGF0ZWQtdXJscz48L3VybHM+
PGN1c3RvbTI+UE1DNDg3ODcyNTwvY3VzdG9tMj48ZWxlY3Ryb25pYy1yZXNvdXJjZS1udW0+MTAu
MTA5My9pbmZkaXMvaml3MDYxPC9lbGVjdHJvbmljLXJlc291cmNlLW51bT48L3JlY29yZD48L0Np
dGU+PENpdGU+PEF1dGhvcj5MZWU8L0F1dGhvcj48WWVhcj4yMDEyPC9ZZWFyPjxSZWNOdW0+MTUw
MzwvUmVjTnVtPjxyZWNvcmQ+PHJlYy1udW1iZXI+MTUwMzwvcmVjLW51bWJlcj48Zm9yZWlnbi1r
ZXlzPjxrZXkgYXBwPSJFTiIgZGItaWQ9IjBmdHZmZjlwODBmcDVmZXc1czA1ZjVmdzlyZDlmZWZy
ZHplciIgdGltZXN0YW1wPSIxNTE4MDQ2OTYzIj4xNTAzPC9rZXk+PC9mb3JlaWduLWtleXM+PHJl
Zi10eXBlIG5hbWU9IkpvdXJuYWwgQXJ0aWNsZSI+MTc8L3JlZi10eXBlPjxjb250cmlidXRvcnM+
PGF1dGhvcnM+PGF1dGhvcj5MZWUsIEouIEouPC9hdXRob3I+PGF1dGhvcj5DaHUsIEMuIFQuPC9h
dXRob3I+PC9hdXRob3JzPjwvY29udHJpYnV0b3JzPjxhdXRoLWFkZHJlc3M+RGVwYXJ0bWVudCBv
ZiBCaW9zdGF0aXN0aWNzLCBUaGUgVW5pdmVyc2l0eSBvZiBUZXhhcyBNRCBBbmRlcnNvbiBDYW5j
ZXIgQ2VudGVyLCBIb3VzdG9uLCBUWCA3NzAzMCwgVS5TLkEuIGpqbGVlQG1kYW5kZXJzb24ub3Jn
PC9hdXRoLWFkZHJlc3M+PHRpdGxlcz48dGl0bGU+QmF5ZXNpYW4gY2xpbmljYWwgdHJpYWxzIGlu
IGFjdGlvbjwvdGl0bGU+PHNlY29uZGFyeS10aXRsZT5TdGF0IE1lZDwvc2Vjb25kYXJ5LXRpdGxl
PjwvdGl0bGVzPjxwZXJpb2RpY2FsPjxmdWxsLXRpdGxlPlN0YXQgTWVkPC9mdWxsLXRpdGxlPjwv
cGVyaW9kaWNhbD48cGFnZXM+Mjk1NS03MjwvcGFnZXM+PHZvbHVtZT4zMTwvdm9sdW1lPjxudW1i
ZXI+MjU8L251bWJlcj48a2V5d29yZHM+PGtleXdvcmQ+KkJheWVzIFRoZW9yZW08L2tleXdvcmQ+
PGtleXdvcmQ+Q2xpbmljYWwgVHJpYWxzIGFzIFRvcGljL2V0aGljcy9zdGFuZGFyZHMvKnN0YXRp
c3RpY3MgJmFtcDsgbnVtZXJpY2FsIGRhdGE8L2tleXdvcmQ+PGtleXdvcmQ+TGlrZWxpaG9vZCBG
dW5jdGlvbnM8L2tleXdvcmQ+PGtleXdvcmQ+UmVzZWFyY2ggRGVzaWduPC9rZXl3b3JkPjxrZXl3
b3JkPlNvZnR3YXJlPC9rZXl3b3JkPjwva2V5d29yZHM+PGRhdGVzPjx5ZWFyPjIwMTI8L3llYXI+
PHB1Yi1kYXRlcz48ZGF0ZT5Ob3YgMTA8L2RhdGU+PC9wdWItZGF0ZXM+PC9kYXRlcz48aXNibj4x
MDk3LTAyNTggKEVsZWN0cm9uaWMpJiN4RDswMjc3LTY3MTUgKExpbmtpbmcpPC9pc2JuPjxhY2Nl
c3Npb24tbnVtPjIyNzExMzQwPC9hY2Nlc3Npb24tbnVtPjx1cmxzPjxyZWxhdGVkLXVybHM+PHVy
bD5odHRwczovL3d3dy5uY2JpLm5sbS5uaWguZ292L3B1Ym1lZC8yMjcxMTM0MDwvdXJsPjwvcmVs
YXRlZC11cmxzPjwvdXJscz48Y3VzdG9tMj5QTUMzNDk1OTc3PC9jdXN0b20yPjxlbGVjdHJvbmlj
LXJlc291cmNlLW51bT4xMC4xMDAyL3NpbS41NDA0PC9lbGVjdHJvbmljLXJlc291cmNlLW51bT48
L3JlY29yZD48L0NpdGU+PC9FbmROb3RlPn==
</w:fldData>
        </w:fldChar>
      </w:r>
      <w:r w:rsidR="00761BF7">
        <w:instrText xml:space="preserve"> ADDIN EN.CITE.DATA </w:instrText>
      </w:r>
      <w:r w:rsidR="00761BF7">
        <w:fldChar w:fldCharType="end"/>
      </w:r>
      <w:r w:rsidR="00041E3D">
        <w:fldChar w:fldCharType="separate"/>
      </w:r>
      <w:r w:rsidR="00761BF7">
        <w:rPr>
          <w:noProof/>
        </w:rPr>
        <w:t>[2, 18-20]</w:t>
      </w:r>
      <w:r w:rsidR="00041E3D">
        <w:fldChar w:fldCharType="end"/>
      </w:r>
      <w:r w:rsidRPr="00EB1098">
        <w:t xml:space="preserve"> and regulatory agencies.</w:t>
      </w:r>
      <w:r w:rsidR="00041E3D">
        <w:fldChar w:fldCharType="begin"/>
      </w:r>
      <w:r w:rsidR="00041E3D">
        <w:instrText xml:space="preserve"> ADDIN EN.CITE &lt;EndNote&gt;&lt;Cite&gt;&lt;Author&gt;Center for Devices and Radiological Health&lt;/Author&gt;&lt;Year&gt;2010&lt;/Year&gt;&lt;RecNum&gt;1504&lt;/RecNum&gt;&lt;DisplayText&gt;[3]&lt;/DisplayText&gt;&lt;record&gt;&lt;rec-number&gt;1504&lt;/rec-number&gt;&lt;foreign-keys&gt;&lt;key app="EN" db-id="0ftvff9p80fp5few5s05f5fw9rd9fefrdzer" timestamp="1518046963"&gt;1504&lt;/key&gt;&lt;/foreign-keys&gt;&lt;ref-type name="Electronic Article"&gt;43&lt;/ref-type&gt;&lt;contributors&gt;&lt;authors&gt;&lt;author&gt;Center for Devices and Radiological Health, Food and Drug Administration,&lt;/author&gt;&lt;/authors&gt;&lt;/contributors&gt;&lt;titles&gt;&lt;title&gt;Guidance for the use of Bayesian statistics in medical device clinical trials&lt;/title&gt;&lt;/titles&gt;&lt;dates&gt;&lt;year&gt;2010&lt;/year&gt;&lt;/dates&gt;&lt;pub-location&gt;Rockville, MD&lt;/pub-location&gt;&lt;publisher&gt;U.S. Department of Health and Human Services&lt;/publisher&gt;&lt;urls&gt;&lt;related-urls&gt;&lt;url&gt; http://www.fda.gov/downloads/MedicalDevices/DeviceRegulationandGuidance/GuidanceDocuments/ucm071121.pdf&lt;/url&gt;&lt;/related-urls&gt;&lt;/urls&gt;&lt;/record&gt;&lt;/Cite&gt;&lt;/EndNote&gt;</w:instrText>
      </w:r>
      <w:r w:rsidR="00041E3D">
        <w:fldChar w:fldCharType="separate"/>
      </w:r>
      <w:r w:rsidR="00041E3D">
        <w:rPr>
          <w:noProof/>
        </w:rPr>
        <w:t>[3]</w:t>
      </w:r>
      <w:r w:rsidR="00041E3D">
        <w:fldChar w:fldCharType="end"/>
      </w:r>
      <w:r w:rsidRPr="00EB1098">
        <w:t xml:space="preserve">  While the details of these posterior probability calculations are beyond the scope of this book, a few general points are worth making.</w:t>
      </w:r>
    </w:p>
    <w:p w14:paraId="47394D72" w14:textId="77777777" w:rsidR="00EF5620" w:rsidRPr="00EB1098" w:rsidRDefault="00EF5620" w:rsidP="00EF5620">
      <w:pPr>
        <w:pStyle w:val="Heading3"/>
        <w:rPr>
          <w:sz w:val="24"/>
          <w:szCs w:val="24"/>
        </w:rPr>
      </w:pPr>
      <w:r w:rsidRPr="00EB1098">
        <w:rPr>
          <w:sz w:val="24"/>
          <w:szCs w:val="24"/>
        </w:rPr>
        <w:t>The posterior probability (distribution) alone is still not sufficient to make decisions</w:t>
      </w:r>
    </w:p>
    <w:p w14:paraId="7C5CE1CE" w14:textId="795A57D4" w:rsidR="00EF5620" w:rsidRPr="00EB1098" w:rsidRDefault="00EF5620" w:rsidP="00EF5620">
      <w:r w:rsidRPr="00EB1098">
        <w:t>In Chapter 2 we showed how to estimate posterior probability of disease but then admitted that in order for that estimate to guide decisions we needed to know the treatment threshold.  Similar considerations apply to deciding at what posterior probability of a given effect size (e.g., the probability of at least a 2% absolute risk reduction in Box 11.3) we should approve or recommend a treatment.  Just as was the case with treatment decisions after obtaining diagnostic test results, this decision will require comparing the costs of the two types of mistakes: approving a treatment less effective than the threshold (including harmful) or failing to approve a treatment at least as effective as the threshold.</w:t>
      </w:r>
    </w:p>
    <w:p w14:paraId="124FA269" w14:textId="77777777" w:rsidR="00EF5620" w:rsidRPr="00EB1098" w:rsidRDefault="00EF5620" w:rsidP="00EF5620"/>
    <w:p w14:paraId="14165251" w14:textId="77777777" w:rsidR="00EF5620" w:rsidRPr="00EB1098" w:rsidRDefault="00EF5620" w:rsidP="00EF5620">
      <w:r w:rsidRPr="00EB1098">
        <w:t xml:space="preserve">For example, in the delayed cooling study described in Box 11.3, the authors did not specify a posterior probability threshold at which they would recommend the treatment.  They concluded that the treatment "…may have benefit, but there is uncertainty as to its effectiveness." </w:t>
      </w:r>
    </w:p>
    <w:p w14:paraId="37609B6F" w14:textId="77777777" w:rsidR="00EF5620" w:rsidRPr="00EB1098" w:rsidRDefault="00EF5620" w:rsidP="00EF5620"/>
    <w:p w14:paraId="1037B909" w14:textId="1C1A361A" w:rsidR="00EF5620" w:rsidRPr="00EB1098" w:rsidRDefault="00EF5620" w:rsidP="00EF5620">
      <w:r w:rsidRPr="00EB1098">
        <w:t>In contrast, in the PREVAIL-II study of ZMapp, a triple mono-clonal antibody for treating Ebola virus disease,</w:t>
      </w:r>
      <w:r w:rsidR="00041E3D">
        <w:fldChar w:fldCharType="begin">
          <w:fldData xml:space="preserve">PEVuZE5vdGU+PENpdGU+PEF1dGhvcj5Hcm91cDwvQXV0aG9yPjxZZWFyPjIwMTY8L1llYXI+PFJl
Y051bT4xNTA1PC9SZWNOdW0+PERpc3BsYXlUZXh0PlsxXTwvRGlzcGxheVRleHQ+PHJlY29yZD48
cmVjLW51bWJlcj4xNTA1PC9yZWMtbnVtYmVyPjxmb3JlaWduLWtleXM+PGtleSBhcHA9IkVOIiBk
Yi1pZD0iMGZ0dmZmOXA4MGZwNWZldzVzMDVmNWZ3OXJkOWZlZnJkemVyIiB0aW1lc3RhbXA9IjE1
MTgwNjM5NzkiPjE1MDU8L2tleT48L2ZvcmVpZ24ta2V5cz48cmVmLXR5cGUgbmFtZT0iSm91cm5h
bCBBcnRpY2xlIj4xNzwvcmVmLXR5cGU+PGNvbnRyaWJ1dG9ycz48YXV0aG9ycz48YXV0aG9yPlBy
ZXZhaWwgSWkgV3JpdGluZyBHcm91cDwvYXV0aG9yPjxhdXRob3I+TXVsdGktTmF0aW9uYWwsIFBy
ZXZhaWwgSS4gSS4gU3R1ZHkgVGVhbTwvYXV0aG9yPjxhdXRob3I+RGF2ZXksIFIuIFQuLCBKci48
L2F1dGhvcj48YXV0aG9yPkRvZGQsIEwuPC9hdXRob3I+PGF1dGhvcj5Qcm9zY2hhbiwgTS4gQS48
L2F1dGhvcj48YXV0aG9yPk5lYXRvbiwgSi48L2F1dGhvcj48YXV0aG9yPk5ldWhhdXMgTm9yZHdh
bGwsIEouPC9hdXRob3I+PGF1dGhvcj5Lb29wbWVpbmVycywgSi4gUy48L2F1dGhvcj48YXV0aG9y
PkJlaWdlbCwgSi48L2F1dGhvcj48YXV0aG9yPlRpZXJuZXksIEouPC9hdXRob3I+PGF1dGhvcj5M
YW5lLCBILiBDLjwvYXV0aG9yPjxhdXRob3I+RmF1Y2ksIEEuIFMuPC9hdXRob3I+PGF1dGhvcj5N
YXNzYXF1b2ksIE0uIEIuIEYuPC9hdXRob3I+PGF1dGhvcj5TYWhyLCBGLjwvYXV0aG9yPjxhdXRo
b3I+TWFsdnksIEQuPC9hdXRob3I+PC9hdXRob3JzPjwvY29udHJpYnV0b3JzPjx0aXRsZXM+PHRp
dGxlPkEgUmFuZG9taXplZCwgQ29udHJvbGxlZCBUcmlhbCBvZiBaTWFwcCBmb3IgRWJvbGEgVmly
dXMgSW5mZWN0aW9uPC90aXRsZT48c2Vjb25kYXJ5LXRpdGxlPk4gRW5nbCBKIE1lZDwvc2Vjb25k
YXJ5LXRpdGxlPjwvdGl0bGVzPjxwZXJpb2RpY2FsPjxmdWxsLXRpdGxlPk4gRW5nbCBKIE1lZDwv
ZnVsbC10aXRsZT48L3BlcmlvZGljYWw+PHBhZ2VzPjE0NDgtMTQ1NjwvcGFnZXM+PHZvbHVtZT4z
NzU8L3ZvbHVtZT48bnVtYmVyPjE1PC9udW1iZXI+PGtleXdvcmRzPjxrZXl3b3JkPkFkb2xlc2Nl
bnQ8L2tleXdvcmQ+PGtleXdvcmQ+QWR1bHQ8L2tleXdvcmQ+PGtleXdvcmQ+QWZyaWNhLCBXZXN0
ZXJuPC9rZXl3b3JkPjxrZXl3b3JkPkFtaWRlcy90aGVyYXBldXRpYyB1c2U8L2tleXdvcmQ+PGtl
eXdvcmQ+QW50aWJvZGllcywgTW9ub2Nsb25hbC9hZHZlcnNlIGVmZmVjdHMvKnRoZXJhcGV1dGlj
IHVzZTwva2V5d29yZD48a2V5d29yZD5CYXllcyBUaGVvcmVtPC9rZXl3b3JkPjxrZXl3b3JkPkNo
aWxkPC9rZXl3b3JkPjxrZXl3b3JkPkNvbWJpbmVkIE1vZGFsaXR5IFRoZXJhcHk8L2tleXdvcmQ+
PGtleXdvcmQ+KkVib2xhdmlydXMvZ2VuZXRpY3MvaXNvbGF0aW9uICZhbXA7IHB1cmlmaWNhdGlv
bjwva2V5d29yZD48a2V5d29yZD5GZW1hbGU8L2tleXdvcmQ+PGtleXdvcmQ+SGVtb3JyaGFnaWMg
RmV2ZXIsIEVib2xhLypkcnVnIHRoZXJhcHkvbW9ydGFsaXR5L3RoZXJhcHkvdmlyb2xvZ3k8L2tl
eXdvcmQ+PGtleXdvcmQ+SHVtYW5zPC9rZXl3b3JkPjxrZXl3b3JkPkthcGxhbi1NZWllciBFc3Rp
bWF0ZTwva2V5d29yZD48a2V5d29yZD5NYWxlPC9rZXl3b3JkPjxrZXl3b3JkPlBvbHltZXJhc2Ug
Q2hhaW4gUmVhY3Rpb248L2tleXdvcmQ+PGtleXdvcmQ+UHlyYXppbmVzL3RoZXJhcGV1dGljIHVz
ZTwva2V5d29yZD48a2V5d29yZD5UcmVhdG1lbnQgT3V0Y29tZTwva2V5d29yZD48a2V5d29yZD5V
bml0ZWQgU3RhdGVzPC9rZXl3b3JkPjxrZXl3b3JkPlZpcmFsIExvYWQ8L2tleXdvcmQ+PC9rZXl3
b3Jkcz48ZGF0ZXM+PHllYXI+MjAxNjwveWVhcj48cHViLWRhdGVzPjxkYXRlPk9jdCAxMzwvZGF0
ZT48L3B1Yi1kYXRlcz48L2RhdGVzPjxpc2JuPjE1MzMtNDQwNiAoRWxlY3Ryb25pYykmI3hEOzAw
MjgtNDc5MyAoTGlua2luZyk8L2lzYm4+PGFjY2Vzc2lvbi1udW0+Mjc3MzI4MTk8L2FjY2Vzc2lv
bi1udW0+PHVybHM+PHJlbGF0ZWQtdXJscz48dXJsPmh0dHBzOi8vd3d3Lm5jYmkubmxtLm5paC5n
b3YvcHVibWVkLzI3NzMyODE5PC91cmw+PC9yZWxhdGVkLXVybHM+PC91cmxzPjxjdXN0b20yPlBN
QzUwODY0Mjc8L2N1c3RvbTI+PGVsZWN0cm9uaWMtcmVzb3VyY2UtbnVtPjEwLjEwNTYvTkVKTW9h
MTYwNDMzMDwvZWxlY3Ryb25pYy1yZXNvdXJjZS1udW0+PC9yZWNvcmQ+PC9DaXRlPjwvRW5kTm90
ZT5=
</w:fldData>
        </w:fldChar>
      </w:r>
      <w:r w:rsidR="00041E3D">
        <w:instrText xml:space="preserve"> ADDIN EN.CITE </w:instrText>
      </w:r>
      <w:r w:rsidR="00041E3D">
        <w:fldChar w:fldCharType="begin">
          <w:fldData xml:space="preserve">PEVuZE5vdGU+PENpdGU+PEF1dGhvcj5Hcm91cDwvQXV0aG9yPjxZZWFyPjIwMTY8L1llYXI+PFJl
Y051bT4xNTA1PC9SZWNOdW0+PERpc3BsYXlUZXh0PlsxXTwvRGlzcGxheVRleHQ+PHJlY29yZD48
cmVjLW51bWJlcj4xNTA1PC9yZWMtbnVtYmVyPjxmb3JlaWduLWtleXM+PGtleSBhcHA9IkVOIiBk
Yi1pZD0iMGZ0dmZmOXA4MGZwNWZldzVzMDVmNWZ3OXJkOWZlZnJkemVyIiB0aW1lc3RhbXA9IjE1
MTgwNjM5NzkiPjE1MDU8L2tleT48L2ZvcmVpZ24ta2V5cz48cmVmLXR5cGUgbmFtZT0iSm91cm5h
bCBBcnRpY2xlIj4xNzwvcmVmLXR5cGU+PGNvbnRyaWJ1dG9ycz48YXV0aG9ycz48YXV0aG9yPlBy
ZXZhaWwgSWkgV3JpdGluZyBHcm91cDwvYXV0aG9yPjxhdXRob3I+TXVsdGktTmF0aW9uYWwsIFBy
ZXZhaWwgSS4gSS4gU3R1ZHkgVGVhbTwvYXV0aG9yPjxhdXRob3I+RGF2ZXksIFIuIFQuLCBKci48
L2F1dGhvcj48YXV0aG9yPkRvZGQsIEwuPC9hdXRob3I+PGF1dGhvcj5Qcm9zY2hhbiwgTS4gQS48
L2F1dGhvcj48YXV0aG9yPk5lYXRvbiwgSi48L2F1dGhvcj48YXV0aG9yPk5ldWhhdXMgTm9yZHdh
bGwsIEouPC9hdXRob3I+PGF1dGhvcj5Lb29wbWVpbmVycywgSi4gUy48L2F1dGhvcj48YXV0aG9y
PkJlaWdlbCwgSi48L2F1dGhvcj48YXV0aG9yPlRpZXJuZXksIEouPC9hdXRob3I+PGF1dGhvcj5M
YW5lLCBILiBDLjwvYXV0aG9yPjxhdXRob3I+RmF1Y2ksIEEuIFMuPC9hdXRob3I+PGF1dGhvcj5N
YXNzYXF1b2ksIE0uIEIuIEYuPC9hdXRob3I+PGF1dGhvcj5TYWhyLCBGLjwvYXV0aG9yPjxhdXRo
b3I+TWFsdnksIEQuPC9hdXRob3I+PC9hdXRob3JzPjwvY29udHJpYnV0b3JzPjx0aXRsZXM+PHRp
dGxlPkEgUmFuZG9taXplZCwgQ29udHJvbGxlZCBUcmlhbCBvZiBaTWFwcCBmb3IgRWJvbGEgVmly
dXMgSW5mZWN0aW9uPC90aXRsZT48c2Vjb25kYXJ5LXRpdGxlPk4gRW5nbCBKIE1lZDwvc2Vjb25k
YXJ5LXRpdGxlPjwvdGl0bGVzPjxwZXJpb2RpY2FsPjxmdWxsLXRpdGxlPk4gRW5nbCBKIE1lZDwv
ZnVsbC10aXRsZT48L3BlcmlvZGljYWw+PHBhZ2VzPjE0NDgtMTQ1NjwvcGFnZXM+PHZvbHVtZT4z
NzU8L3ZvbHVtZT48bnVtYmVyPjE1PC9udW1iZXI+PGtleXdvcmRzPjxrZXl3b3JkPkFkb2xlc2Nl
bnQ8L2tleXdvcmQ+PGtleXdvcmQ+QWR1bHQ8L2tleXdvcmQ+PGtleXdvcmQ+QWZyaWNhLCBXZXN0
ZXJuPC9rZXl3b3JkPjxrZXl3b3JkPkFtaWRlcy90aGVyYXBldXRpYyB1c2U8L2tleXdvcmQ+PGtl
eXdvcmQ+QW50aWJvZGllcywgTW9ub2Nsb25hbC9hZHZlcnNlIGVmZmVjdHMvKnRoZXJhcGV1dGlj
IHVzZTwva2V5d29yZD48a2V5d29yZD5CYXllcyBUaGVvcmVtPC9rZXl3b3JkPjxrZXl3b3JkPkNo
aWxkPC9rZXl3b3JkPjxrZXl3b3JkPkNvbWJpbmVkIE1vZGFsaXR5IFRoZXJhcHk8L2tleXdvcmQ+
PGtleXdvcmQ+KkVib2xhdmlydXMvZ2VuZXRpY3MvaXNvbGF0aW9uICZhbXA7IHB1cmlmaWNhdGlv
bjwva2V5d29yZD48a2V5d29yZD5GZW1hbGU8L2tleXdvcmQ+PGtleXdvcmQ+SGVtb3JyaGFnaWMg
RmV2ZXIsIEVib2xhLypkcnVnIHRoZXJhcHkvbW9ydGFsaXR5L3RoZXJhcHkvdmlyb2xvZ3k8L2tl
eXdvcmQ+PGtleXdvcmQ+SHVtYW5zPC9rZXl3b3JkPjxrZXl3b3JkPkthcGxhbi1NZWllciBFc3Rp
bWF0ZTwva2V5d29yZD48a2V5d29yZD5NYWxlPC9rZXl3b3JkPjxrZXl3b3JkPlBvbHltZXJhc2Ug
Q2hhaW4gUmVhY3Rpb248L2tleXdvcmQ+PGtleXdvcmQ+UHlyYXppbmVzL3RoZXJhcGV1dGljIHVz
ZTwva2V5d29yZD48a2V5d29yZD5UcmVhdG1lbnQgT3V0Y29tZTwva2V5d29yZD48a2V5d29yZD5V
bml0ZWQgU3RhdGVzPC9rZXl3b3JkPjxrZXl3b3JkPlZpcmFsIExvYWQ8L2tleXdvcmQ+PC9rZXl3
b3Jkcz48ZGF0ZXM+PHllYXI+MjAxNjwveWVhcj48cHViLWRhdGVzPjxkYXRlPk9jdCAxMzwvZGF0
ZT48L3B1Yi1kYXRlcz48L2RhdGVzPjxpc2JuPjE1MzMtNDQwNiAoRWxlY3Ryb25pYykmI3hEOzAw
MjgtNDc5MyAoTGlua2luZyk8L2lzYm4+PGFjY2Vzc2lvbi1udW0+Mjc3MzI4MTk8L2FjY2Vzc2lv
bi1udW0+PHVybHM+PHJlbGF0ZWQtdXJscz48dXJsPmh0dHBzOi8vd3d3Lm5jYmkubmxtLm5paC5n
b3YvcHVibWVkLzI3NzMyODE5PC91cmw+PC9yZWxhdGVkLXVybHM+PC91cmxzPjxjdXN0b20yPlBN
QzUwODY0Mjc8L2N1c3RvbTI+PGVsZWN0cm9uaWMtcmVzb3VyY2UtbnVtPjEwLjEwNTYvTkVKTW9h
MTYwNDMzMDwvZWxlY3Ryb25pYy1yZXNvdXJjZS1udW0+PC9yZWNvcmQ+PC9DaXRlPjwvRW5kTm90
ZT5=
</w:fldData>
        </w:fldChar>
      </w:r>
      <w:r w:rsidR="00041E3D">
        <w:instrText xml:space="preserve"> ADDIN EN.CITE.DATA </w:instrText>
      </w:r>
      <w:r w:rsidR="00041E3D">
        <w:fldChar w:fldCharType="end"/>
      </w:r>
      <w:r w:rsidR="00041E3D">
        <w:fldChar w:fldCharType="separate"/>
      </w:r>
      <w:r w:rsidR="00041E3D">
        <w:rPr>
          <w:noProof/>
        </w:rPr>
        <w:t>[1]</w:t>
      </w:r>
      <w:r w:rsidR="00041E3D">
        <w:fldChar w:fldCharType="end"/>
      </w:r>
      <w:r w:rsidRPr="00EB1098">
        <w:t xml:space="preserve"> the authors pre-specified that a posterior probability of 97.5% of (any) benefit would be required to establish efficacy.  However, the investigators apparently chose this level because it was "akin to a one-sided type I error rate of 2.5%," rather </w:t>
      </w:r>
      <w:r w:rsidR="005D3460">
        <w:t xml:space="preserve">than </w:t>
      </w:r>
      <w:r w:rsidRPr="00EB1098">
        <w:t xml:space="preserve">by weighing the relative costs of type I and type II errors.  One could argue that given the 15% absolute reduction in 28-day mortality, and lack of adverse effects, the 91.2% posterior probability of superiority achieved in the study </w:t>
      </w:r>
      <w:r w:rsidR="00E23975">
        <w:t>is</w:t>
      </w:r>
      <w:r w:rsidRPr="00EB1098">
        <w:t xml:space="preserve"> </w:t>
      </w:r>
      <w:r w:rsidR="00E23975">
        <w:t xml:space="preserve">more than </w:t>
      </w:r>
      <w:r w:rsidRPr="00EB1098">
        <w:t>sufficient.</w:t>
      </w:r>
    </w:p>
    <w:p w14:paraId="0BFC1BE8" w14:textId="77777777" w:rsidR="008020EA" w:rsidRPr="00E624EF" w:rsidRDefault="008020EA" w:rsidP="00B67014">
      <w:pPr>
        <w:pStyle w:val="NormalWeb"/>
        <w:pBdr>
          <w:top w:val="single" w:sz="4" w:space="1" w:color="auto"/>
          <w:left w:val="single" w:sz="4" w:space="4" w:color="auto"/>
          <w:bottom w:val="single" w:sz="4" w:space="1" w:color="auto"/>
          <w:right w:val="single" w:sz="4" w:space="4" w:color="auto"/>
        </w:pBdr>
        <w:rPr>
          <w:b/>
        </w:rPr>
      </w:pPr>
      <w:r w:rsidRPr="00E624EF">
        <w:rPr>
          <w:b/>
        </w:rPr>
        <w:t>Box 11.3: Bayesian Analysis of a Clinical Trial</w:t>
      </w:r>
    </w:p>
    <w:p w14:paraId="418C59F8" w14:textId="480E6D9C" w:rsidR="00104DD4" w:rsidRPr="00EB1098" w:rsidRDefault="00DA62B7" w:rsidP="00B67014">
      <w:pPr>
        <w:pStyle w:val="NormalWeb"/>
        <w:pBdr>
          <w:top w:val="single" w:sz="4" w:space="1" w:color="auto"/>
          <w:left w:val="single" w:sz="4" w:space="4" w:color="auto"/>
          <w:bottom w:val="single" w:sz="4" w:space="1" w:color="auto"/>
          <w:right w:val="single" w:sz="4" w:space="4" w:color="auto"/>
        </w:pBdr>
      </w:pPr>
      <w:r w:rsidRPr="00EB1098">
        <w:t xml:space="preserve">Newborn babies can </w:t>
      </w:r>
      <w:r w:rsidR="00C74391" w:rsidRPr="00EB1098">
        <w:t>get</w:t>
      </w:r>
      <w:r w:rsidRPr="00EB1098">
        <w:t xml:space="preserve"> brain damage if </w:t>
      </w:r>
      <w:r w:rsidR="00880F49" w:rsidRPr="00EB1098">
        <w:t>there is a period</w:t>
      </w:r>
      <w:r w:rsidR="000E410B" w:rsidRPr="00EB1098">
        <w:t xml:space="preserve"> before birth </w:t>
      </w:r>
      <w:r w:rsidR="00880F49" w:rsidRPr="00EB1098">
        <w:t xml:space="preserve">when their brain </w:t>
      </w:r>
      <w:r w:rsidR="000E410B" w:rsidRPr="00EB1098">
        <w:t>do</w:t>
      </w:r>
      <w:r w:rsidR="008E37E5" w:rsidRPr="00EB1098">
        <w:t>es</w:t>
      </w:r>
      <w:r w:rsidR="00880F49" w:rsidRPr="00EB1098">
        <w:t xml:space="preserve"> not get enough </w:t>
      </w:r>
      <w:r w:rsidR="00C74391" w:rsidRPr="00EB1098">
        <w:t>oxygen</w:t>
      </w:r>
      <w:r w:rsidR="00880F49" w:rsidRPr="00EB1098">
        <w:t xml:space="preserve">.  This can occur, for example, if there is a knot in the umbilical cord or it goes around the baby’s neck.  It turns out that some of the damage is not just from the lack of </w:t>
      </w:r>
      <w:r w:rsidR="00C74391" w:rsidRPr="00EB1098">
        <w:t>oxygen</w:t>
      </w:r>
      <w:r w:rsidR="00880F49" w:rsidRPr="00EB1098">
        <w:t>, but the inflammatory</w:t>
      </w:r>
      <w:r w:rsidR="00C74391" w:rsidRPr="00EB1098">
        <w:t xml:space="preserve"> response to it, and that </w:t>
      </w:r>
      <w:r w:rsidR="001759C9" w:rsidRPr="00EB1098">
        <w:t xml:space="preserve">randomized trials have shown that </w:t>
      </w:r>
      <w:r w:rsidR="00C74391" w:rsidRPr="00EB1098">
        <w:t>cooling the baby</w:t>
      </w:r>
      <w:r w:rsidR="005F6EFD" w:rsidRPr="00EB1098">
        <w:t xml:space="preserve"> (or at least the baby’s head</w:t>
      </w:r>
      <w:r w:rsidR="008E37E5" w:rsidRPr="00EB1098">
        <w:t>) beginning</w:t>
      </w:r>
      <w:r w:rsidR="00C74391" w:rsidRPr="00EB1098">
        <w:t xml:space="preserve"> </w:t>
      </w:r>
      <w:r w:rsidR="001759C9" w:rsidRPr="00EB1098">
        <w:t>within</w:t>
      </w:r>
      <w:r w:rsidR="00C74391" w:rsidRPr="00EB1098">
        <w:t xml:space="preserve"> </w:t>
      </w:r>
      <w:r w:rsidR="005F6EFD" w:rsidRPr="00EB1098">
        <w:t xml:space="preserve">6 hours </w:t>
      </w:r>
      <w:r w:rsidR="00C74391" w:rsidRPr="00EB1098">
        <w:t xml:space="preserve">after birth can </w:t>
      </w:r>
      <w:r w:rsidR="001759C9" w:rsidRPr="00EB1098">
        <w:t xml:space="preserve">reduce the risk of </w:t>
      </w:r>
      <w:r w:rsidR="005F6EFD" w:rsidRPr="00EB1098">
        <w:t xml:space="preserve">neurological injury and subsequent disability.  </w:t>
      </w:r>
      <w:r w:rsidR="00D43301" w:rsidRPr="00EB1098">
        <w:t>However,</w:t>
      </w:r>
      <w:r w:rsidR="005F6EFD" w:rsidRPr="00EB1098">
        <w:t xml:space="preserve"> if the baby is not born at a hospital that does cooling, it can be hard to start it within 6 hours.  </w:t>
      </w:r>
    </w:p>
    <w:p w14:paraId="40645676" w14:textId="2D457D0D" w:rsidR="00DA62B7" w:rsidRPr="00EB1098" w:rsidRDefault="005F6EFD" w:rsidP="00B67014">
      <w:pPr>
        <w:pStyle w:val="NormalWeb"/>
        <w:pBdr>
          <w:top w:val="single" w:sz="4" w:space="1" w:color="auto"/>
          <w:left w:val="single" w:sz="4" w:space="4" w:color="auto"/>
          <w:bottom w:val="single" w:sz="4" w:space="1" w:color="auto"/>
          <w:right w:val="single" w:sz="4" w:space="4" w:color="auto"/>
        </w:pBdr>
      </w:pPr>
      <w:proofErr w:type="spellStart"/>
      <w:r w:rsidRPr="00EB1098">
        <w:t>Laptook</w:t>
      </w:r>
      <w:proofErr w:type="spellEnd"/>
      <w:r w:rsidRPr="00EB1098">
        <w:t xml:space="preserve"> et al</w:t>
      </w:r>
      <w:r w:rsidR="00E23975">
        <w:fldChar w:fldCharType="begin">
          <w:fldData xml:space="preserve">PEVuZE5vdGU+PENpdGU+PEF1dGhvcj5MYXB0b29rPC9BdXRob3I+PFllYXI+MjAxNzwvWWVhcj48
UmVjTnVtPjE1MDA8L1JlY051bT48RGlzcGxheVRleHQ+WzJdPC9EaXNwbGF5VGV4dD48cmVjb3Jk
PjxyZWMtbnVtYmVyPjE1MDA8L3JlYy1udW1iZXI+PGZvcmVpZ24ta2V5cz48a2V5IGFwcD0iRU4i
IGRiLWlkPSIwZnR2ZmY5cDgwZnA1ZmV3NXMwNWY1Znc5cmQ5ZmVmcmR6ZXIiIHRpbWVzdGFtcD0i
MTUxODA0Njk2MyI+MTUwMDwva2V5PjwvZm9yZWlnbi1rZXlzPjxyZWYtdHlwZSBuYW1lPSJKb3Vy
bmFsIEFydGljbGUiPjE3PC9yZWYtdHlwZT48Y29udHJpYnV0b3JzPjxhdXRob3JzPjxhdXRob3I+
TGFwdG9vaywgQS4gUi48L2F1dGhvcj48YXV0aG9yPlNoYW5rYXJhbiwgUy48L2F1dGhvcj48YXV0
aG9yPlR5c29uLCBKLiBFLjwvYXV0aG9yPjxhdXRob3I+TXVub3osIEIuPC9hdXRob3I+PGF1dGhv
cj5CZWxsLCBFLiBGLjwvYXV0aG9yPjxhdXRob3I+R29sZGJlcmcsIFIuIE4uPC9hdXRob3I+PGF1
dGhvcj5QYXJpa2gsIE4uIEEuPC9hdXRob3I+PGF1dGhvcj5BbWJhbGF2YW5hbiwgTi48L2F1dGhv
cj48YXV0aG9yPlBlZHJvemEsIEMuPC9hdXRob3I+PGF1dGhvcj5QYXBwYXMsIEEuPC9hdXRob3I+
PGF1dGhvcj5EYXMsIEEuPC9hdXRob3I+PGF1dGhvcj5DaGF1ZGhhcnksIEEuIFMuPC9hdXRob3I+
PGF1dGhvcj5FaHJlbmtyYW56LCBSLiBBLjwvYXV0aG9yPjxhdXRob3I+SGVuc21hbiwgQS4gTS48
L2F1dGhvcj48YXV0aG9yPlZhbiBNZXVycywgSy4gUC48L2F1dGhvcj48YXV0aG9yPkNoYWxhaywg
TC4gRi48L2F1dGhvcj48YXV0aG9yPkhhbXJpY2ssIFMuIEUuIEcuPC9hdXRob3I+PGF1dGhvcj5T
b2tvbCwgRy4gTS48L2F1dGhvcj48YXV0aG9yPldhbHNoLCBNLiBDLjwvYXV0aG9yPjxhdXRob3I+
UG9pbmRleHRlciwgQi4gQi48L2F1dGhvcj48YXV0aG9yPkZhaXgsIFIuIEcuPC9hdXRob3I+PGF1
dGhvcj5XYXR0ZXJiZXJnLCBLLiBMLjwvYXV0aG9yPjxhdXRob3I+RnJhbnR6LCBJLiBELiwgM3Jk
PC9hdXRob3I+PGF1dGhvcj5HdWlsbGV0LCBSLjwvYXV0aG9yPjxhdXRob3I+RGV2YXNrYXIsIFUu
PC9hdXRob3I+PGF1dGhvcj5UcnVvZywgVy4gRS48L2F1dGhvcj48YXV0aG9yPkNob2NrLCBWLiBZ
LjwvYXV0aG9yPjxhdXRob3I+V3lja29mZiwgTS4gSC48L2F1dGhvcj48YXV0aG9yPk1jR293YW4s
IEUuIEMuPC9hdXRob3I+PGF1dGhvcj5DYXJsdG9uLCBELiBQLjwvYXV0aG9yPjxhdXRob3I+SGFy
bW9uLCBILiBNLjwvYXV0aG9yPjxhdXRob3I+QnJ1bWJhdWdoLCBKLiBFLjwvYXV0aG9yPjxhdXRo
b3I+Q290dGVuLCBDLiBNLjwvYXV0aG9yPjxhdXRob3I+U2FuY2hleiwgUC4gSi48L2F1dGhvcj48
YXV0aG9yPkhpYmJzLCBBLiBNLjwvYXV0aG9yPjxhdXRob3I+SGlnZ2lucywgUi4gRC48L2F1dGhv
cj48YXV0aG9yPkV1bmljZSBLZW5uZWR5IFNocml2ZXIgTmF0aW9uYWwgSW5zdGl0dXRlIG9mIENo
aWxkLCBIZWFsdGg8L2F1dGhvcj48YXV0aG9yPkh1bWFuIERldmVsb3BtZW50IE5lb25hdGFsIFJl
c2VhcmNoLCBOZXR3b3JrPC9hdXRob3I+PC9hdXRob3JzPjwvY29udHJpYnV0b3JzPjxhdXRoLWFk
ZHJlc3M+RGVwYXJ0bWVudCBvZiBQZWRpYXRyaWNzLCBXb21lbiAmYW1wOyBJbmZhbnRzIEhvc3Bp
dGFsLCBCcm93biBVbml2ZXJzaXR5LCBQcm92aWRlbmNlLCBSaG9kZSBJc2xhbmQuJiN4RDtEZXBh
cnRtZW50IG9mIFBlZGlhdHJpY3MsIFdheW5lIFN0YXRlIFVuaXZlcnNpdHksIERldHJvaXQsIE1p
Y2hpZ2FuLiYjeEQ7RGVwYXJ0bWVudCBvZiBQZWRpYXRyaWNzLCBNY0dvdmVybiBNZWRpY2FsIFNj
aG9vbCBhdCB0aGUgVW5pdmVyc2l0eSBvZiBUZXhhcyBIZWFsdGggU2NpZW5jZSBDZW50ZXIgYXQg
SG91c3Rvbi4mI3hEO1NvY2lhbCwgU3RhdGlzdGljYWwsIGFuZCBFbnZpcm9ubWVudGFsIFNjaWVu
Y2VzIFVuaXQsIFJUSSBJbnRlcm5hdGlvbmFsLCBSZXNlYXJjaCBUcmlhbmdsZSBQYXJrLCBOb3J0
aCBDYXJvbGluYS4mI3hEO0RlcGFydG1lbnQgb2YgUGVkaWF0cmljcywgVW5pdmVyc2l0eSBvZiBJ
b3dhLCBJb3dhIENpdHkuJiN4RDtEZXBhcnRtZW50IG9mIFBlZGlhdHJpY3MsIER1a2UgVW5pdmVy
c2l0eSwgRHVyaGFtLCBOb3J0aCBDYXJvbGluYS4mI3hEO1BlcmluYXRhbCBJbnN0aXR1dGUsIENp
bmNpbm5hdGkgQ2hpbGRyZW4mYXBvcztzIEhvc3BpdGFsIE1lZGljYWwgQ2VudGVyLCBDaW5jaW5u
YXRpLCBPaGlvLiYjeEQ7RGl2aXNpb24gb2YgTmVvbmF0b2xvZ3ksIFVuaXZlcnNpdHkgb2YgQWxh
YmFtYSBhdCBCaXJtaW5naGFtLiYjeEQ7U29jaWFsLCBTdGF0aXN0aWNhbCwgYW5kIEVudmlyb25t
ZW50YWwgU2NpZW5jZXMgVW5pdCwgUlRJIEludGVybmF0aW9uYWwsIFJvY2t2aWxsZSwgTWFyeWxh
bmQuJiN4RDtEZXBhcnRtZW50IG9mIFBlZGlhdHJpY3MsIFVuaXZlcnNpdHkgb2YgUGVubnN5bHZh
bmlhLCBQaGlsYWRlbHBoaWEuJiN4RDtEZXBhcnRtZW50IG9mIFBlZGlhdHJpY3MsIFlhbGUgVW5p
dmVyc2l0eSBTY2hvb2wgb2YgTWVkaWNpbmUsIE5ldyBIYXZlbiwgQ29ubmVjdGljdXQuJiN4RDtE
ZXBhcnRtZW50IG9mIFBlZGlhdHJpY3MsIERpdmlzaW9uIG9mIE5lb25hdGFsIGFuZCBEZXZlbG9w
bWVudGFsIE1lZGljaW5lLCBTdGFuZm9yZCBVbml2ZXJzaXR5IFNjaG9vbCBvZiBNZWRpY2luZSwg
UGFsbyBBbHRvLCBDYWxpZm9ybmlhLiYjeEQ7THVjaWxlIFBhY2thcmQgQ2hpbGRyZW4mYXBvcztz
IEhvc3BpdGFsLCBQYWxvIEFsdG8sIENhbGlmb3JuaWEuJiN4RDtEZXBhcnRtZW50IG9mIFBlZGlh
dHJpY3MsIFVuaXZlcnNpdHkgb2YgVGV4YXMgU291dGh3ZXN0ZXJuIE1lZGljYWwgQ2VudGVyLCBE
YWxsYXMuJiN4RDtFbW9yeSBVbml2ZXJzaXR5IFNjaG9vbCBvZiBNZWRpY2luZSwgRGVwYXJ0bWVu
dCBvZiBQZWRpYXRyaWNzLCBDaGlsZHJlbiZhcG9zO3MgSGVhbHRoY2FyZSBvZiBBdGxhbnRhLCBB
dGxhbnRhLCBHZW9yZ2lhLiYjeEQ7RGVwYXJ0bWVudCBvZiBQZWRpYXRyaWNzLCBJbmRpYW5hIFVu
aXZlcnNpdHkgU2Nob29sIG9mIE1lZGljaW5lLCBJbmRpYW5hcG9saXMuJiN4RDtEZXBhcnRtZW50
IG9mIFBlZGlhdHJpY3MsIFJhaW5ib3cgQmFiaWVzICZhbXA7IENoaWxkcmVuJmFwb3M7cyBIb3Nw
aXRhbCwgQ2FzZSBXZXN0ZXJuIFJlc2VydmUgVW5pdmVyc2l0eSwgQ2xldmVsYW5kLCBPaGlvLiYj
eEQ7RGVwYXJ0bWVudCBvZiBQZWRpYXRyaWNzLCBEaXZpc2lvbiBvZiBOZW9uYXRvbG9neSwgVW5p
dmVyc2l0eSBvZiBVdGFoIFNjaG9vbCBvZiBNZWRpY2luZSwgU2FsdCBMYWtlIENpdHkuJiN4RDtV
bml2ZXJzaXR5IG9mIE5ldyBNZXhpY28gSGVhbHRoIFNjaWVuY2VzIENlbnRlciwgQWxidXF1ZXJx
dWUuJiN4RDtEaXZpc2lvbiBvZiBOZXdib3JuIE1lZGljaW5lLCBEZXBhcnRtZW50IG9mIFBlZGlh
dHJpY3MsIEZsb2F0aW5nIEhvc3BpdGFsIGZvciBDaGlsZHJlbiwgVHVmdHMgTWVkaWNhbCBDZW50
ZXIsIEJvc3RvbiwgTWFzc2FjaHVzZXR0cy4mI3hEO1VuaXZlcnNpdHkgb2YgUm9jaGVzdGVyIFNj
aG9vbCBvZiBNZWRpY2luZSBhbmQgRGVudGlzdHJ5LCBSb2NoZXN0ZXIsIE5ldyBZb3JrLiYjeEQ7
RGVwYXJ0bWVudCBvZiBQZWRpYXRyaWNzLCBVbml2ZXJzaXR5IG9mIENhbGlmb3JuaWEsIExvcyBB
bmdlbGVzLiYjeEQ7RGVwYXJ0bWVudCBvZiBQZWRpYXRyaWNzLCBDaGlsZHJlbiZhcG9zO3MgTWVy
Y3kgSG9zcGl0YWwsIEthbnNhcyBDaXR5LCBNaXNzb3VyaS4mI3hEO1VuaXZlcnNpdHkgb2YgTWlz
c291cmkgS2Fuc2FzIENpdHkgU2Nob29sIG9mIE1lZGljaW5lLCBLYW5zYXMgQ2l0eS4mI3hEO0Rl
cGFydG1lbnQgb2YgUGVkaWF0cmljcywgTmF0aW9ud2lkZSBDaGlsZHJlbiZhcG9zO3MgSG9zcGl0
YWwsIENvbHVtYnVzLCBPaGlvLiYjeEQ7RXVuaWNlIEtlbm5lZHkgU2hyaXZlciBOYXRpb25hbCBJ
bnN0aXR1dGUgb2YgQ2hpbGQgSGVhbHRoIGFuZCBIdW1hbiBEZXZlbG9wbWVudCwgTmF0aW9uYWwg
SW5zdGl0dXRlcyBvZiBIZWFsdGgsIEJldGhlc2RhLCBNYXJ5bGFuZC48L2F1dGgtYWRkcmVzcz48
dGl0bGVzPjx0aXRsZT5FZmZlY3Qgb2YgVGhlcmFwZXV0aWMgSHlwb3RoZXJtaWEgSW5pdGlhdGVk
IEFmdGVyIDYgSG91cnMgb2YgQWdlIG9uIERlYXRoIG9yIERpc2FiaWxpdHkgQW1vbmcgTmV3Ym9y
bnMgV2l0aCBIeXBveGljLUlzY2hlbWljIEVuY2VwaGFsb3BhdGh5OiBBIFJhbmRvbWl6ZWQgQ2xp
bmljYWwgVHJpYWw8L3RpdGxlPjxzZWNvbmRhcnktdGl0bGU+SkFNQTwvc2Vjb25kYXJ5LXRpdGxl
PjwvdGl0bGVzPjxwZXJpb2RpY2FsPjxmdWxsLXRpdGxlPkpBTUE8L2Z1bGwtdGl0bGU+PC9wZXJp
b2RpY2FsPjxwYWdlcz4xNTUwLTE1NjA8L3BhZ2VzPjx2b2x1bWU+MzE4PC92b2x1bWU+PG51bWJl
cj4xNjwvbnVtYmVyPjxrZXl3b3Jkcz48a2V5d29yZD5CYXllcyBUaGVvcmVtPC9rZXl3b3JkPjxr
ZXl3b3JkPkRldmVsb3BtZW50YWwgRGlzYWJpbGl0aWVzLypldGlvbG9neS9wcmV2ZW50aW9uICZh
bXA7IGNvbnRyb2w8L2tleXdvcmQ+PGtleXdvcmQ+RmVtYWxlPC9rZXl3b3JkPjxrZXl3b3JkPkdl
c3RhdGlvbmFsIEFnZTwva2V5d29yZD48a2V5d29yZD5IdW1hbnM8L2tleXdvcmQ+PGtleXdvcmQ+
Kkh5cG90aGVybWlhLCBJbmR1Y2VkPC9rZXl3b3JkPjxrZXl3b3JkPkh5cG94aWEtSXNjaGVtaWEs
IEJyYWluL2NvbXBsaWNhdGlvbnMvbW9ydGFsaXR5Lyp0aGVyYXB5PC9rZXl3b3JkPjxrZXl3b3Jk
PkluZmFudCwgTmV3Ym9ybjwva2V5d29yZD48a2V5d29yZD5NYWxlPC9rZXl3b3JkPjxrZXl3b3Jk
PlByZWduYW5jeTwva2V5d29yZD48a2V5d29yZD5QcmVnbmFuY3kgQ29tcGxpY2F0aW9uczwva2V5
d29yZD48a2V5d29yZD5UaW1lLXRvLVRyZWF0bWVudDwva2V5d29yZD48L2tleXdvcmRzPjxkYXRl
cz48eWVhcj4yMDE3PC95ZWFyPjxwdWItZGF0ZXM+PGRhdGU+T2N0IDI0PC9kYXRlPjwvcHViLWRh
dGVzPjwvZGF0ZXM+PGlzYm4+MTUzOC0zNTk4IChFbGVjdHJvbmljKSYjeEQ7MDA5OC03NDg0IChM
aW5raW5nKTwvaXNibj48YWNjZXNzaW9uLW51bT4yOTA2NzQyODwvYWNjZXNzaW9uLW51bT48dXJs
cz48cmVsYXRlZC11cmxzPjx1cmw+aHR0cHM6Ly93d3cubmNiaS5ubG0ubmloLmdvdi9wdWJtZWQv
MjkwNjc0Mjg8L3VybD48L3JlbGF0ZWQtdXJscz48L3VybHM+PGN1c3RvbTI+UE1DNTc4MzU2Njwv
Y3VzdG9tMj48ZWxlY3Ryb25pYy1yZXNvdXJjZS1udW0+MTAuMTAwMS9qYW1hLjIwMTcuMTQ5NzI8
L2VsZWN0cm9uaWMtcmVzb3VyY2UtbnVtPjwvcmVjb3JkPjwvQ2l0ZT48L0VuZE5vdGU+AG==
</w:fldData>
        </w:fldChar>
      </w:r>
      <w:r w:rsidR="00E23975">
        <w:instrText xml:space="preserve"> ADDIN EN.CITE </w:instrText>
      </w:r>
      <w:r w:rsidR="00E23975">
        <w:fldChar w:fldCharType="begin">
          <w:fldData xml:space="preserve">PEVuZE5vdGU+PENpdGU+PEF1dGhvcj5MYXB0b29rPC9BdXRob3I+PFllYXI+MjAxNzwvWWVhcj48
UmVjTnVtPjE1MDA8L1JlY051bT48RGlzcGxheVRleHQ+WzJdPC9EaXNwbGF5VGV4dD48cmVjb3Jk
PjxyZWMtbnVtYmVyPjE1MDA8L3JlYy1udW1iZXI+PGZvcmVpZ24ta2V5cz48a2V5IGFwcD0iRU4i
IGRiLWlkPSIwZnR2ZmY5cDgwZnA1ZmV3NXMwNWY1Znc5cmQ5ZmVmcmR6ZXIiIHRpbWVzdGFtcD0i
MTUxODA0Njk2MyI+MTUwMDwva2V5PjwvZm9yZWlnbi1rZXlzPjxyZWYtdHlwZSBuYW1lPSJKb3Vy
bmFsIEFydGljbGUiPjE3PC9yZWYtdHlwZT48Y29udHJpYnV0b3JzPjxhdXRob3JzPjxhdXRob3I+
TGFwdG9vaywgQS4gUi48L2F1dGhvcj48YXV0aG9yPlNoYW5rYXJhbiwgUy48L2F1dGhvcj48YXV0
aG9yPlR5c29uLCBKLiBFLjwvYXV0aG9yPjxhdXRob3I+TXVub3osIEIuPC9hdXRob3I+PGF1dGhv
cj5CZWxsLCBFLiBGLjwvYXV0aG9yPjxhdXRob3I+R29sZGJlcmcsIFIuIE4uPC9hdXRob3I+PGF1
dGhvcj5QYXJpa2gsIE4uIEEuPC9hdXRob3I+PGF1dGhvcj5BbWJhbGF2YW5hbiwgTi48L2F1dGhv
cj48YXV0aG9yPlBlZHJvemEsIEMuPC9hdXRob3I+PGF1dGhvcj5QYXBwYXMsIEEuPC9hdXRob3I+
PGF1dGhvcj5EYXMsIEEuPC9hdXRob3I+PGF1dGhvcj5DaGF1ZGhhcnksIEEuIFMuPC9hdXRob3I+
PGF1dGhvcj5FaHJlbmtyYW56LCBSLiBBLjwvYXV0aG9yPjxhdXRob3I+SGVuc21hbiwgQS4gTS48
L2F1dGhvcj48YXV0aG9yPlZhbiBNZXVycywgSy4gUC48L2F1dGhvcj48YXV0aG9yPkNoYWxhaywg
TC4gRi48L2F1dGhvcj48YXV0aG9yPkhhbXJpY2ssIFMuIEUuIEcuPC9hdXRob3I+PGF1dGhvcj5T
b2tvbCwgRy4gTS48L2F1dGhvcj48YXV0aG9yPldhbHNoLCBNLiBDLjwvYXV0aG9yPjxhdXRob3I+
UG9pbmRleHRlciwgQi4gQi48L2F1dGhvcj48YXV0aG9yPkZhaXgsIFIuIEcuPC9hdXRob3I+PGF1
dGhvcj5XYXR0ZXJiZXJnLCBLLiBMLjwvYXV0aG9yPjxhdXRob3I+RnJhbnR6LCBJLiBELiwgM3Jk
PC9hdXRob3I+PGF1dGhvcj5HdWlsbGV0LCBSLjwvYXV0aG9yPjxhdXRob3I+RGV2YXNrYXIsIFUu
PC9hdXRob3I+PGF1dGhvcj5UcnVvZywgVy4gRS48L2F1dGhvcj48YXV0aG9yPkNob2NrLCBWLiBZ
LjwvYXV0aG9yPjxhdXRob3I+V3lja29mZiwgTS4gSC48L2F1dGhvcj48YXV0aG9yPk1jR293YW4s
IEUuIEMuPC9hdXRob3I+PGF1dGhvcj5DYXJsdG9uLCBELiBQLjwvYXV0aG9yPjxhdXRob3I+SGFy
bW9uLCBILiBNLjwvYXV0aG9yPjxhdXRob3I+QnJ1bWJhdWdoLCBKLiBFLjwvYXV0aG9yPjxhdXRo
b3I+Q290dGVuLCBDLiBNLjwvYXV0aG9yPjxhdXRob3I+U2FuY2hleiwgUC4gSi48L2F1dGhvcj48
YXV0aG9yPkhpYmJzLCBBLiBNLjwvYXV0aG9yPjxhdXRob3I+SGlnZ2lucywgUi4gRC48L2F1dGhv
cj48YXV0aG9yPkV1bmljZSBLZW5uZWR5IFNocml2ZXIgTmF0aW9uYWwgSW5zdGl0dXRlIG9mIENo
aWxkLCBIZWFsdGg8L2F1dGhvcj48YXV0aG9yPkh1bWFuIERldmVsb3BtZW50IE5lb25hdGFsIFJl
c2VhcmNoLCBOZXR3b3JrPC9hdXRob3I+PC9hdXRob3JzPjwvY29udHJpYnV0b3JzPjxhdXRoLWFk
ZHJlc3M+RGVwYXJ0bWVudCBvZiBQZWRpYXRyaWNzLCBXb21lbiAmYW1wOyBJbmZhbnRzIEhvc3Bp
dGFsLCBCcm93biBVbml2ZXJzaXR5LCBQcm92aWRlbmNlLCBSaG9kZSBJc2xhbmQuJiN4RDtEZXBh
cnRtZW50IG9mIFBlZGlhdHJpY3MsIFdheW5lIFN0YXRlIFVuaXZlcnNpdHksIERldHJvaXQsIE1p
Y2hpZ2FuLiYjeEQ7RGVwYXJ0bWVudCBvZiBQZWRpYXRyaWNzLCBNY0dvdmVybiBNZWRpY2FsIFNj
aG9vbCBhdCB0aGUgVW5pdmVyc2l0eSBvZiBUZXhhcyBIZWFsdGggU2NpZW5jZSBDZW50ZXIgYXQg
SG91c3Rvbi4mI3hEO1NvY2lhbCwgU3RhdGlzdGljYWwsIGFuZCBFbnZpcm9ubWVudGFsIFNjaWVu
Y2VzIFVuaXQsIFJUSSBJbnRlcm5hdGlvbmFsLCBSZXNlYXJjaCBUcmlhbmdsZSBQYXJrLCBOb3J0
aCBDYXJvbGluYS4mI3hEO0RlcGFydG1lbnQgb2YgUGVkaWF0cmljcywgVW5pdmVyc2l0eSBvZiBJ
b3dhLCBJb3dhIENpdHkuJiN4RDtEZXBhcnRtZW50IG9mIFBlZGlhdHJpY3MsIER1a2UgVW5pdmVy
c2l0eSwgRHVyaGFtLCBOb3J0aCBDYXJvbGluYS4mI3hEO1BlcmluYXRhbCBJbnN0aXR1dGUsIENp
bmNpbm5hdGkgQ2hpbGRyZW4mYXBvcztzIEhvc3BpdGFsIE1lZGljYWwgQ2VudGVyLCBDaW5jaW5u
YXRpLCBPaGlvLiYjeEQ7RGl2aXNpb24gb2YgTmVvbmF0b2xvZ3ksIFVuaXZlcnNpdHkgb2YgQWxh
YmFtYSBhdCBCaXJtaW5naGFtLiYjeEQ7U29jaWFsLCBTdGF0aXN0aWNhbCwgYW5kIEVudmlyb25t
ZW50YWwgU2NpZW5jZXMgVW5pdCwgUlRJIEludGVybmF0aW9uYWwsIFJvY2t2aWxsZSwgTWFyeWxh
bmQuJiN4RDtEZXBhcnRtZW50IG9mIFBlZGlhdHJpY3MsIFVuaXZlcnNpdHkgb2YgUGVubnN5bHZh
bmlhLCBQaGlsYWRlbHBoaWEuJiN4RDtEZXBhcnRtZW50IG9mIFBlZGlhdHJpY3MsIFlhbGUgVW5p
dmVyc2l0eSBTY2hvb2wgb2YgTWVkaWNpbmUsIE5ldyBIYXZlbiwgQ29ubmVjdGljdXQuJiN4RDtE
ZXBhcnRtZW50IG9mIFBlZGlhdHJpY3MsIERpdmlzaW9uIG9mIE5lb25hdGFsIGFuZCBEZXZlbG9w
bWVudGFsIE1lZGljaW5lLCBTdGFuZm9yZCBVbml2ZXJzaXR5IFNjaG9vbCBvZiBNZWRpY2luZSwg
UGFsbyBBbHRvLCBDYWxpZm9ybmlhLiYjeEQ7THVjaWxlIFBhY2thcmQgQ2hpbGRyZW4mYXBvcztz
IEhvc3BpdGFsLCBQYWxvIEFsdG8sIENhbGlmb3JuaWEuJiN4RDtEZXBhcnRtZW50IG9mIFBlZGlh
dHJpY3MsIFVuaXZlcnNpdHkgb2YgVGV4YXMgU291dGh3ZXN0ZXJuIE1lZGljYWwgQ2VudGVyLCBE
YWxsYXMuJiN4RDtFbW9yeSBVbml2ZXJzaXR5IFNjaG9vbCBvZiBNZWRpY2luZSwgRGVwYXJ0bWVu
dCBvZiBQZWRpYXRyaWNzLCBDaGlsZHJlbiZhcG9zO3MgSGVhbHRoY2FyZSBvZiBBdGxhbnRhLCBB
dGxhbnRhLCBHZW9yZ2lhLiYjeEQ7RGVwYXJ0bWVudCBvZiBQZWRpYXRyaWNzLCBJbmRpYW5hIFVu
aXZlcnNpdHkgU2Nob29sIG9mIE1lZGljaW5lLCBJbmRpYW5hcG9saXMuJiN4RDtEZXBhcnRtZW50
IG9mIFBlZGlhdHJpY3MsIFJhaW5ib3cgQmFiaWVzICZhbXA7IENoaWxkcmVuJmFwb3M7cyBIb3Nw
aXRhbCwgQ2FzZSBXZXN0ZXJuIFJlc2VydmUgVW5pdmVyc2l0eSwgQ2xldmVsYW5kLCBPaGlvLiYj
eEQ7RGVwYXJ0bWVudCBvZiBQZWRpYXRyaWNzLCBEaXZpc2lvbiBvZiBOZW9uYXRvbG9neSwgVW5p
dmVyc2l0eSBvZiBVdGFoIFNjaG9vbCBvZiBNZWRpY2luZSwgU2FsdCBMYWtlIENpdHkuJiN4RDtV
bml2ZXJzaXR5IG9mIE5ldyBNZXhpY28gSGVhbHRoIFNjaWVuY2VzIENlbnRlciwgQWxidXF1ZXJx
dWUuJiN4RDtEaXZpc2lvbiBvZiBOZXdib3JuIE1lZGljaW5lLCBEZXBhcnRtZW50IG9mIFBlZGlh
dHJpY3MsIEZsb2F0aW5nIEhvc3BpdGFsIGZvciBDaGlsZHJlbiwgVHVmdHMgTWVkaWNhbCBDZW50
ZXIsIEJvc3RvbiwgTWFzc2FjaHVzZXR0cy4mI3hEO1VuaXZlcnNpdHkgb2YgUm9jaGVzdGVyIFNj
aG9vbCBvZiBNZWRpY2luZSBhbmQgRGVudGlzdHJ5LCBSb2NoZXN0ZXIsIE5ldyBZb3JrLiYjeEQ7
RGVwYXJ0bWVudCBvZiBQZWRpYXRyaWNzLCBVbml2ZXJzaXR5IG9mIENhbGlmb3JuaWEsIExvcyBB
bmdlbGVzLiYjeEQ7RGVwYXJ0bWVudCBvZiBQZWRpYXRyaWNzLCBDaGlsZHJlbiZhcG9zO3MgTWVy
Y3kgSG9zcGl0YWwsIEthbnNhcyBDaXR5LCBNaXNzb3VyaS4mI3hEO1VuaXZlcnNpdHkgb2YgTWlz
c291cmkgS2Fuc2FzIENpdHkgU2Nob29sIG9mIE1lZGljaW5lLCBLYW5zYXMgQ2l0eS4mI3hEO0Rl
cGFydG1lbnQgb2YgUGVkaWF0cmljcywgTmF0aW9ud2lkZSBDaGlsZHJlbiZhcG9zO3MgSG9zcGl0
YWwsIENvbHVtYnVzLCBPaGlvLiYjeEQ7RXVuaWNlIEtlbm5lZHkgU2hyaXZlciBOYXRpb25hbCBJ
bnN0aXR1dGUgb2YgQ2hpbGQgSGVhbHRoIGFuZCBIdW1hbiBEZXZlbG9wbWVudCwgTmF0aW9uYWwg
SW5zdGl0dXRlcyBvZiBIZWFsdGgsIEJldGhlc2RhLCBNYXJ5bGFuZC48L2F1dGgtYWRkcmVzcz48
dGl0bGVzPjx0aXRsZT5FZmZlY3Qgb2YgVGhlcmFwZXV0aWMgSHlwb3RoZXJtaWEgSW5pdGlhdGVk
IEFmdGVyIDYgSG91cnMgb2YgQWdlIG9uIERlYXRoIG9yIERpc2FiaWxpdHkgQW1vbmcgTmV3Ym9y
bnMgV2l0aCBIeXBveGljLUlzY2hlbWljIEVuY2VwaGFsb3BhdGh5OiBBIFJhbmRvbWl6ZWQgQ2xp
bmljYWwgVHJpYWw8L3RpdGxlPjxzZWNvbmRhcnktdGl0bGU+SkFNQTwvc2Vjb25kYXJ5LXRpdGxl
PjwvdGl0bGVzPjxwZXJpb2RpY2FsPjxmdWxsLXRpdGxlPkpBTUE8L2Z1bGwtdGl0bGU+PC9wZXJp
b2RpY2FsPjxwYWdlcz4xNTUwLTE1NjA8L3BhZ2VzPjx2b2x1bWU+MzE4PC92b2x1bWU+PG51bWJl
cj4xNjwvbnVtYmVyPjxrZXl3b3Jkcz48a2V5d29yZD5CYXllcyBUaGVvcmVtPC9rZXl3b3JkPjxr
ZXl3b3JkPkRldmVsb3BtZW50YWwgRGlzYWJpbGl0aWVzLypldGlvbG9neS9wcmV2ZW50aW9uICZh
bXA7IGNvbnRyb2w8L2tleXdvcmQ+PGtleXdvcmQ+RmVtYWxlPC9rZXl3b3JkPjxrZXl3b3JkPkdl
c3RhdGlvbmFsIEFnZTwva2V5d29yZD48a2V5d29yZD5IdW1hbnM8L2tleXdvcmQ+PGtleXdvcmQ+
Kkh5cG90aGVybWlhLCBJbmR1Y2VkPC9rZXl3b3JkPjxrZXl3b3JkPkh5cG94aWEtSXNjaGVtaWEs
IEJyYWluL2NvbXBsaWNhdGlvbnMvbW9ydGFsaXR5Lyp0aGVyYXB5PC9rZXl3b3JkPjxrZXl3b3Jk
PkluZmFudCwgTmV3Ym9ybjwva2V5d29yZD48a2V5d29yZD5NYWxlPC9rZXl3b3JkPjxrZXl3b3Jk
PlByZWduYW5jeTwva2V5d29yZD48a2V5d29yZD5QcmVnbmFuY3kgQ29tcGxpY2F0aW9uczwva2V5
d29yZD48a2V5d29yZD5UaW1lLXRvLVRyZWF0bWVudDwva2V5d29yZD48L2tleXdvcmRzPjxkYXRl
cz48eWVhcj4yMDE3PC95ZWFyPjxwdWItZGF0ZXM+PGRhdGU+T2N0IDI0PC9kYXRlPjwvcHViLWRh
dGVzPjwvZGF0ZXM+PGlzYm4+MTUzOC0zNTk4IChFbGVjdHJvbmljKSYjeEQ7MDA5OC03NDg0IChM
aW5raW5nKTwvaXNibj48YWNjZXNzaW9uLW51bT4yOTA2NzQyODwvYWNjZXNzaW9uLW51bT48dXJs
cz48cmVsYXRlZC11cmxzPjx1cmw+aHR0cHM6Ly93d3cubmNiaS5ubG0ubmloLmdvdi9wdWJtZWQv
MjkwNjc0Mjg8L3VybD48L3JlbGF0ZWQtdXJscz48L3VybHM+PGN1c3RvbTI+UE1DNTc4MzU2Njwv
Y3VzdG9tMj48ZWxlY3Ryb25pYy1yZXNvdXJjZS1udW0+MTAuMTAwMS9qYW1hLjIwMTcuMTQ5NzI8
L2VsZWN0cm9uaWMtcmVzb3VyY2UtbnVtPjwvcmVjb3JkPjwvQ2l0ZT48L0VuZE5vdGU+AG==
</w:fldData>
        </w:fldChar>
      </w:r>
      <w:r w:rsidR="00E23975">
        <w:instrText xml:space="preserve"> ADDIN EN.CITE.DATA </w:instrText>
      </w:r>
      <w:r w:rsidR="00E23975">
        <w:fldChar w:fldCharType="end"/>
      </w:r>
      <w:r w:rsidR="00E23975">
        <w:fldChar w:fldCharType="separate"/>
      </w:r>
      <w:r w:rsidR="00E23975">
        <w:rPr>
          <w:noProof/>
        </w:rPr>
        <w:t>[2]</w:t>
      </w:r>
      <w:r w:rsidR="00E23975">
        <w:fldChar w:fldCharType="end"/>
      </w:r>
      <w:r w:rsidRPr="00EB1098">
        <w:t xml:space="preserve"> undertook a clinical trial to determine whether cooling started more than 6 hours </w:t>
      </w:r>
      <w:r w:rsidR="008E37E5" w:rsidRPr="00EB1098">
        <w:t>after</w:t>
      </w:r>
      <w:r w:rsidRPr="00EB1098">
        <w:t xml:space="preserve"> birth </w:t>
      </w:r>
      <w:r w:rsidR="008E37E5" w:rsidRPr="00EB1098">
        <w:t xml:space="preserve">would prevent death or disability in newborns </w:t>
      </w:r>
      <w:r w:rsidR="00104DD4" w:rsidRPr="00EB1098">
        <w:t xml:space="preserve">showing early signs of </w:t>
      </w:r>
      <w:r w:rsidR="00104DD4" w:rsidRPr="00EB1098">
        <w:lastRenderedPageBreak/>
        <w:t>brain</w:t>
      </w:r>
      <w:r w:rsidR="001E7096" w:rsidRPr="00EB1098">
        <w:t xml:space="preserve"> injury.  Because they anticipated difficulty recruiting enough subjects for a traditional “frequentist” analysis, the</w:t>
      </w:r>
      <w:r w:rsidR="00A61CBA" w:rsidRPr="00EB1098">
        <w:t>y</w:t>
      </w:r>
      <w:r w:rsidR="001E7096" w:rsidRPr="00EB1098">
        <w:t xml:space="preserve"> planned (and did) a Bayesian analysis.  To do this they prespecified </w:t>
      </w:r>
      <w:r w:rsidR="003B482B" w:rsidRPr="00EB1098">
        <w:t xml:space="preserve">three prior probability distributions that they called </w:t>
      </w:r>
      <w:r w:rsidR="003B482B" w:rsidRPr="00EB1098">
        <w:rPr>
          <w:i/>
        </w:rPr>
        <w:t>optimistic, neutral and pessimistic</w:t>
      </w:r>
      <w:r w:rsidR="003B482B" w:rsidRPr="00EB1098">
        <w:t xml:space="preserve">.  </w:t>
      </w:r>
      <w:r w:rsidR="00CD153D" w:rsidRPr="00EB1098">
        <w:t xml:space="preserve">The optimistic prior probability distribution was centered around an estimate of efficacy the same as had </w:t>
      </w:r>
      <w:r w:rsidR="00BC474C" w:rsidRPr="00EB1098">
        <w:t xml:space="preserve">been observed with earlier treatment: a risk ratio of </w:t>
      </w:r>
      <w:r w:rsidR="003B6457" w:rsidRPr="00EB1098">
        <w:t xml:space="preserve">0.72.  The neutral prior risk ratio was 1.0 and the pessimistic prior risk ratio was 1.1.  </w:t>
      </w:r>
    </w:p>
    <w:p w14:paraId="6455BEC3" w14:textId="662E7111" w:rsidR="00F67AE7" w:rsidRPr="00EB1098" w:rsidRDefault="00F67AE7" w:rsidP="00B67014">
      <w:pPr>
        <w:pStyle w:val="NormalWeb"/>
        <w:pBdr>
          <w:top w:val="single" w:sz="4" w:space="1" w:color="auto"/>
          <w:left w:val="single" w:sz="4" w:space="4" w:color="auto"/>
          <w:bottom w:val="single" w:sz="4" w:space="1" w:color="auto"/>
          <w:right w:val="single" w:sz="4" w:space="4" w:color="auto"/>
        </w:pBdr>
      </w:pPr>
      <w:r w:rsidRPr="00EB1098">
        <w:t xml:space="preserve">It is important that they needed to specify not just a prior estimate of the risk ratio, but </w:t>
      </w:r>
      <w:r w:rsidR="00A61CBA" w:rsidRPr="00EB1098">
        <w:t xml:space="preserve">also </w:t>
      </w:r>
      <w:r w:rsidRPr="00EB1098">
        <w:t>it</w:t>
      </w:r>
      <w:r w:rsidR="00A61CBA" w:rsidRPr="00EB1098">
        <w:t>s</w:t>
      </w:r>
      <w:r w:rsidRPr="00EB1098">
        <w:t xml:space="preserve"> distribution.  </w:t>
      </w:r>
      <w:r w:rsidR="00A61CBA" w:rsidRPr="00EB1098">
        <w:t>The authors chose to</w:t>
      </w:r>
      <w:r w:rsidRPr="00EB1098">
        <w:t xml:space="preserve"> fix the 95% confidence interval around the pri</w:t>
      </w:r>
      <w:r w:rsidR="003175DA" w:rsidRPr="00EB1098">
        <w:t xml:space="preserve">or distribution risk ratios </w:t>
      </w:r>
      <w:r w:rsidR="005E22C4" w:rsidRPr="00EB1098">
        <w:t xml:space="preserve">at </w:t>
      </w:r>
      <w:r w:rsidR="003175DA" w:rsidRPr="00EB1098">
        <w:t xml:space="preserve">half and twice as big as the point estimate.  Thus, for the neutral prior </w:t>
      </w:r>
      <w:r w:rsidR="00051A1E" w:rsidRPr="00EB1098">
        <w:t>the</w:t>
      </w:r>
      <w:r w:rsidR="003175DA" w:rsidRPr="00EB1098">
        <w:t xml:space="preserve"> 95% CI </w:t>
      </w:r>
      <w:r w:rsidR="00051A1E" w:rsidRPr="00EB1098">
        <w:t>was</w:t>
      </w:r>
      <w:r w:rsidR="003175DA" w:rsidRPr="00EB1098">
        <w:t xml:space="preserve"> (0.5, 2.0).  </w:t>
      </w:r>
      <w:r w:rsidR="00885693" w:rsidRPr="00EB1098">
        <w:t xml:space="preserve">Note that the width of the </w:t>
      </w:r>
      <w:r w:rsidR="00A61CBA" w:rsidRPr="00EB1098">
        <w:t xml:space="preserve">prior </w:t>
      </w:r>
      <w:r w:rsidR="00885693" w:rsidRPr="00EB1098">
        <w:t xml:space="preserve">confidence interval determines how much the prior probability influences the posterior probability.  </w:t>
      </w:r>
      <w:r w:rsidR="005E7F4D" w:rsidRPr="00EB1098">
        <w:t>For example, if the 95% CI of the neutral prior distribution were narrower (e.g., 0.9, 1.1) it would have</w:t>
      </w:r>
      <w:r w:rsidR="00987866" w:rsidRPr="00EB1098">
        <w:t xml:space="preserve"> a</w:t>
      </w:r>
      <w:r w:rsidR="005E7F4D" w:rsidRPr="00EB1098">
        <w:t xml:space="preserve"> greater </w:t>
      </w:r>
      <w:r w:rsidR="00987866" w:rsidRPr="00EB1098">
        <w:t>influenc</w:t>
      </w:r>
      <w:r w:rsidR="001E6B5F" w:rsidRPr="00EB1098">
        <w:t>e and the posterior distribution for the risk ratio would be closer to 1.0.</w:t>
      </w:r>
    </w:p>
    <w:p w14:paraId="48842D22" w14:textId="5DA459FE" w:rsidR="001E6B5F" w:rsidRPr="00EB1098" w:rsidRDefault="00526457" w:rsidP="00B67014">
      <w:pPr>
        <w:pStyle w:val="NormalWeb"/>
        <w:pBdr>
          <w:top w:val="single" w:sz="4" w:space="1" w:color="auto"/>
          <w:left w:val="single" w:sz="4" w:space="4" w:color="auto"/>
          <w:bottom w:val="single" w:sz="4" w:space="1" w:color="auto"/>
          <w:right w:val="single" w:sz="4" w:space="4" w:color="auto"/>
        </w:pBdr>
      </w:pPr>
      <w:r w:rsidRPr="00EB1098">
        <w:t>Figure 11.</w:t>
      </w:r>
      <w:r w:rsidR="00CA7007" w:rsidRPr="00EB1098">
        <w:t>1</w:t>
      </w:r>
      <w:r w:rsidRPr="00EB1098">
        <w:t xml:space="preserve"> shows how the authors displayed the posterior distribution of the absolute risk </w:t>
      </w:r>
      <w:r w:rsidR="007F4B16" w:rsidRPr="00EB1098">
        <w:t xml:space="preserve">reduction </w:t>
      </w:r>
      <w:r w:rsidRPr="00EB1098">
        <w:t>based on the neutral prior.</w:t>
      </w:r>
      <w:r w:rsidR="00726FF6" w:rsidRPr="00EB1098">
        <w:t xml:space="preserve">  They estimated that there was a 6</w:t>
      </w:r>
      <w:r w:rsidR="00115AC6" w:rsidRPr="00EB1098">
        <w:t>4% probability that the absolute risk reduction from cooling was at least 2%</w:t>
      </w:r>
      <w:r w:rsidR="00CA7007" w:rsidRPr="00EB1098">
        <w:t>, but that there was 20% probability that cooling increased risk by at least 0.5%.</w:t>
      </w:r>
    </w:p>
    <w:p w14:paraId="11C45994" w14:textId="0DAFEF37" w:rsidR="00526457" w:rsidRPr="00EB1098" w:rsidRDefault="00206C03" w:rsidP="00B67014">
      <w:pPr>
        <w:pStyle w:val="NormalWeb"/>
        <w:pBdr>
          <w:top w:val="single" w:sz="4" w:space="1" w:color="auto"/>
          <w:left w:val="single" w:sz="4" w:space="4" w:color="auto"/>
          <w:bottom w:val="single" w:sz="4" w:space="1" w:color="auto"/>
          <w:right w:val="single" w:sz="4" w:space="4" w:color="auto"/>
        </w:pBdr>
      </w:pPr>
      <w:r w:rsidRPr="00440D54">
        <w:rPr>
          <w:noProof/>
        </w:rPr>
        <w:drawing>
          <wp:inline distT="0" distB="0" distL="0" distR="0" wp14:anchorId="4F333579" wp14:editId="7730295E">
            <wp:extent cx="4427855" cy="32175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27855" cy="3217545"/>
                    </a:xfrm>
                    <a:prstGeom prst="rect">
                      <a:avLst/>
                    </a:prstGeom>
                    <a:noFill/>
                    <a:ln>
                      <a:noFill/>
                    </a:ln>
                  </pic:spPr>
                </pic:pic>
              </a:graphicData>
            </a:graphic>
          </wp:inline>
        </w:drawing>
      </w:r>
    </w:p>
    <w:p w14:paraId="6033E728" w14:textId="03747E6B" w:rsidR="00E23975" w:rsidRDefault="006E3030" w:rsidP="00E23975">
      <w:r w:rsidRPr="00EB1098">
        <w:t xml:space="preserve">Figure 11.1.  Posterior distribution of the absolute risk difference in risk of death or moderate to severe disability </w:t>
      </w:r>
      <w:r w:rsidR="00786B13" w:rsidRPr="00EB1098">
        <w:t>from cooling &gt; 6 hours after birth.  Assumes a neutral prior risk ratio of 1.0, 95% CI ().5, 2.0).</w:t>
      </w:r>
      <w:r w:rsidR="009609D0">
        <w:t xml:space="preserve">  </w:t>
      </w:r>
      <w:r w:rsidR="00E23975">
        <w:rPr>
          <w:rFonts w:ascii="Verdana" w:hAnsi="Verdana"/>
          <w:color w:val="000000"/>
          <w:sz w:val="18"/>
          <w:szCs w:val="18"/>
        </w:rPr>
        <w:t>Reproduced with permission from JAMA.2017,318(16):1550-60. © 2017 American Medical Association. All rights reserved.</w:t>
      </w:r>
    </w:p>
    <w:p w14:paraId="4860227D" w14:textId="77777777" w:rsidR="00712B0A" w:rsidRPr="00EB1098" w:rsidRDefault="00A45F53" w:rsidP="00E650C9">
      <w:pPr>
        <w:pStyle w:val="Heading2"/>
        <w:rPr>
          <w:rFonts w:cs="Times New Roman"/>
          <w:sz w:val="24"/>
          <w:szCs w:val="24"/>
        </w:rPr>
      </w:pPr>
      <w:r w:rsidRPr="00EB1098">
        <w:rPr>
          <w:rFonts w:cs="Times New Roman"/>
          <w:sz w:val="24"/>
          <w:szCs w:val="24"/>
        </w:rPr>
        <w:lastRenderedPageBreak/>
        <w:t>Reporting negative studies: confidence intervals around the ARR</w:t>
      </w:r>
    </w:p>
    <w:p w14:paraId="2B17EF8D" w14:textId="4106133A" w:rsidR="00712B0A" w:rsidRPr="00EB1098" w:rsidRDefault="00602CD5" w:rsidP="00123280">
      <w:pPr>
        <w:pStyle w:val="NormalWeb"/>
      </w:pPr>
      <w:r w:rsidRPr="00EB1098">
        <w:t>There is a trend toward eschewing P-values in favor of con</w:t>
      </w:r>
      <w:r w:rsidR="00712B0A" w:rsidRPr="00EB1098">
        <w:t>fi</w:t>
      </w:r>
      <w:r w:rsidRPr="00EB1098">
        <w:t xml:space="preserve">dence intervals, </w:t>
      </w:r>
      <w:r w:rsidR="003522BF" w:rsidRPr="00EB1098">
        <w:t xml:space="preserve">because </w:t>
      </w:r>
      <w:r w:rsidRPr="00EB1098">
        <w:t>the</w:t>
      </w:r>
      <w:r w:rsidR="00D10C6F">
        <w:t>y</w:t>
      </w:r>
      <w:r w:rsidRPr="00EB1098">
        <w:t xml:space="preserve"> </w:t>
      </w:r>
      <w:r w:rsidR="003522BF" w:rsidRPr="00EB1098">
        <w:t>are</w:t>
      </w:r>
      <w:r w:rsidRPr="00EB1098">
        <w:t xml:space="preserve"> felt to be more informative. Con</w:t>
      </w:r>
      <w:r w:rsidR="00712B0A" w:rsidRPr="00EB1098">
        <w:t>fi</w:t>
      </w:r>
      <w:r w:rsidRPr="00EB1098">
        <w:t>dence intervals are, in f</w:t>
      </w:r>
      <w:r w:rsidR="003522BF" w:rsidRPr="00EB1098">
        <w:t>act, more informative; although</w:t>
      </w:r>
      <w:r w:rsidRPr="00EB1098">
        <w:t xml:space="preserve"> it isn</w:t>
      </w:r>
      <w:r w:rsidR="00712B0A" w:rsidRPr="00EB1098">
        <w:t>’</w:t>
      </w:r>
      <w:r w:rsidRPr="00EB1098">
        <w:t>t really a fair comparison because con</w:t>
      </w:r>
      <w:r w:rsidR="00712B0A" w:rsidRPr="00EB1098">
        <w:t>fi</w:t>
      </w:r>
      <w:r w:rsidRPr="00EB1098">
        <w:t>dence intervals have two numbers and the P-value is only one number. Con</w:t>
      </w:r>
      <w:r w:rsidR="00712B0A" w:rsidRPr="00EB1098">
        <w:t>fi</w:t>
      </w:r>
      <w:r w:rsidRPr="00EB1098">
        <w:t>dence intervals are particularly useful for negative studies – they let you see how big an effect could have been missed.</w:t>
      </w:r>
    </w:p>
    <w:p w14:paraId="504DBB67" w14:textId="228C6F1E" w:rsidR="00712B0A" w:rsidRPr="00EB1098" w:rsidRDefault="00602CD5" w:rsidP="00123280">
      <w:pPr>
        <w:pStyle w:val="NormalWeb"/>
      </w:pPr>
      <w:r w:rsidRPr="00EB1098">
        <w:t>Consider the reporting and interpretation of negative studies as a progression from the most elementary to the most sophisticated. We can present this the way Sackett et al.</w:t>
      </w:r>
      <w:r w:rsidR="00041E3D">
        <w:fldChar w:fldCharType="begin"/>
      </w:r>
      <w:r w:rsidR="00761BF7">
        <w:instrText xml:space="preserve"> ADDIN EN.CITE &lt;EndNote&gt;&lt;Cite&gt;&lt;Author&gt;Sackett&lt;/Author&gt;&lt;Year&gt;1991&lt;/Year&gt;&lt;RecNum&gt;745&lt;/RecNum&gt;&lt;DisplayText&gt;[21]&lt;/DisplayText&gt;&lt;record&gt;&lt;rec-number&gt;745&lt;/rec-number&gt;&lt;foreign-keys&gt;&lt;key app="EN" db-id="0ftvff9p80fp5few5s05f5fw9rd9fefrdzer" timestamp="0"&gt;745&lt;/key&gt;&lt;/foreign-keys&gt;&lt;ref-type name="Book"&gt;6&lt;/ref-type&gt;&lt;contributors&gt;&lt;authors&gt;&lt;author&gt;Sackett, DS&lt;/author&gt;&lt;author&gt;Haynes, RB&lt;/author&gt;&lt;author&gt;Guyatt, GH&lt;/author&gt;&lt;author&gt;Tugwell, P&lt;/author&gt;&lt;/authors&gt;&lt;/contributors&gt;&lt;titles&gt;&lt;title&gt;Clinical Epidemiology: A Basic Science for Clinical Medicine&lt;/title&gt;&lt;/titles&gt;&lt;pages&gt;52&lt;/pages&gt;&lt;dates&gt;&lt;year&gt;1991&lt;/year&gt;&lt;/dates&gt;&lt;pub-location&gt;Boston&lt;/pub-location&gt;&lt;publisher&gt;Little, Brown and Company&lt;/publisher&gt;&lt;urls&gt;&lt;/urls&gt;&lt;/record&gt;&lt;/Cite&gt;&lt;/EndNote&gt;</w:instrText>
      </w:r>
      <w:r w:rsidR="00041E3D">
        <w:fldChar w:fldCharType="separate"/>
      </w:r>
      <w:r w:rsidR="00761BF7">
        <w:rPr>
          <w:noProof/>
        </w:rPr>
        <w:t>[21]</w:t>
      </w:r>
      <w:r w:rsidR="00041E3D">
        <w:fldChar w:fldCharType="end"/>
      </w:r>
      <w:r w:rsidR="00C54AC5" w:rsidRPr="00C54AC5" w:rsidDel="00C54AC5">
        <w:t xml:space="preserve"> </w:t>
      </w:r>
      <w:r w:rsidRPr="00EB1098">
        <w:t>have presented interpretation of diagnostic tests, using a progression of colored karate belts.</w:t>
      </w:r>
    </w:p>
    <w:p w14:paraId="511B4DB0" w14:textId="74B37596" w:rsidR="00712B0A" w:rsidRPr="00EB1098" w:rsidRDefault="00602CD5" w:rsidP="00123280">
      <w:pPr>
        <w:pStyle w:val="NormalWeb"/>
      </w:pPr>
      <w:r w:rsidRPr="00EB1098">
        <w:t xml:space="preserve">We will use as an example a </w:t>
      </w:r>
      <w:r w:rsidR="00A3270D">
        <w:t xml:space="preserve">classic </w:t>
      </w:r>
      <w:r w:rsidRPr="00EB1098">
        <w:t>study of treatment of febrile infants with oral amoxicillin to prevent complications (like meningitis or infected joints or bones) of bacteremia (bacteria in the blood). The study included children 3–36 months old with fevers of at least 39</w:t>
      </w:r>
      <w:r w:rsidRPr="00EB1098">
        <w:rPr>
          <w:vertAlign w:val="superscript"/>
        </w:rPr>
        <w:t>◦</w:t>
      </w:r>
      <w:r w:rsidRPr="00EB1098">
        <w:t>C</w:t>
      </w:r>
      <w:r w:rsidR="00A3270D" w:rsidRPr="00A3270D">
        <w:t xml:space="preserve"> </w:t>
      </w:r>
      <w:r w:rsidR="00041E3D">
        <w:fldChar w:fldCharType="begin"/>
      </w:r>
      <w:r w:rsidR="00761BF7">
        <w:instrText xml:space="preserve"> ADDIN EN.CITE &lt;EndNote&gt;&lt;Cite&gt;&lt;Author&gt;Jaffe&lt;/Author&gt;&lt;Year&gt;1987&lt;/Year&gt;&lt;RecNum&gt;163&lt;/RecNum&gt;&lt;DisplayText&gt;[22]&lt;/DisplayText&gt;&lt;record&gt;&lt;rec-number&gt;163&lt;/rec-number&gt;&lt;foreign-keys&gt;&lt;key app="EN" db-id="0ftvff9p80fp5few5s05f5fw9rd9fefrdzer" timestamp="0"&gt;163&lt;/key&gt;&lt;/foreign-keys&gt;&lt;ref-type name="Journal Article"&gt;17&lt;/ref-type&gt;&lt;contributors&gt;&lt;authors&gt;&lt;author&gt;Jaffe, D. M.&lt;/author&gt;&lt;author&gt;Tanz, R. R.&lt;/author&gt;&lt;author&gt;Davis, A. T.&lt;/author&gt;&lt;author&gt;Henretig, F.&lt;/author&gt;&lt;author&gt;Fleisher, G.&lt;/author&gt;&lt;/authors&gt;&lt;/contributors&gt;&lt;auth-address&gt;Division of General and Emergency Pediatrics, Children&amp;apos;s Memorial Hospital, Chicago, IL 60614.&lt;/auth-address&gt;&lt;titles&gt;&lt;title&gt;Antibiotic administration to treat possible occult bacteremia in febrile children&lt;/title&gt;&lt;secondary-title&gt;N Engl J Med&lt;/secondary-title&gt;&lt;/titles&gt;&lt;periodical&gt;&lt;full-title&gt;N Engl J Med&lt;/full-title&gt;&lt;/periodical&gt;&lt;pages&gt;1175-80&lt;/pages&gt;&lt;volume&gt;317&lt;/volume&gt;&lt;number&gt;19&lt;/number&gt;&lt;keywords&gt;&lt;keyword&gt;Amoxicillin/adverse effects/therapeutic use&lt;/keyword&gt;&lt;keyword&gt;Anti-Bacterial Agents/*therapeutic use&lt;/keyword&gt;&lt;keyword&gt;Child, Preschool&lt;/keyword&gt;&lt;keyword&gt;Clinical Trials&lt;/keyword&gt;&lt;keyword&gt;Diarrhea/chemically induced&lt;/keyword&gt;&lt;keyword&gt;Double-Blind Method&lt;/keyword&gt;&lt;keyword&gt;Female&lt;/keyword&gt;&lt;keyword&gt;Fever/*complications&lt;/keyword&gt;&lt;keyword&gt;Human&lt;/keyword&gt;&lt;keyword&gt;Infant&lt;/keyword&gt;&lt;keyword&gt;Male&lt;/keyword&gt;&lt;keyword&gt;Patient Compliance&lt;/keyword&gt;&lt;keyword&gt;Prospective Studies&lt;/keyword&gt;&lt;keyword&gt;Random Allocation&lt;/keyword&gt;&lt;keyword&gt;Septicemia/diagnosis/*drug therapy&lt;/keyword&gt;&lt;keyword&gt;Support, Non-U.S. Gov&amp;apos;t&lt;/keyword&gt;&lt;/keywords&gt;&lt;dates&gt;&lt;year&gt;1987&lt;/year&gt;&lt;pub-dates&gt;&lt;date&gt;Nov 5&lt;/date&gt;&lt;/pub-dates&gt;&lt;/dates&gt;&lt;accession-num&gt;3309658&lt;/accession-num&gt;&lt;urls&gt;&lt;related-urls&gt;&lt;url&gt;http://www.ncbi.nlm.nih.gov/entrez/query.fcgi?cmd=Retrieve&amp;amp;db=PubMed&amp;amp;dopt=Citation&amp;amp;list_uids=3309658&lt;/url&gt;&lt;/related-urls&gt;&lt;/urls&gt;&lt;/record&gt;&lt;/Cite&gt;&lt;/EndNote&gt;</w:instrText>
      </w:r>
      <w:r w:rsidR="00041E3D">
        <w:fldChar w:fldCharType="separate"/>
      </w:r>
      <w:r w:rsidR="00761BF7">
        <w:rPr>
          <w:noProof/>
        </w:rPr>
        <w:t>[22]</w:t>
      </w:r>
      <w:r w:rsidR="00041E3D">
        <w:fldChar w:fldCharType="end"/>
      </w:r>
      <w:r w:rsidRPr="00EB1098">
        <w:t>. The authors reported that 27 of the 955 children in the study were bacteremic and that complications occurred in 2 of 19</w:t>
      </w:r>
      <w:r w:rsidR="00123280" w:rsidRPr="00EB1098">
        <w:t xml:space="preserve"> </w:t>
      </w:r>
      <w:r w:rsidRPr="00EB1098">
        <w:t>(10.5%) bacteremic infants treated with amoxicillin compared with 1 of 8 (12.5%) bacteremic infants treated with placebo, a difference that was not statistically significant (P = 0</w:t>
      </w:r>
      <w:r w:rsidRPr="00EB1098">
        <w:rPr>
          <w:i/>
        </w:rPr>
        <w:t>.</w:t>
      </w:r>
      <w:r w:rsidRPr="00EB1098">
        <w:t>9). Note that there were more than twice as many bacteremic children in the amoxicillin group (N = 19) as in the placebo group (N = 8), presumably due to bad luck (P = 0</w:t>
      </w:r>
      <w:r w:rsidRPr="00EB1098">
        <w:rPr>
          <w:i/>
        </w:rPr>
        <w:t>.</w:t>
      </w:r>
      <w:r w:rsidRPr="00EB1098">
        <w:t>07), although a problem with the randomization is also possible.</w:t>
      </w:r>
    </w:p>
    <w:p w14:paraId="1F8028AA" w14:textId="77777777" w:rsidR="00712B0A" w:rsidRPr="00EB1098" w:rsidRDefault="00602CD5" w:rsidP="009F6B08">
      <w:pPr>
        <w:pStyle w:val="Heading3"/>
        <w:rPr>
          <w:rFonts w:cs="Times New Roman"/>
          <w:sz w:val="24"/>
          <w:szCs w:val="24"/>
        </w:rPr>
      </w:pPr>
      <w:r w:rsidRPr="00EB1098">
        <w:rPr>
          <w:rFonts w:cs="Times New Roman"/>
          <w:sz w:val="24"/>
          <w:szCs w:val="24"/>
        </w:rPr>
        <w:t>White belt</w:t>
      </w:r>
    </w:p>
    <w:p w14:paraId="12A4BF6D" w14:textId="4173C20A" w:rsidR="00712B0A" w:rsidRPr="00EB1098" w:rsidRDefault="00602CD5" w:rsidP="00123280">
      <w:pPr>
        <w:pStyle w:val="NormalWeb"/>
      </w:pPr>
      <w:r w:rsidRPr="00EB1098">
        <w:t>The white belt just involves looking at the P-value to see whether it is ≥</w:t>
      </w:r>
      <w:r w:rsidR="00617FEA">
        <w:t xml:space="preserve"> </w:t>
      </w:r>
      <w:r w:rsidRPr="00EB1098">
        <w:t>0</w:t>
      </w:r>
      <w:r w:rsidRPr="00EB1098">
        <w:rPr>
          <w:i/>
        </w:rPr>
        <w:t>.</w:t>
      </w:r>
      <w:r w:rsidRPr="00EB1098">
        <w:t xml:space="preserve">05 (or whatever alpha was chosen). Thus, a white belt reader would look at the study above and conclude, </w:t>
      </w:r>
      <w:r w:rsidR="00712B0A" w:rsidRPr="00EB1098">
        <w:t>“</w:t>
      </w:r>
      <w:r w:rsidRPr="00EB1098">
        <w:t>amoxicillin doesn</w:t>
      </w:r>
      <w:r w:rsidR="00712B0A" w:rsidRPr="00EB1098">
        <w:t>’</w:t>
      </w:r>
      <w:r w:rsidRPr="00EB1098">
        <w:t>t work,</w:t>
      </w:r>
      <w:r w:rsidR="00712B0A" w:rsidRPr="00EB1098">
        <w:t>”</w:t>
      </w:r>
      <w:r w:rsidRPr="00EB1098">
        <w:t xml:space="preserve"> because the P-value is far from signi</w:t>
      </w:r>
      <w:r w:rsidR="00712B0A" w:rsidRPr="00EB1098">
        <w:t>fi</w:t>
      </w:r>
      <w:r w:rsidRPr="00EB1098">
        <w:t>cant. Many doctors and investigators have a white belt.</w:t>
      </w:r>
    </w:p>
    <w:p w14:paraId="55507EE1" w14:textId="77777777" w:rsidR="00712B0A" w:rsidRPr="00EB1098" w:rsidRDefault="00602CD5" w:rsidP="009F6B08">
      <w:pPr>
        <w:pStyle w:val="Heading3"/>
        <w:rPr>
          <w:rFonts w:cs="Times New Roman"/>
          <w:sz w:val="24"/>
          <w:szCs w:val="24"/>
        </w:rPr>
      </w:pPr>
      <w:r w:rsidRPr="00EB1098">
        <w:rPr>
          <w:rFonts w:cs="Times New Roman"/>
          <w:sz w:val="24"/>
          <w:szCs w:val="24"/>
        </w:rPr>
        <w:t>Yellow belt</w:t>
      </w:r>
    </w:p>
    <w:p w14:paraId="0C20661E" w14:textId="5B339F3F" w:rsidR="00712B0A" w:rsidRPr="00EB1098" w:rsidRDefault="00602CD5" w:rsidP="00123280">
      <w:pPr>
        <w:pStyle w:val="NormalWeb"/>
      </w:pPr>
      <w:r w:rsidRPr="00EB1098">
        <w:t>The yellow belt involves considering not only the P-value, but also the power of the study. (Recall that the power is 1 −</w:t>
      </w:r>
      <w:r w:rsidRPr="00EB1098">
        <w:rPr>
          <w:i/>
        </w:rPr>
        <w:t xml:space="preserve"> β</w:t>
      </w:r>
      <w:r w:rsidRPr="00EB1098">
        <w:t>, the probability that the null hypothesis will be rejected, given that a true difference of a speci</w:t>
      </w:r>
      <w:r w:rsidR="00712B0A" w:rsidRPr="00EB1098">
        <w:t>fi</w:t>
      </w:r>
      <w:r w:rsidRPr="00EB1098">
        <w:t xml:space="preserve">ed magnitude exists.) The power of a study is often included with a sample size calculation in the </w:t>
      </w:r>
      <w:r w:rsidR="00617FEA">
        <w:t>m</w:t>
      </w:r>
      <w:r w:rsidRPr="00EB1098">
        <w:t>ethods section of a paper. In fact, some reviewers and editors insist on this, although in fact (as discussed below), it is not of much use to readers. The basic idea is that a negative study is not convincing if it was underpowered.</w:t>
      </w:r>
    </w:p>
    <w:p w14:paraId="51FA4159" w14:textId="1E38FB6E" w:rsidR="00712B0A" w:rsidRPr="00EB1098" w:rsidRDefault="00602CD5" w:rsidP="00123280">
      <w:pPr>
        <w:pStyle w:val="NormalWeb"/>
      </w:pPr>
      <w:r w:rsidRPr="00EB1098">
        <w:t>The study cited above was, in fact, underpowered. The authors state in the discussion that the power to detect a fourfold difference between groups in the odds of complications was only 24%. The authors</w:t>
      </w:r>
      <w:r w:rsidR="00712B0A" w:rsidRPr="00EB1098">
        <w:t>’</w:t>
      </w:r>
      <w:r w:rsidRPr="00EB1098">
        <w:t xml:space="preserve"> conclusion that their </w:t>
      </w:r>
      <w:r w:rsidR="00712B0A" w:rsidRPr="00EB1098">
        <w:t>“</w:t>
      </w:r>
      <w:r w:rsidRPr="00EB1098">
        <w:t>data do not support routine use of standard doses of amoxicillin</w:t>
      </w:r>
      <w:r w:rsidRPr="00EB1098">
        <w:rPr>
          <w:i/>
        </w:rPr>
        <w:t xml:space="preserve"> ...</w:t>
      </w:r>
      <w:r w:rsidR="00712B0A" w:rsidRPr="00EB1098">
        <w:t>”</w:t>
      </w:r>
      <w:r w:rsidRPr="00EB1098">
        <w:t xml:space="preserve"> is certainly reasonable, but that conclusion would also be true if they had studied </w:t>
      </w:r>
      <w:r w:rsidR="00617FEA">
        <w:t>5</w:t>
      </w:r>
      <w:r w:rsidRPr="00EB1098">
        <w:t xml:space="preserve"> rather than 955 patients.</w:t>
      </w:r>
    </w:p>
    <w:p w14:paraId="08A9D2DF" w14:textId="77777777" w:rsidR="00712B0A" w:rsidRPr="00EB1098" w:rsidRDefault="00602CD5" w:rsidP="006B4201">
      <w:pPr>
        <w:pStyle w:val="Heading3"/>
        <w:rPr>
          <w:rFonts w:cs="Times New Roman"/>
          <w:sz w:val="24"/>
          <w:szCs w:val="24"/>
        </w:rPr>
      </w:pPr>
      <w:r w:rsidRPr="00EB1098">
        <w:rPr>
          <w:rFonts w:cs="Times New Roman"/>
          <w:sz w:val="24"/>
          <w:szCs w:val="24"/>
        </w:rPr>
        <w:lastRenderedPageBreak/>
        <w:t>Green belt</w:t>
      </w:r>
    </w:p>
    <w:p w14:paraId="760B58D3" w14:textId="749BCADD" w:rsidR="00712B0A" w:rsidRPr="00EB1098" w:rsidRDefault="00602CD5" w:rsidP="00123280">
      <w:pPr>
        <w:pStyle w:val="NormalWeb"/>
      </w:pPr>
      <w:r w:rsidRPr="00EB1098">
        <w:t xml:space="preserve">The green belt is to examine the 95% CI for the RR or </w:t>
      </w:r>
      <w:proofErr w:type="spellStart"/>
      <w:r w:rsidRPr="00EB1098">
        <w:t>OR</w:t>
      </w:r>
      <w:proofErr w:type="spellEnd"/>
      <w:r w:rsidRPr="00EB1098">
        <w:t>. In this case, the authors did present a 95% CI for the OR for complications.</w:t>
      </w:r>
      <w:r w:rsidR="00123280" w:rsidRPr="00EB1098">
        <w:rPr>
          <w:rStyle w:val="FootnoteReference"/>
        </w:rPr>
        <w:footnoteReference w:id="14"/>
      </w:r>
      <w:r w:rsidRPr="00EB1098">
        <w:t xml:space="preserve"> The</w:t>
      </w:r>
      <w:r w:rsidR="0044407B" w:rsidRPr="00EB1098">
        <w:t xml:space="preserve"> </w:t>
      </w:r>
      <w:r w:rsidRPr="00EB1098">
        <w:t>point</w:t>
      </w:r>
      <w:r w:rsidR="00CA2A84" w:rsidRPr="00EB1098">
        <w:t xml:space="preserve"> </w:t>
      </w:r>
      <w:r w:rsidRPr="00EB1098">
        <w:t>estimate</w:t>
      </w:r>
      <w:r w:rsidR="00CA2A84" w:rsidRPr="00EB1098">
        <w:t xml:space="preserve"> </w:t>
      </w:r>
      <w:r w:rsidRPr="00EB1098">
        <w:t>of</w:t>
      </w:r>
      <w:r w:rsidR="00CA2A84" w:rsidRPr="00EB1098">
        <w:t xml:space="preserve"> </w:t>
      </w:r>
      <w:r w:rsidRPr="00EB1098">
        <w:t>the</w:t>
      </w:r>
      <w:r w:rsidR="00CA2A84" w:rsidRPr="00EB1098">
        <w:t xml:space="preserve"> </w:t>
      </w:r>
      <w:r w:rsidRPr="00EB1098">
        <w:t>OR</w:t>
      </w:r>
      <w:r w:rsidR="00CA2A84" w:rsidRPr="00EB1098">
        <w:t xml:space="preserve"> </w:t>
      </w:r>
      <w:r w:rsidRPr="00EB1098">
        <w:t>was</w:t>
      </w:r>
      <w:r w:rsidR="00CA2A84" w:rsidRPr="00EB1098">
        <w:t xml:space="preserve"> </w:t>
      </w:r>
      <w:r w:rsidRPr="00EB1098">
        <w:t>1.2 with a 95% CI of 0.02 to 30.4. (This is actually the ratio of the odds of complications in the placebo group to the odds of complications in the amoxicillin group; they did not follow the convention of putting the odds in the active treatment group on top.) This tells you explicitly the range of values consistent with the study. One of us (</w:t>
      </w:r>
      <w:r w:rsidR="00F5642E">
        <w:t>Tom</w:t>
      </w:r>
      <w:r w:rsidRPr="00EB1098">
        <w:t>) was surprised that a negative study published in the</w:t>
      </w:r>
      <w:r w:rsidRPr="00EB1098">
        <w:rPr>
          <w:i/>
        </w:rPr>
        <w:t xml:space="preserve"> New England Journal of Medicine</w:t>
      </w:r>
      <w:r w:rsidRPr="00EB1098">
        <w:t xml:space="preserve"> would have such a wide con</w:t>
      </w:r>
      <w:r w:rsidR="00712B0A" w:rsidRPr="00EB1098">
        <w:t>fi</w:t>
      </w:r>
      <w:r w:rsidRPr="00EB1098">
        <w:t xml:space="preserve">dence interval for its major outcome, and (with Dr. Robert </w:t>
      </w:r>
      <w:proofErr w:type="spellStart"/>
      <w:r w:rsidRPr="00EB1098">
        <w:t>Pantell</w:t>
      </w:r>
      <w:proofErr w:type="spellEnd"/>
      <w:r w:rsidRPr="00EB1098">
        <w:t>) wrote a letter to the editor</w:t>
      </w:r>
      <w:r w:rsidR="00FA539A">
        <w:t>.</w:t>
      </w:r>
      <w:r w:rsidR="00041E3D">
        <w:fldChar w:fldCharType="begin"/>
      </w:r>
      <w:r w:rsidR="00761BF7">
        <w:instrText xml:space="preserve"> ADDIN EN.CITE &lt;EndNote&gt;&lt;Cite&gt;&lt;Author&gt;Newman&lt;/Author&gt;&lt;Year&gt;1988&lt;/Year&gt;&lt;RecNum&gt;997&lt;/RecNum&gt;&lt;DisplayText&gt;[23]&lt;/DisplayText&gt;&lt;record&gt;&lt;rec-number&gt;997&lt;/rec-number&gt;&lt;foreign-keys&gt;&lt;key app="EN" db-id="0ftvff9p80fp5few5s05f5fw9rd9fefrdzer" timestamp="0"&gt;997&lt;/key&gt;&lt;/foreign-keys&gt;&lt;ref-type name="Journal Article"&gt;17&lt;/ref-type&gt;&lt;contributors&gt;&lt;authors&gt;&lt;author&gt;Newman, T. B.&lt;/author&gt;&lt;author&gt;Pantell, R.H.&lt;/author&gt;&lt;/authors&gt;&lt;/contributors&gt;&lt;titles&gt;&lt;title&gt;Occult bacteremia in febrile children&lt;/title&gt;&lt;secondary-title&gt;N Engl J Med&lt;/secondary-title&gt;&lt;/titles&gt;&lt;periodical&gt;&lt;full-title&gt;N Engl J Med&lt;/full-title&gt;&lt;/periodical&gt;&lt;pages&gt;1338-9&lt;/pages&gt;&lt;volume&gt;318&lt;/volume&gt;&lt;number&gt;20&lt;/number&gt;&lt;keywords&gt;&lt;keyword&gt;Child, Preschool&lt;/keyword&gt;&lt;keyword&gt;Fever/*complications&lt;/keyword&gt;&lt;keyword&gt;Humans&lt;/keyword&gt;&lt;keyword&gt;Infant&lt;/keyword&gt;&lt;keyword&gt;Sepsis/*diagnosis&lt;/keyword&gt;&lt;/keywords&gt;&lt;dates&gt;&lt;year&gt;1988&lt;/year&gt;&lt;pub-dates&gt;&lt;date&gt;May 19&lt;/date&gt;&lt;/pub-dates&gt;&lt;/dates&gt;&lt;accession-num&gt;3362192&lt;/accession-num&gt;&lt;urls&gt;&lt;related-urls&gt;&lt;url&gt;http://www.ncbi.nlm.nih.gov/entrez/query.fcgi?cmd=Retrieve&amp;amp;db=PubMed&amp;amp;dopt=Citation&amp;amp;list_uids=3362192 &lt;/url&gt;&lt;/related-urls&gt;&lt;/urls&gt;&lt;/record&gt;&lt;/Cite&gt;&lt;/EndNote&gt;</w:instrText>
      </w:r>
      <w:r w:rsidR="00041E3D">
        <w:fldChar w:fldCharType="separate"/>
      </w:r>
      <w:r w:rsidR="00761BF7">
        <w:rPr>
          <w:noProof/>
        </w:rPr>
        <w:t>[23]</w:t>
      </w:r>
      <w:r w:rsidR="00041E3D">
        <w:fldChar w:fldCharType="end"/>
      </w:r>
      <w:r w:rsidRPr="00EB1098">
        <w:t xml:space="preserve"> The letter pointed out that a con</w:t>
      </w:r>
      <w:r w:rsidR="00712B0A" w:rsidRPr="00EB1098">
        <w:t>fi</w:t>
      </w:r>
      <w:r w:rsidRPr="00EB1098">
        <w:t>dence interval for the OR that ranges from 0.02 to 30.4 suggests that the study provided virtually no information on the research question. True enough, but not the whole answer. Too bad we didn</w:t>
      </w:r>
      <w:r w:rsidR="00712B0A" w:rsidRPr="00EB1098">
        <w:t>’</w:t>
      </w:r>
      <w:r w:rsidRPr="00EB1098">
        <w:t>t have a brown belt! Read on.</w:t>
      </w:r>
    </w:p>
    <w:p w14:paraId="2C5B901D" w14:textId="77777777" w:rsidR="00712B0A" w:rsidRPr="00EB1098" w:rsidRDefault="00602CD5" w:rsidP="00D30578">
      <w:pPr>
        <w:pStyle w:val="Heading3"/>
        <w:rPr>
          <w:rFonts w:cs="Times New Roman"/>
          <w:sz w:val="24"/>
          <w:szCs w:val="24"/>
        </w:rPr>
      </w:pPr>
      <w:r w:rsidRPr="00EB1098">
        <w:rPr>
          <w:rFonts w:cs="Times New Roman"/>
          <w:sz w:val="24"/>
          <w:szCs w:val="24"/>
        </w:rPr>
        <w:t>Blue belt</w:t>
      </w:r>
    </w:p>
    <w:p w14:paraId="4FB46CF2" w14:textId="297916AC" w:rsidR="00712B0A" w:rsidRPr="00EB1098" w:rsidRDefault="00602CD5" w:rsidP="00F61DFB">
      <w:pPr>
        <w:pStyle w:val="NormalWeb"/>
      </w:pPr>
      <w:r w:rsidRPr="00EB1098">
        <w:t>The blue belt does not apply to all studies, but does in this example. The key is to make sure that you do an intention-to-treat analysis. The analysis done by the authors compared complications</w:t>
      </w:r>
      <w:r w:rsidRPr="00EB1098">
        <w:rPr>
          <w:i/>
        </w:rPr>
        <w:t xml:space="preserve"> only among bacteremic patients</w:t>
      </w:r>
      <w:r w:rsidRPr="00EB1098">
        <w:t xml:space="preserve">! But, as discussed in Chapter </w:t>
      </w:r>
      <w:r w:rsidR="009578B2" w:rsidRPr="00EB1098">
        <w:t>8</w:t>
      </w:r>
      <w:r w:rsidRPr="00EB1098">
        <w:t>, the analysis should include all subjects randomized. At the time the amoxicillin was given, there was no way to know which children were bacteremic and which were not. Thus, bene</w:t>
      </w:r>
      <w:r w:rsidR="00712B0A" w:rsidRPr="00EB1098">
        <w:t>fi</w:t>
      </w:r>
      <w:r w:rsidRPr="00EB1098">
        <w:t>ts, risks, and costs might occur in nonbacteremic patients, and need to be compared between the entire amoxicillin group and the entire placebo group. The correct RR (keeping, for comparison purposes, the placebo group on top) is the ratio of 1/448 (the risk of complications in the placebo group) to 2/507 (the risk of complications in the amoxicillin group), which equals 0.57 with a 95% CI of 0.05 to 6.2.</w:t>
      </w:r>
      <w:r w:rsidR="00F61DFB" w:rsidRPr="00EB1098">
        <w:rPr>
          <w:rStyle w:val="FootnoteReference"/>
        </w:rPr>
        <w:footnoteReference w:id="15"/>
      </w:r>
    </w:p>
    <w:p w14:paraId="57C45388" w14:textId="77777777" w:rsidR="00712B0A" w:rsidRPr="00EB1098" w:rsidRDefault="00602CD5" w:rsidP="00805D27">
      <w:pPr>
        <w:pStyle w:val="Heading3"/>
        <w:rPr>
          <w:rFonts w:cs="Times New Roman"/>
          <w:sz w:val="24"/>
          <w:szCs w:val="24"/>
        </w:rPr>
      </w:pPr>
      <w:r w:rsidRPr="00EB1098">
        <w:rPr>
          <w:rFonts w:cs="Times New Roman"/>
          <w:sz w:val="24"/>
          <w:szCs w:val="24"/>
        </w:rPr>
        <w:t>Brown belt</w:t>
      </w:r>
    </w:p>
    <w:p w14:paraId="21C57D85" w14:textId="70843E8C" w:rsidR="00712B0A" w:rsidRPr="00EB1098" w:rsidRDefault="00602CD5" w:rsidP="00F61DFB">
      <w:pPr>
        <w:pStyle w:val="NormalWeb"/>
      </w:pPr>
      <w:r w:rsidRPr="00EB1098">
        <w:t>The con</w:t>
      </w:r>
      <w:r w:rsidR="00712B0A" w:rsidRPr="00EB1098">
        <w:t>fi</w:t>
      </w:r>
      <w:r w:rsidRPr="00EB1098">
        <w:t xml:space="preserve">dence interval for the RR calculated in the </w:t>
      </w:r>
      <w:r w:rsidR="00712B0A" w:rsidRPr="00EB1098">
        <w:t>“</w:t>
      </w:r>
      <w:r w:rsidRPr="00EB1098">
        <w:t>Blue belt</w:t>
      </w:r>
      <w:r w:rsidR="00712B0A" w:rsidRPr="00EB1098">
        <w:t>”</w:t>
      </w:r>
      <w:r w:rsidRPr="00EB1098">
        <w:t xml:space="preserve"> section is </w:t>
      </w:r>
      <w:r w:rsidR="00712B0A" w:rsidRPr="00EB1098">
        <w:t>fi</w:t>
      </w:r>
      <w:r w:rsidRPr="00EB1098">
        <w:t>ne, but for making clinical decisions, it is really the absolute risk reduction (ARR), not the RR, that determines the balance of risks and bene</w:t>
      </w:r>
      <w:r w:rsidR="00712B0A" w:rsidRPr="00EB1098">
        <w:t>fi</w:t>
      </w:r>
      <w:r w:rsidRPr="00EB1098">
        <w:t>ts and hence clinical decisions. The brown belt involves calculating the (correct) ARR and its 95% CI. The ARR in this case was −0</w:t>
      </w:r>
      <w:r w:rsidRPr="00EB1098">
        <w:rPr>
          <w:i/>
        </w:rPr>
        <w:t>.</w:t>
      </w:r>
      <w:r w:rsidRPr="00EB1098">
        <w:t xml:space="preserve">17%. (Because the point estimate was an increase in risk with amoxicillin, the </w:t>
      </w:r>
      <w:r w:rsidR="00617FEA">
        <w:t>ARR</w:t>
      </w:r>
      <w:r w:rsidRPr="00EB1098">
        <w:t xml:space="preserve"> is negative.) The 95% CI for the ARR goes from −0</w:t>
      </w:r>
      <w:r w:rsidRPr="00EB1098">
        <w:rPr>
          <w:i/>
        </w:rPr>
        <w:t>.</w:t>
      </w:r>
      <w:r w:rsidRPr="00EB1098">
        <w:t>9% to +0</w:t>
      </w:r>
      <w:r w:rsidRPr="00EB1098">
        <w:rPr>
          <w:i/>
        </w:rPr>
        <w:t>.</w:t>
      </w:r>
      <w:r w:rsidRPr="00EB1098">
        <w:t xml:space="preserve">5%. That is, the upper limit </w:t>
      </w:r>
      <w:r w:rsidRPr="00EB1098">
        <w:lastRenderedPageBreak/>
        <w:t>of the 95% CI for the bene</w:t>
      </w:r>
      <w:r w:rsidR="00712B0A" w:rsidRPr="00EB1098">
        <w:t>fi</w:t>
      </w:r>
      <w:r w:rsidRPr="00EB1098">
        <w:t>t of amoxicillin in this study is an absolute reduction in risk of complications of 0.5%. This, in turn, means that the lowest number needed to treat consistent with this study would be 1</w:t>
      </w:r>
      <w:r w:rsidRPr="00EB1098">
        <w:rPr>
          <w:i/>
        </w:rPr>
        <w:t>/</w:t>
      </w:r>
      <w:r w:rsidRPr="00EB1098">
        <w:t>0</w:t>
      </w:r>
      <w:r w:rsidRPr="00EB1098">
        <w:rPr>
          <w:i/>
        </w:rPr>
        <w:t>.</w:t>
      </w:r>
      <w:r w:rsidRPr="00EB1098">
        <w:t xml:space="preserve">5% = 200. If we are pretty sure that </w:t>
      </w:r>
      <w:proofErr w:type="gramStart"/>
      <w:r w:rsidRPr="00EB1098">
        <w:t>a</w:t>
      </w:r>
      <w:proofErr w:type="gramEnd"/>
      <w:r w:rsidRPr="00EB1098">
        <w:t xml:space="preserve"> NNT of 200 is too high, then the study makes us con</w:t>
      </w:r>
      <w:r w:rsidR="00712B0A" w:rsidRPr="00EB1098">
        <w:t>fi</w:t>
      </w:r>
      <w:r w:rsidRPr="00EB1098">
        <w:t>dent that we should not routinely treat febrile infants with amoxicillin.</w:t>
      </w:r>
      <w:r w:rsidR="007B1FD0" w:rsidRPr="00EB1098">
        <w:t xml:space="preserve">  This example illustrates that although we generally think </w:t>
      </w:r>
      <w:r w:rsidR="005B2E74" w:rsidRPr="00EB1098">
        <w:t xml:space="preserve">of </w:t>
      </w:r>
      <w:r w:rsidR="007B1FD0" w:rsidRPr="00EB1098">
        <w:t xml:space="preserve">randomized trials </w:t>
      </w:r>
      <w:r w:rsidR="005B2E74" w:rsidRPr="00EB1098">
        <w:t xml:space="preserve">as </w:t>
      </w:r>
      <w:r w:rsidR="007B1FD0" w:rsidRPr="00EB1098">
        <w:t>help</w:t>
      </w:r>
      <w:r w:rsidR="005B2E74" w:rsidRPr="00EB1098">
        <w:t>ing</w:t>
      </w:r>
      <w:r w:rsidR="007B1FD0" w:rsidRPr="00EB1098">
        <w:t xml:space="preserve"> with treatment decisions by quantifyin</w:t>
      </w:r>
      <w:r w:rsidR="005B2E74" w:rsidRPr="00EB1098">
        <w:t>g</w:t>
      </w:r>
      <w:r w:rsidR="007B1FD0" w:rsidRPr="00EB1098">
        <w:t xml:space="preserve"> the </w:t>
      </w:r>
      <w:r w:rsidR="005B2E74" w:rsidRPr="00EB1098">
        <w:t>effects of</w:t>
      </w:r>
      <w:r w:rsidR="007B1FD0" w:rsidRPr="00EB1098">
        <w:t xml:space="preserve"> treatment, in </w:t>
      </w:r>
      <w:r w:rsidR="005B2E74" w:rsidRPr="00EB1098">
        <w:t xml:space="preserve">some </w:t>
      </w:r>
      <w:r w:rsidR="007B1FD0" w:rsidRPr="00EB1098">
        <w:t>cases</w:t>
      </w:r>
      <w:r w:rsidR="005B2E74" w:rsidRPr="00EB1098">
        <w:t xml:space="preserve"> they can inform decision</w:t>
      </w:r>
      <w:r w:rsidR="000904DD">
        <w:t>-</w:t>
      </w:r>
      <w:r w:rsidR="005B2E74" w:rsidRPr="00EB1098">
        <w:t>making by quantifying the risk of the outcome</w:t>
      </w:r>
      <w:r w:rsidR="00617FEA">
        <w:t xml:space="preserve"> in the absence of treatment</w:t>
      </w:r>
      <w:r w:rsidR="005B2E74" w:rsidRPr="00EB1098">
        <w:t>.</w:t>
      </w:r>
      <w:r w:rsidR="007B1FD0" w:rsidRPr="00EB1098">
        <w:t xml:space="preserve"> </w:t>
      </w:r>
    </w:p>
    <w:p w14:paraId="306D2D7C" w14:textId="77777777" w:rsidR="00712B0A" w:rsidRPr="00EB1098" w:rsidRDefault="00602CD5" w:rsidP="00F61DFB">
      <w:pPr>
        <w:pStyle w:val="NormalWeb"/>
      </w:pPr>
      <w:r w:rsidRPr="00EB1098">
        <w:t>If we are trying to use the study results to help with a clinical decision about a treatment, the ARR and its con</w:t>
      </w:r>
      <w:r w:rsidR="00712B0A" w:rsidRPr="00EB1098">
        <w:t>fi</w:t>
      </w:r>
      <w:r w:rsidRPr="00EB1098">
        <w:t>dence interval are most useful. However, the relative risk reduction (RRR) tends to be more generalizable than the ARR. Thus, for patients at higher risk of bacteremia and/or complications, the NNT could easily be lower and whether they might bene</w:t>
      </w:r>
      <w:r w:rsidR="00712B0A" w:rsidRPr="00EB1098">
        <w:t>fi</w:t>
      </w:r>
      <w:r w:rsidRPr="00EB1098">
        <w:t>t from treatment remains unknown.</w:t>
      </w:r>
    </w:p>
    <w:p w14:paraId="6776C38A" w14:textId="77777777" w:rsidR="00712B0A" w:rsidRPr="00EB1098" w:rsidRDefault="00602CD5" w:rsidP="00F61DFB">
      <w:pPr>
        <w:pStyle w:val="NormalWeb"/>
      </w:pPr>
      <w:r w:rsidRPr="00EB1098">
        <w:t>Looking at the 95% CI for the ARR is a good idea for positive studies as well. The whole P-value and hypothesis-testing system is designed to determine the consistency of the data with an effect size of zero. But ruling out an effect size of zero is not as useful as ruling out an effect size that would be too small to warrant treatment. Thus, we could be fairly certain that a treatment has some small bene</w:t>
      </w:r>
      <w:r w:rsidR="00712B0A" w:rsidRPr="00EB1098">
        <w:t>fi</w:t>
      </w:r>
      <w:r w:rsidRPr="00EB1098">
        <w:t>cial effect but still uncertain about whether to prescribe it. If a 95% CI not only excludes no effect, but also excludes bene</w:t>
      </w:r>
      <w:r w:rsidR="00712B0A" w:rsidRPr="00EB1098">
        <w:t>fi</w:t>
      </w:r>
      <w:r w:rsidRPr="00EB1098">
        <w:t>ts that are clinically trivial (i.e., that would lead to an NNT that is much too high), the study provides much stronger evidence of a clinically meaningful effect.</w:t>
      </w: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50"/>
      </w:tblGrid>
      <w:tr w:rsidR="00291A9A" w:rsidRPr="00EB1098" w14:paraId="4C774F46" w14:textId="77777777">
        <w:tc>
          <w:tcPr>
            <w:tcW w:w="7650" w:type="dxa"/>
            <w:shd w:val="clear" w:color="auto" w:fill="auto"/>
          </w:tcPr>
          <w:p w14:paraId="523868A3" w14:textId="77777777" w:rsidR="006D6485" w:rsidRPr="00EB1098" w:rsidRDefault="006D6485" w:rsidP="006D6485">
            <w:pPr>
              <w:pStyle w:val="NormalWeb"/>
            </w:pPr>
            <w:r w:rsidRPr="00EB1098">
              <w:t>KEY POINT: The most important thing to look for when a study of a possible treatment shows no difference between groups is the confidence interval for the ARR, to see whether a clinically significant benefit (or risk) is consistent with the study results.</w:t>
            </w:r>
          </w:p>
          <w:p w14:paraId="59131772" w14:textId="77777777" w:rsidR="00291A9A" w:rsidRPr="00EB1098" w:rsidRDefault="006D6485" w:rsidP="006D6485">
            <w:pPr>
              <w:pStyle w:val="NormalWeb"/>
            </w:pPr>
            <w:r w:rsidRPr="00EB1098">
              <w:t>For a positive study, we want to look at the 95% CI for the ARR to see whether a clinically insignificant effect is consistent with the results.</w:t>
            </w:r>
          </w:p>
        </w:tc>
      </w:tr>
    </w:tbl>
    <w:p w14:paraId="1829089F" w14:textId="77777777" w:rsidR="00712B0A" w:rsidRPr="00EB1098" w:rsidRDefault="00602CD5" w:rsidP="00242EF2">
      <w:pPr>
        <w:pStyle w:val="Heading3"/>
        <w:rPr>
          <w:rFonts w:cs="Times New Roman"/>
          <w:sz w:val="24"/>
          <w:szCs w:val="24"/>
        </w:rPr>
      </w:pPr>
      <w:r w:rsidRPr="00EB1098">
        <w:rPr>
          <w:rFonts w:cs="Times New Roman"/>
          <w:sz w:val="24"/>
          <w:szCs w:val="24"/>
        </w:rPr>
        <w:t>Black belt</w:t>
      </w:r>
    </w:p>
    <w:p w14:paraId="793C8D95" w14:textId="7C8CDC3F" w:rsidR="00712B0A" w:rsidRPr="00EB1098" w:rsidRDefault="00CF269B" w:rsidP="006D6485">
      <w:pPr>
        <w:pStyle w:val="NormalWeb"/>
      </w:pPr>
      <w:r w:rsidRPr="00EB1098">
        <w:t xml:space="preserve">The black belt involves </w:t>
      </w:r>
      <w:r w:rsidR="00524376" w:rsidRPr="00EB1098">
        <w:t xml:space="preserve">1) </w:t>
      </w:r>
      <w:r w:rsidRPr="00EB1098">
        <w:t xml:space="preserve">using one or more prior probability distributions </w:t>
      </w:r>
      <w:r w:rsidR="00524376" w:rsidRPr="00EB1098">
        <w:t xml:space="preserve">and the study results to estimate the posterior probability distribution for benefit </w:t>
      </w:r>
      <w:r w:rsidRPr="00EB1098">
        <w:t xml:space="preserve">(as in Box 11.3) </w:t>
      </w:r>
      <w:r w:rsidR="00524376" w:rsidRPr="00EB1098">
        <w:t>and 2) combining that p</w:t>
      </w:r>
      <w:r w:rsidRPr="00EB1098">
        <w:t>osterior probabili</w:t>
      </w:r>
      <w:r w:rsidR="00524376" w:rsidRPr="00EB1098">
        <w:t>ty distribution with the cost (utility) of different outcomes to arrive at the course of action with the maximum expected benefit</w:t>
      </w:r>
      <w:r w:rsidR="00606AEA" w:rsidRPr="00EB1098">
        <w:t xml:space="preserve"> (under varying prior distribution scenarios)</w:t>
      </w:r>
      <w:r w:rsidR="00524376" w:rsidRPr="00EB1098">
        <w:t>.</w:t>
      </w:r>
      <w:r w:rsidR="006422E9">
        <w:t xml:space="preserve">  If you want a black belt you'll probably need a more advanced book!</w:t>
      </w:r>
    </w:p>
    <w:p w14:paraId="293C063E" w14:textId="77777777" w:rsidR="006422E9" w:rsidRDefault="006422E9" w:rsidP="0075548B">
      <w:pPr>
        <w:pStyle w:val="Heading2"/>
        <w:rPr>
          <w:rFonts w:cs="Times New Roman"/>
          <w:sz w:val="24"/>
          <w:szCs w:val="24"/>
        </w:rPr>
      </w:pPr>
    </w:p>
    <w:p w14:paraId="651276B5" w14:textId="1061DAA2" w:rsidR="006422E9" w:rsidRDefault="006422E9" w:rsidP="0075548B">
      <w:pPr>
        <w:pStyle w:val="Heading2"/>
        <w:rPr>
          <w:rFonts w:cs="Times New Roman"/>
          <w:sz w:val="24"/>
          <w:szCs w:val="24"/>
        </w:rPr>
      </w:pPr>
      <w:r>
        <w:rPr>
          <w:rFonts w:cs="Times New Roman"/>
          <w:sz w:val="24"/>
          <w:szCs w:val="24"/>
        </w:rPr>
        <w:t>START OF BOX 11.4</w:t>
      </w:r>
    </w:p>
    <w:p w14:paraId="1447CCD6" w14:textId="7EC84BD7" w:rsidR="00712B0A" w:rsidRPr="00EB1098" w:rsidRDefault="006422E9" w:rsidP="0075548B">
      <w:pPr>
        <w:pStyle w:val="Heading2"/>
        <w:rPr>
          <w:rFonts w:cs="Times New Roman"/>
          <w:sz w:val="24"/>
          <w:szCs w:val="24"/>
        </w:rPr>
      </w:pPr>
      <w:r>
        <w:rPr>
          <w:rFonts w:cs="Times New Roman"/>
          <w:sz w:val="24"/>
          <w:szCs w:val="24"/>
        </w:rPr>
        <w:t xml:space="preserve">Box 11.4: </w:t>
      </w:r>
      <w:r w:rsidR="00602CD5" w:rsidRPr="00EB1098">
        <w:rPr>
          <w:rFonts w:cs="Times New Roman"/>
          <w:sz w:val="24"/>
          <w:szCs w:val="24"/>
        </w:rPr>
        <w:t>Useful shortcut: confidence intervals for small numerators</w:t>
      </w:r>
    </w:p>
    <w:p w14:paraId="2189E5CA" w14:textId="317831BB" w:rsidR="00712B0A" w:rsidRPr="00EB1098" w:rsidRDefault="00602CD5" w:rsidP="0075548B">
      <w:pPr>
        <w:pStyle w:val="NormalWeb"/>
      </w:pPr>
      <w:r w:rsidRPr="00EB1098">
        <w:t xml:space="preserve">A situation that arises frequently in clinical research is that you observe either no instances of the outcome (called </w:t>
      </w:r>
      <w:r w:rsidR="00712B0A" w:rsidRPr="00EB1098">
        <w:t>“</w:t>
      </w:r>
      <w:r w:rsidRPr="00EB1098">
        <w:t>events</w:t>
      </w:r>
      <w:r w:rsidR="00712B0A" w:rsidRPr="00EB1098">
        <w:t>”</w:t>
      </w:r>
      <w:r w:rsidRPr="00EB1098">
        <w:t xml:space="preserve"> in probability lingo) or a very small number of them. Years ago, Hanley and Lippman–Hand</w:t>
      </w:r>
      <w:r w:rsidR="00041E3D">
        <w:fldChar w:fldCharType="begin"/>
      </w:r>
      <w:r w:rsidR="00761BF7">
        <w:instrText xml:space="preserve"> ADDIN EN.CITE &lt;EndNote&gt;&lt;Cite&gt;&lt;Author&gt;Hanley&lt;/Author&gt;&lt;Year&gt;1983&lt;/Year&gt;&lt;RecNum&gt;165&lt;/RecNum&gt;&lt;DisplayText&gt;[24]&lt;/DisplayText&gt;&lt;record&gt;&lt;rec-number&gt;165&lt;/rec-number&gt;&lt;foreign-keys&gt;&lt;key app="EN" db-id="0ftvff9p80fp5few5s05f5fw9rd9fefrdzer" timestamp="0"&gt;165&lt;/key&gt;&lt;/foreign-keys&gt;&lt;ref-type name="Journal Article"&gt;17&lt;/ref-type&gt;&lt;contributors&gt;&lt;authors&gt;&lt;author&gt;Hanley, J. A.&lt;/author&gt;&lt;author&gt;Lippman-Hand, A.&lt;/author&gt;&lt;/authors&gt;&lt;/contributors&gt;&lt;titles&gt;&lt;title&gt;If nothing goes wrong, is everything all right? Interpreting zero numerators&lt;/title&gt;&lt;secondary-title&gt;JAMA&lt;/secondary-title&gt;&lt;/titles&gt;&lt;periodical&gt;&lt;full-title&gt;JAMA&lt;/full-title&gt;&lt;/periodical&gt;&lt;pages&gt;1743-5&lt;/pages&gt;&lt;volume&gt;249&lt;/volume&gt;&lt;number&gt;13&lt;/number&gt;&lt;keywords&gt;&lt;keyword&gt;*Disease&lt;/keyword&gt;&lt;keyword&gt;Human&lt;/keyword&gt;&lt;keyword&gt;Mathematics&lt;/keyword&gt;&lt;keyword&gt;*Probability&lt;/keyword&gt;&lt;/keywords&gt;&lt;dates&gt;&lt;year&gt;1983&lt;/year&gt;&lt;pub-dates&gt;&lt;date&gt;Apr 1&lt;/date&gt;&lt;/pub-dates&gt;&lt;/dates&gt;&lt;accession-num&gt;6827763&lt;/accession-num&gt;&lt;urls&gt;&lt;related-urls&gt;&lt;url&gt;http://www.ncbi.nlm.nih.gov/entrez/query.fcgi?cmd=Retrieve&amp;amp;db=PubMed&amp;amp;dopt=Citation&amp;amp;list_uids=6827763&lt;/url&gt;&lt;/related-urls&gt;&lt;/urls&gt;&lt;/record&gt;&lt;/Cite&gt;&lt;/EndNote&gt;</w:instrText>
      </w:r>
      <w:r w:rsidR="00041E3D">
        <w:fldChar w:fldCharType="separate"/>
      </w:r>
      <w:r w:rsidR="00761BF7">
        <w:rPr>
          <w:noProof/>
        </w:rPr>
        <w:t>[24]</w:t>
      </w:r>
      <w:r w:rsidR="00041E3D">
        <w:fldChar w:fldCharType="end"/>
      </w:r>
      <w:r w:rsidR="00FA539A">
        <w:t xml:space="preserve"> </w:t>
      </w:r>
      <w:r w:rsidRPr="00EB1098">
        <w:t xml:space="preserve">wrote a classic paper about zero numerators, called </w:t>
      </w:r>
      <w:r w:rsidR="00712B0A" w:rsidRPr="00EB1098">
        <w:t>“</w:t>
      </w:r>
      <w:r w:rsidRPr="00EB1098">
        <w:t>If Nothing Goes Wrong, Is Everything All Right?</w:t>
      </w:r>
      <w:r w:rsidR="00712B0A" w:rsidRPr="00EB1098">
        <w:t>”</w:t>
      </w:r>
      <w:r w:rsidRPr="00EB1098">
        <w:t xml:space="preserve">. They described the </w:t>
      </w:r>
      <w:r w:rsidR="00712B0A" w:rsidRPr="00EB1098">
        <w:t>“</w:t>
      </w:r>
      <w:r w:rsidRPr="00EB1098">
        <w:t>Rule of Three,</w:t>
      </w:r>
      <w:r w:rsidR="00712B0A" w:rsidRPr="00EB1098">
        <w:t>”</w:t>
      </w:r>
      <w:r w:rsidRPr="00EB1098">
        <w:t xml:space="preserve"> which states that, if you observe zero events out of N trials (e.g., no deaths in N = 100 people on a drug), then the upper limit of the 95% CI for the true event rate is about 3/N</w:t>
      </w:r>
      <w:r w:rsidR="00E91337" w:rsidRPr="00EB1098">
        <w:t>.</w:t>
      </w:r>
      <w:r w:rsidR="00503F0B">
        <w:rPr>
          <w:rStyle w:val="FootnoteReference"/>
        </w:rPr>
        <w:footnoteReference w:id="16"/>
      </w:r>
    </w:p>
    <w:p w14:paraId="1B206AF8" w14:textId="4FE9D737" w:rsidR="00712B0A" w:rsidRPr="00EB1098" w:rsidRDefault="00602CD5" w:rsidP="0027321A">
      <w:pPr>
        <w:pStyle w:val="NormalWeb"/>
      </w:pPr>
      <w:r w:rsidRPr="00EB1098">
        <w:rPr>
          <w:b/>
        </w:rPr>
        <w:t>Example:</w:t>
      </w:r>
      <w:r w:rsidRPr="00EB1098">
        <w:t xml:space="preserve"> A new drug is given to 60 people. It seems to work, and has no serious adverse effects. The authors conclude it is </w:t>
      </w:r>
      <w:r w:rsidR="00712B0A" w:rsidRPr="00EB1098">
        <w:t>“</w:t>
      </w:r>
      <w:r w:rsidRPr="00EB1098">
        <w:t>safe and effective.</w:t>
      </w:r>
      <w:r w:rsidR="00712B0A" w:rsidRPr="00EB1098">
        <w:t>”</w:t>
      </w:r>
      <w:r w:rsidRPr="00EB1098">
        <w:t xml:space="preserve"> The upper limit for the 95% CI for any serious adverse effect is about 3/60, or 5%.The </w:t>
      </w:r>
      <w:r w:rsidR="00712B0A" w:rsidRPr="00EB1098">
        <w:t>“</w:t>
      </w:r>
      <w:r w:rsidRPr="00EB1098">
        <w:t>Rule of Three</w:t>
      </w:r>
      <w:r w:rsidR="00712B0A" w:rsidRPr="00EB1098">
        <w:t>”</w:t>
      </w:r>
      <w:r w:rsidRPr="00EB1098">
        <w:t xml:space="preserve"> for 0 numerators has analogs for slightly higher numerators, too</w:t>
      </w:r>
      <w:r w:rsidR="00D4106A">
        <w:t>.</w:t>
      </w:r>
      <w:r w:rsidR="00D4106A" w:rsidRPr="00D4106A">
        <w:t xml:space="preserve"> </w:t>
      </w:r>
      <w:r w:rsidR="00041E3D">
        <w:fldChar w:fldCharType="begin"/>
      </w:r>
      <w:r w:rsidR="00761BF7">
        <w:instrText xml:space="preserve"> ADDIN EN.CITE &lt;EndNote&gt;&lt;Cite&gt;&lt;Author&gt;Newman&lt;/Author&gt;&lt;Year&gt;1995&lt;/Year&gt;&lt;RecNum&gt;166&lt;/RecNum&gt;&lt;DisplayText&gt;[25]&lt;/DisplayText&gt;&lt;record&gt;&lt;rec-number&gt;166&lt;/rec-number&gt;&lt;foreign-keys&gt;&lt;key app="EN" db-id="0ftvff9p80fp5few5s05f5fw9rd9fefrdzer" timestamp="0"&gt;166&lt;/key&gt;&lt;/foreign-keys&gt;&lt;ref-type name="Journal Article"&gt;17&lt;/ref-type&gt;&lt;contributors&gt;&lt;authors&gt;&lt;author&gt;Newman, T. B.&lt;/author&gt;&lt;/authors&gt;&lt;/contributors&gt;&lt;titles&gt;&lt;title&gt;If almost nothing goes wrong, is almost everything all right? Interpreting small numerators&lt;/title&gt;&lt;secondary-title&gt;JAMA&lt;/secondary-title&gt;&lt;/titles&gt;&lt;periodical&gt;&lt;full-title&gt;JAMA&lt;/full-title&gt;&lt;/periodical&gt;&lt;pages&gt;1013&lt;/pages&gt;&lt;volume&gt;274&lt;/volume&gt;&lt;number&gt;13&lt;/number&gt;&lt;keywords&gt;&lt;keyword&gt;*Binomial Distribution&lt;/keyword&gt;&lt;keyword&gt;*Confidence Intervals&lt;/keyword&gt;&lt;keyword&gt;*Data Interpretation, Statistical&lt;/keyword&gt;&lt;/keywords&gt;&lt;dates&gt;&lt;year&gt;1995&lt;/year&gt;&lt;pub-dates&gt;&lt;date&gt;Oct 4&lt;/date&gt;&lt;/pub-dates&gt;&lt;/dates&gt;&lt;accession-num&gt;7563445&lt;/accession-num&gt;&lt;urls&gt;&lt;related-urls&gt;&lt;url&gt;http://www.ncbi.nlm.nih.gov/entrez/query.fcgi?cmd=Retrieve&amp;amp;db=PubMed&amp;amp;dopt=Citation&amp;amp;list_uids=7563445&lt;/url&gt;&lt;/related-urls&gt;&lt;/urls&gt;&lt;/record&gt;&lt;/Cite&gt;&lt;/EndNote&gt;</w:instrText>
      </w:r>
      <w:r w:rsidR="00041E3D">
        <w:fldChar w:fldCharType="separate"/>
      </w:r>
      <w:r w:rsidR="00761BF7">
        <w:rPr>
          <w:noProof/>
        </w:rPr>
        <w:t>[25]</w:t>
      </w:r>
      <w:r w:rsidR="00041E3D">
        <w:fldChar w:fldCharType="end"/>
      </w:r>
      <w:r w:rsidRPr="00EB1098">
        <w:t xml:space="preserve"> </w:t>
      </w:r>
      <w:r w:rsidR="008068FC">
        <w:t xml:space="preserve"> </w:t>
      </w:r>
      <w:r w:rsidRPr="00EB1098">
        <w:t>Basically, for numerators of 0, 1, 2, 3, and 4, the numerator for the upper limit of the 95% CI is somewhere around 3, 5, 7, 9, and 10, respectively (Table 11.2). These numbers are not exact, but they are close enough, and a whole lot easier to do in your head or on your calculator than exact con</w:t>
      </w:r>
      <w:r w:rsidR="00712B0A" w:rsidRPr="00EB1098">
        <w:t>fi</w:t>
      </w:r>
      <w:r w:rsidRPr="00EB1098">
        <w:t>dence intervals.</w:t>
      </w:r>
    </w:p>
    <w:p w14:paraId="45B45B60" w14:textId="77777777" w:rsidR="00FC1A35" w:rsidRPr="00EB1098" w:rsidRDefault="00602CD5" w:rsidP="0075548B">
      <w:pPr>
        <w:pStyle w:val="NormalWeb"/>
      </w:pPr>
      <w:r w:rsidRPr="00EB1098">
        <w:t>It is easier to illustrate this shortcut with examples than to explain it.</w:t>
      </w:r>
    </w:p>
    <w:p w14:paraId="33223CF4" w14:textId="77777777" w:rsidR="00712B0A" w:rsidRPr="00EB1098" w:rsidRDefault="00602CD5" w:rsidP="0075548B">
      <w:pPr>
        <w:pStyle w:val="NormalWeb"/>
        <w:ind w:left="279" w:hanging="279"/>
      </w:pPr>
      <w:r w:rsidRPr="00EB1098">
        <w:t>1. Three deaths are observed in 500 patients on a new drug. What is the upper limit of the 95% CI for the death rate?</w:t>
      </w:r>
    </w:p>
    <w:p w14:paraId="438936A1" w14:textId="77777777" w:rsidR="00712B0A" w:rsidRPr="00EB1098" w:rsidRDefault="00602CD5" w:rsidP="0075548B">
      <w:pPr>
        <w:pStyle w:val="NormalWeb"/>
        <w:ind w:left="243" w:firstLine="540"/>
      </w:pPr>
      <w:r w:rsidRPr="00EB1098">
        <w:t xml:space="preserve">The short cut for 3 is to use 9 as the numerator for the upper limit of the 95% CI. </w:t>
      </w:r>
      <w:proofErr w:type="gramStart"/>
      <w:r w:rsidRPr="00EB1098">
        <w:t>So</w:t>
      </w:r>
      <w:proofErr w:type="gramEnd"/>
      <w:r w:rsidRPr="00EB1098">
        <w:t xml:space="preserve"> it would be </w:t>
      </w:r>
      <w:r w:rsidR="00EA7A9A" w:rsidRPr="00EB1098">
        <w:t>~</w:t>
      </w:r>
      <w:r w:rsidRPr="00EB1098">
        <w:t>9/500, or 1.8%. (The exact binomial answer is 1.74%.)</w:t>
      </w:r>
    </w:p>
    <w:p w14:paraId="02019E1A" w14:textId="77777777" w:rsidR="00712B0A" w:rsidRPr="00EB1098" w:rsidRDefault="00602CD5" w:rsidP="00E624EF">
      <w:pPr>
        <w:pStyle w:val="NormalWeb"/>
        <w:spacing w:before="0" w:beforeAutospacing="0" w:after="0" w:afterAutospacing="0"/>
      </w:pPr>
      <w:r w:rsidRPr="00EB1098">
        <w:rPr>
          <w:b/>
        </w:rPr>
        <w:t>Table 11.2.</w:t>
      </w:r>
      <w:r w:rsidRPr="00EB1098">
        <w:t xml:space="preserve"> Extension of the </w:t>
      </w:r>
      <w:r w:rsidR="00712B0A" w:rsidRPr="00EB1098">
        <w:t>“</w:t>
      </w:r>
      <w:r w:rsidRPr="00EB1098">
        <w:t>Rule of 3</w:t>
      </w:r>
      <w:r w:rsidR="00712B0A" w:rsidRPr="00EB1098">
        <w:t>”</w:t>
      </w:r>
      <w:r w:rsidRPr="00EB1098">
        <w:t xml:space="preserve"> for 0</w:t>
      </w:r>
      <w:r w:rsidR="00EE0AD5" w:rsidRPr="00EB1098">
        <w:t xml:space="preserve"> </w:t>
      </w:r>
      <w:r w:rsidRPr="00EB1098">
        <w:t>numerators to numerators up to 4</w:t>
      </w:r>
    </w:p>
    <w:tbl>
      <w:tblPr>
        <w:tblW w:w="0" w:type="auto"/>
        <w:tblInd w:w="13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0"/>
        <w:gridCol w:w="2970"/>
      </w:tblGrid>
      <w:tr w:rsidR="00591987" w:rsidRPr="00EB1098" w14:paraId="1A670BDC" w14:textId="77777777">
        <w:tc>
          <w:tcPr>
            <w:tcW w:w="3420" w:type="dxa"/>
            <w:tcBorders>
              <w:top w:val="single" w:sz="4" w:space="0" w:color="auto"/>
              <w:left w:val="nil"/>
              <w:bottom w:val="single" w:sz="4" w:space="0" w:color="auto"/>
              <w:right w:val="nil"/>
            </w:tcBorders>
            <w:shd w:val="clear" w:color="auto" w:fill="auto"/>
          </w:tcPr>
          <w:p w14:paraId="131AF63C" w14:textId="77777777" w:rsidR="00EE0AD5" w:rsidRPr="00EB1098" w:rsidRDefault="00EE0AD5" w:rsidP="00E624EF">
            <w:pPr>
              <w:pStyle w:val="NormalWeb"/>
              <w:spacing w:before="0" w:beforeAutospacing="0" w:after="0" w:afterAutospacing="0"/>
            </w:pPr>
            <w:r w:rsidRPr="00EB1098">
              <w:t>Observed numerator</w:t>
            </w:r>
          </w:p>
        </w:tc>
        <w:tc>
          <w:tcPr>
            <w:tcW w:w="2970" w:type="dxa"/>
            <w:tcBorders>
              <w:top w:val="single" w:sz="4" w:space="0" w:color="auto"/>
              <w:left w:val="nil"/>
              <w:bottom w:val="single" w:sz="4" w:space="0" w:color="auto"/>
              <w:right w:val="nil"/>
            </w:tcBorders>
            <w:shd w:val="clear" w:color="auto" w:fill="auto"/>
          </w:tcPr>
          <w:p w14:paraId="0C65046A" w14:textId="77777777" w:rsidR="00EE0AD5" w:rsidRPr="00EB1098" w:rsidRDefault="00EE0AD5" w:rsidP="00E624EF">
            <w:pPr>
              <w:pStyle w:val="NormalWeb"/>
              <w:spacing w:before="0" w:beforeAutospacing="0" w:after="0" w:afterAutospacing="0"/>
            </w:pPr>
            <w:r w:rsidRPr="00EB1098">
              <w:t>Approximate numerator</w:t>
            </w:r>
          </w:p>
        </w:tc>
      </w:tr>
      <w:tr w:rsidR="00591987" w:rsidRPr="00EB1098" w14:paraId="2112354D" w14:textId="77777777">
        <w:tc>
          <w:tcPr>
            <w:tcW w:w="3420" w:type="dxa"/>
            <w:tcBorders>
              <w:top w:val="single" w:sz="4" w:space="0" w:color="auto"/>
              <w:left w:val="nil"/>
              <w:bottom w:val="single" w:sz="4" w:space="0" w:color="auto"/>
              <w:right w:val="nil"/>
            </w:tcBorders>
            <w:shd w:val="clear" w:color="auto" w:fill="auto"/>
          </w:tcPr>
          <w:p w14:paraId="7E3EB6FB" w14:textId="77777777" w:rsidR="00EE0AD5" w:rsidRPr="00EB1098" w:rsidRDefault="00EE0AD5" w:rsidP="00E624EF">
            <w:pPr>
              <w:pStyle w:val="NormalWeb"/>
              <w:spacing w:before="0" w:beforeAutospacing="0" w:after="0" w:afterAutospacing="0"/>
            </w:pPr>
            <w:r w:rsidRPr="00EB1098">
              <w:t>0</w:t>
            </w:r>
          </w:p>
          <w:p w14:paraId="46FEC700" w14:textId="77777777" w:rsidR="00EE0AD5" w:rsidRPr="00EB1098" w:rsidRDefault="00EE0AD5" w:rsidP="00E624EF">
            <w:pPr>
              <w:pStyle w:val="NormalWeb"/>
              <w:spacing w:before="0" w:beforeAutospacing="0" w:after="0" w:afterAutospacing="0"/>
            </w:pPr>
            <w:r w:rsidRPr="00EB1098">
              <w:t>1</w:t>
            </w:r>
          </w:p>
          <w:p w14:paraId="372522BE" w14:textId="77777777" w:rsidR="00EE0AD5" w:rsidRPr="00EB1098" w:rsidRDefault="00EE0AD5" w:rsidP="00E624EF">
            <w:pPr>
              <w:pStyle w:val="NormalWeb"/>
              <w:spacing w:before="0" w:beforeAutospacing="0" w:after="0" w:afterAutospacing="0"/>
            </w:pPr>
            <w:r w:rsidRPr="00EB1098">
              <w:t>2</w:t>
            </w:r>
          </w:p>
          <w:p w14:paraId="26B2A166" w14:textId="77777777" w:rsidR="00EE0AD5" w:rsidRPr="00EB1098" w:rsidRDefault="00EE0AD5" w:rsidP="00E624EF">
            <w:pPr>
              <w:pStyle w:val="NormalWeb"/>
              <w:spacing w:before="0" w:beforeAutospacing="0" w:after="0" w:afterAutospacing="0"/>
            </w:pPr>
            <w:r w:rsidRPr="00EB1098">
              <w:t>3</w:t>
            </w:r>
          </w:p>
          <w:p w14:paraId="2DE69FBF" w14:textId="77777777" w:rsidR="00EE0AD5" w:rsidRPr="00EB1098" w:rsidRDefault="00EE0AD5" w:rsidP="00E624EF">
            <w:pPr>
              <w:pStyle w:val="NormalWeb"/>
              <w:spacing w:before="0" w:beforeAutospacing="0" w:after="0" w:afterAutospacing="0"/>
            </w:pPr>
            <w:r w:rsidRPr="00EB1098">
              <w:t>4</w:t>
            </w:r>
          </w:p>
        </w:tc>
        <w:tc>
          <w:tcPr>
            <w:tcW w:w="2970" w:type="dxa"/>
            <w:tcBorders>
              <w:top w:val="single" w:sz="4" w:space="0" w:color="auto"/>
              <w:left w:val="nil"/>
              <w:bottom w:val="single" w:sz="4" w:space="0" w:color="auto"/>
              <w:right w:val="nil"/>
            </w:tcBorders>
            <w:shd w:val="clear" w:color="auto" w:fill="auto"/>
          </w:tcPr>
          <w:p w14:paraId="038B2620" w14:textId="77777777" w:rsidR="00EE0AD5" w:rsidRPr="00EB1098" w:rsidRDefault="00EE0AD5" w:rsidP="00E624EF">
            <w:pPr>
              <w:pStyle w:val="NormalWeb"/>
              <w:spacing w:before="0" w:beforeAutospacing="0" w:after="0" w:afterAutospacing="0"/>
            </w:pPr>
            <w:r w:rsidRPr="00EB1098">
              <w:t>3</w:t>
            </w:r>
          </w:p>
          <w:p w14:paraId="0C4254E6" w14:textId="77777777" w:rsidR="00EE0AD5" w:rsidRPr="00EB1098" w:rsidRDefault="00EE0AD5" w:rsidP="00E624EF">
            <w:pPr>
              <w:pStyle w:val="NormalWeb"/>
              <w:spacing w:before="0" w:beforeAutospacing="0" w:after="0" w:afterAutospacing="0"/>
            </w:pPr>
            <w:r w:rsidRPr="00EB1098">
              <w:t>5</w:t>
            </w:r>
          </w:p>
          <w:p w14:paraId="67BFA2AA" w14:textId="77777777" w:rsidR="00EE0AD5" w:rsidRPr="00EB1098" w:rsidRDefault="00EE0AD5" w:rsidP="00E624EF">
            <w:pPr>
              <w:pStyle w:val="NormalWeb"/>
              <w:spacing w:before="0" w:beforeAutospacing="0" w:after="0" w:afterAutospacing="0"/>
            </w:pPr>
            <w:r w:rsidRPr="00EB1098">
              <w:t>7</w:t>
            </w:r>
          </w:p>
          <w:p w14:paraId="3DD04CEB" w14:textId="77777777" w:rsidR="00EE0AD5" w:rsidRPr="00EB1098" w:rsidRDefault="00EE0AD5" w:rsidP="00E624EF">
            <w:pPr>
              <w:pStyle w:val="NormalWeb"/>
              <w:spacing w:before="0" w:beforeAutospacing="0" w:after="0" w:afterAutospacing="0"/>
            </w:pPr>
            <w:r w:rsidRPr="00EB1098">
              <w:t>9</w:t>
            </w:r>
          </w:p>
          <w:p w14:paraId="7B23A231" w14:textId="77777777" w:rsidR="00EE0AD5" w:rsidRPr="00EB1098" w:rsidRDefault="00EE0AD5" w:rsidP="00E624EF">
            <w:pPr>
              <w:pStyle w:val="NormalWeb"/>
              <w:spacing w:before="0" w:beforeAutospacing="0" w:after="0" w:afterAutospacing="0"/>
            </w:pPr>
            <w:r w:rsidRPr="00EB1098">
              <w:t>10</w:t>
            </w:r>
          </w:p>
        </w:tc>
      </w:tr>
    </w:tbl>
    <w:p w14:paraId="52939C6B" w14:textId="77777777" w:rsidR="00486A73" w:rsidRPr="00EB1098" w:rsidRDefault="00602CD5" w:rsidP="0075548B">
      <w:pPr>
        <w:pStyle w:val="NormalWeb"/>
        <w:ind w:left="279" w:hanging="279"/>
      </w:pPr>
      <w:r w:rsidRPr="00EB1098">
        <w:t>2. One case of HIV is found among 101 household contacts. What is the upper limit of the 95% CI for the risk of HIV among contacts?</w:t>
      </w:r>
    </w:p>
    <w:p w14:paraId="03E49FB9" w14:textId="77777777" w:rsidR="00E054ED" w:rsidRPr="00EB1098" w:rsidRDefault="00602CD5" w:rsidP="0075548B">
      <w:pPr>
        <w:pStyle w:val="NormalWeb"/>
        <w:ind w:left="342" w:firstLine="135"/>
      </w:pPr>
      <w:r w:rsidRPr="00EB1098">
        <w:lastRenderedPageBreak/>
        <w:t xml:space="preserve">For a numerator of 1, you use 5. </w:t>
      </w:r>
      <w:proofErr w:type="gramStart"/>
      <w:r w:rsidRPr="00EB1098">
        <w:t>So</w:t>
      </w:r>
      <w:proofErr w:type="gramEnd"/>
      <w:r w:rsidRPr="00EB1098">
        <w:t xml:space="preserve"> the upper limit of the 95% CI is </w:t>
      </w:r>
      <w:r w:rsidR="006C2DD9" w:rsidRPr="00EB1098">
        <w:t>~</w:t>
      </w:r>
      <w:r w:rsidRPr="00EB1098">
        <w:t xml:space="preserve"> 5/101 = 5%. (The exact binomial answer is 5.4%.)</w:t>
      </w:r>
    </w:p>
    <w:p w14:paraId="74D0306E" w14:textId="77777777" w:rsidR="00E054ED" w:rsidRPr="00EB1098" w:rsidRDefault="00602CD5" w:rsidP="0075548B">
      <w:pPr>
        <w:pStyle w:val="NormalWeb"/>
        <w:ind w:left="279" w:hanging="279"/>
      </w:pPr>
      <w:r w:rsidRPr="00EB1098">
        <w:t>3. A laboratory test done on 50 patients with disease is found to be 98% sensitive. What is the lower limit of the 95% CI for sensitivity?</w:t>
      </w:r>
    </w:p>
    <w:p w14:paraId="71DEDCF3" w14:textId="77777777" w:rsidR="00486A73" w:rsidRPr="00EB1098" w:rsidRDefault="00602CD5" w:rsidP="0075548B">
      <w:pPr>
        <w:pStyle w:val="NormalWeb"/>
        <w:ind w:left="540" w:hanging="297"/>
      </w:pPr>
      <w:r w:rsidRPr="00EB1098">
        <w:t xml:space="preserve">a) First you need to </w:t>
      </w:r>
      <w:r w:rsidR="00712B0A" w:rsidRPr="00EB1098">
        <w:t>fi</w:t>
      </w:r>
      <w:r w:rsidRPr="00EB1098">
        <w:t>gure out that there must have been 49/50 (= 0.98 × 50) positive tests.</w:t>
      </w:r>
    </w:p>
    <w:p w14:paraId="01888C86" w14:textId="77777777" w:rsidR="006422E9" w:rsidRDefault="00602CD5" w:rsidP="0075548B">
      <w:pPr>
        <w:pStyle w:val="NormalWeb"/>
        <w:ind w:left="306"/>
      </w:pPr>
      <w:r w:rsidRPr="00EB1098">
        <w:t>b) Therefore, the false-negative rate was 1/50.</w:t>
      </w:r>
    </w:p>
    <w:p w14:paraId="65B7041E" w14:textId="024A9025" w:rsidR="00E054ED" w:rsidRPr="00EB1098" w:rsidRDefault="00602CD5" w:rsidP="0075548B">
      <w:pPr>
        <w:pStyle w:val="NormalWeb"/>
        <w:ind w:left="306"/>
      </w:pPr>
      <w:r w:rsidRPr="00EB1098">
        <w:t>c) The upper limit of the 95% CI for false-negative rate of 1/50 is about 5/50, or 10%.</w:t>
      </w:r>
    </w:p>
    <w:p w14:paraId="681863BD" w14:textId="77777777" w:rsidR="006422E9" w:rsidRDefault="00602CD5" w:rsidP="0075548B">
      <w:pPr>
        <w:pStyle w:val="NormalWeb"/>
        <w:ind w:left="576" w:hanging="270"/>
      </w:pPr>
      <w:r w:rsidRPr="00EB1098">
        <w:t>d) Therefore, lower limit of 95% CI for sensitivity is 100% − 10% = 90%. (Exact binomial answer is 89.4%.)</w:t>
      </w:r>
    </w:p>
    <w:p w14:paraId="3925EF21" w14:textId="4A761EFF" w:rsidR="00712B0A" w:rsidRPr="006422E9" w:rsidRDefault="006422E9" w:rsidP="0075548B">
      <w:pPr>
        <w:pStyle w:val="NormalWeb"/>
        <w:ind w:left="576" w:hanging="270"/>
        <w:rPr>
          <w:b/>
        </w:rPr>
      </w:pPr>
      <w:r w:rsidRPr="006422E9">
        <w:rPr>
          <w:b/>
        </w:rPr>
        <w:t>END OF BOX 11.4</w:t>
      </w:r>
      <w:r w:rsidRPr="006422E9">
        <w:rPr>
          <w:b/>
        </w:rPr>
        <w:br/>
      </w:r>
      <w:r w:rsidRPr="006422E9">
        <w:rPr>
          <w:b/>
        </w:rPr>
        <w:br/>
      </w:r>
    </w:p>
    <w:p w14:paraId="7F53A4F8" w14:textId="77777777" w:rsidR="00712B0A" w:rsidRPr="00EB1098" w:rsidRDefault="00602CD5" w:rsidP="00C90102">
      <w:pPr>
        <w:pStyle w:val="Heading2"/>
        <w:rPr>
          <w:rFonts w:cs="Times New Roman"/>
          <w:sz w:val="24"/>
          <w:szCs w:val="24"/>
        </w:rPr>
      </w:pPr>
      <w:r w:rsidRPr="00EB1098">
        <w:rPr>
          <w:rFonts w:cs="Times New Roman"/>
          <w:sz w:val="24"/>
          <w:szCs w:val="24"/>
        </w:rPr>
        <w:t>Summary of key points</w:t>
      </w:r>
    </w:p>
    <w:p w14:paraId="21B76670" w14:textId="6FA00C03" w:rsidR="007855BB" w:rsidRDefault="00602CD5" w:rsidP="00C90102">
      <w:pPr>
        <w:pStyle w:val="NormalWeb"/>
        <w:ind w:left="261" w:hanging="261"/>
      </w:pPr>
      <w:r w:rsidRPr="00EB1098">
        <w:t xml:space="preserve">1. </w:t>
      </w:r>
      <w:r w:rsidR="000C2BC0">
        <w:t xml:space="preserve"> Stochastic probabilities are based on repeatable random processes and can be estimated mathematically, while epistemic probabilities </w:t>
      </w:r>
      <w:r w:rsidR="002817B7">
        <w:t>are subjective estimates.</w:t>
      </w:r>
    </w:p>
    <w:p w14:paraId="46ECB215" w14:textId="19E67EB1" w:rsidR="00E054ED" w:rsidRDefault="007855BB" w:rsidP="00C90102">
      <w:pPr>
        <w:pStyle w:val="NormalWeb"/>
        <w:ind w:left="261" w:hanging="261"/>
      </w:pPr>
      <w:r>
        <w:t xml:space="preserve">2.  </w:t>
      </w:r>
      <w:r w:rsidR="00602CD5" w:rsidRPr="00EB1098">
        <w:t xml:space="preserve">P-values are sometimes misinterpreted as the probability that the null hypothesis is true. But because P-values are calculated </w:t>
      </w:r>
      <w:r w:rsidR="002817B7">
        <w:t>assuming</w:t>
      </w:r>
      <w:r w:rsidR="00602CD5" w:rsidRPr="00EB1098">
        <w:t xml:space="preserve"> the null hypothesis, they cannot provide the probability that it is true.</w:t>
      </w:r>
      <w:r w:rsidR="00B274DA">
        <w:t xml:space="preserve">  They are the probability, under the null hypothesis, of results at least as extreme as those in the study.</w:t>
      </w:r>
    </w:p>
    <w:p w14:paraId="0178B05E" w14:textId="5D53C178" w:rsidR="00E054ED" w:rsidRDefault="00B274DA" w:rsidP="009F1590">
      <w:pPr>
        <w:pStyle w:val="NormalWeb"/>
      </w:pPr>
      <w:r>
        <w:t>3. Controlling the False Discovery Rate (FDR) is a</w:t>
      </w:r>
      <w:r w:rsidR="009851B7">
        <w:t>n appealing</w:t>
      </w:r>
      <w:r>
        <w:t xml:space="preserve"> way to account for the large number of comparisons involved in </w:t>
      </w:r>
      <w:r w:rsidR="009851B7">
        <w:t>genome-wide association and similar studies.</w:t>
      </w:r>
      <w:r w:rsidR="009F1590">
        <w:br/>
      </w:r>
      <w:r w:rsidR="009F1590">
        <w:br/>
      </w:r>
      <w:r w:rsidR="009851B7">
        <w:t xml:space="preserve"> 4</w:t>
      </w:r>
      <w:r w:rsidR="00602CD5" w:rsidRPr="00EB1098">
        <w:t>. Con</w:t>
      </w:r>
      <w:r w:rsidR="00712B0A" w:rsidRPr="00EB1098">
        <w:t>fi</w:t>
      </w:r>
      <w:r w:rsidR="00602CD5" w:rsidRPr="00EB1098">
        <w:t>dence intervals provide a range of values consistent with results of the study, but it is not true that a 95% CI from a study has a 95% probability of containing the true value of the parameter being studied.</w:t>
      </w:r>
    </w:p>
    <w:p w14:paraId="5BFD014C" w14:textId="40DFC68D" w:rsidR="00D10C6F" w:rsidRDefault="009851B7" w:rsidP="00C90102">
      <w:pPr>
        <w:pStyle w:val="NormalWeb"/>
        <w:ind w:left="261" w:hanging="261"/>
      </w:pPr>
      <w:r>
        <w:t>5</w:t>
      </w:r>
      <w:r w:rsidR="00C93FF7">
        <w:t xml:space="preserve">.  Even after estimating a posterior probability distribution for a parameter of interest, </w:t>
      </w:r>
      <w:r w:rsidR="00FE5471">
        <w:t xml:space="preserve">an estimate of </w:t>
      </w:r>
      <w:r w:rsidR="00C93FF7">
        <w:t xml:space="preserve">the relative costs and benefits of </w:t>
      </w:r>
      <w:r w:rsidR="003F4923">
        <w:t xml:space="preserve">different outcomes is necessary for rational decision making </w:t>
      </w:r>
    </w:p>
    <w:p w14:paraId="0E12A65F" w14:textId="241AD1B1" w:rsidR="00E054ED" w:rsidRPr="00EB1098" w:rsidRDefault="009851B7" w:rsidP="00C90102">
      <w:pPr>
        <w:pStyle w:val="NormalWeb"/>
        <w:ind w:left="261" w:hanging="261"/>
      </w:pPr>
      <w:r>
        <w:t>6</w:t>
      </w:r>
      <w:r w:rsidR="00602CD5" w:rsidRPr="00EB1098">
        <w:t>. 95% CI</w:t>
      </w:r>
      <w:r w:rsidR="00D10C6F">
        <w:t>s</w:t>
      </w:r>
      <w:r w:rsidR="00602CD5" w:rsidRPr="00EB1098">
        <w:t xml:space="preserve"> for negative studies are more useful than power, because they include information obtained from the study results</w:t>
      </w:r>
    </w:p>
    <w:p w14:paraId="7C854208" w14:textId="33EB3996" w:rsidR="00E054ED" w:rsidRPr="00EB1098" w:rsidRDefault="009851B7" w:rsidP="00C90102">
      <w:pPr>
        <w:pStyle w:val="NormalWeb"/>
        <w:ind w:left="261" w:hanging="261"/>
      </w:pPr>
      <w:r>
        <w:lastRenderedPageBreak/>
        <w:t>7</w:t>
      </w:r>
      <w:r w:rsidR="00602CD5" w:rsidRPr="00EB1098">
        <w:t>. In negative studies, look at the con</w:t>
      </w:r>
      <w:r w:rsidR="00712B0A" w:rsidRPr="00EB1098">
        <w:t>fi</w:t>
      </w:r>
      <w:r w:rsidR="00602CD5" w:rsidRPr="00EB1098">
        <w:t>dence interval for the absolute risk reduction (ARR), to see whether a clinically signi</w:t>
      </w:r>
      <w:r w:rsidR="00712B0A" w:rsidRPr="00EB1098">
        <w:t>fi</w:t>
      </w:r>
      <w:r w:rsidR="00602CD5" w:rsidRPr="00EB1098">
        <w:t>cant bene</w:t>
      </w:r>
      <w:r w:rsidR="00712B0A" w:rsidRPr="00EB1098">
        <w:t>fi</w:t>
      </w:r>
      <w:r w:rsidR="00602CD5" w:rsidRPr="00EB1098">
        <w:t>t (or risk) is consistent with the study results.</w:t>
      </w:r>
    </w:p>
    <w:p w14:paraId="1F43291A" w14:textId="620CF181" w:rsidR="00E054ED" w:rsidRPr="00EB1098" w:rsidRDefault="009851B7" w:rsidP="00C90102">
      <w:pPr>
        <w:pStyle w:val="NormalWeb"/>
        <w:ind w:left="261" w:hanging="261"/>
      </w:pPr>
      <w:r>
        <w:t>8</w:t>
      </w:r>
      <w:r w:rsidR="00602CD5" w:rsidRPr="00EB1098">
        <w:t>. The 95% CIs of the ARR for positive studies are most convincing when they not only exclude a null effect, but also exclude effects too small to be clinically meaningful.</w:t>
      </w:r>
    </w:p>
    <w:p w14:paraId="4A2FEE89" w14:textId="2599BCAE" w:rsidR="00041E3D" w:rsidRDefault="009851B7" w:rsidP="00C90102">
      <w:pPr>
        <w:pStyle w:val="NormalWeb"/>
        <w:ind w:left="261" w:hanging="261"/>
      </w:pPr>
      <w:r>
        <w:t>9</w:t>
      </w:r>
      <w:r w:rsidR="00602CD5" w:rsidRPr="00EB1098">
        <w:t xml:space="preserve">. The </w:t>
      </w:r>
      <w:r w:rsidR="00712B0A" w:rsidRPr="00EB1098">
        <w:t>“</w:t>
      </w:r>
      <w:r w:rsidR="00602CD5" w:rsidRPr="00EB1098">
        <w:t>Rule of 3</w:t>
      </w:r>
      <w:r w:rsidR="00712B0A" w:rsidRPr="00EB1098">
        <w:t>”</w:t>
      </w:r>
      <w:r w:rsidR="00602CD5" w:rsidRPr="00EB1098">
        <w:t xml:space="preserve"> for 0 numerators can be used to estimate the upper limit of the 95% CI for studies with no events. The rule can be extended to a </w:t>
      </w:r>
      <w:r w:rsidR="00712B0A" w:rsidRPr="00EB1098">
        <w:t>“</w:t>
      </w:r>
      <w:r w:rsidR="00602CD5" w:rsidRPr="00EB1098">
        <w:t>Rule of 3, 5, 7, 9, and 10</w:t>
      </w:r>
      <w:r w:rsidR="00712B0A" w:rsidRPr="00EB1098">
        <w:t>”</w:t>
      </w:r>
      <w:r w:rsidR="00602CD5" w:rsidRPr="00EB1098">
        <w:t xml:space="preserve"> for numerators of 0, 1, 2, 3, and 4.</w:t>
      </w:r>
    </w:p>
    <w:p w14:paraId="1F2D6B68" w14:textId="77777777" w:rsidR="00041E3D" w:rsidRDefault="00041E3D" w:rsidP="00C90102">
      <w:pPr>
        <w:pStyle w:val="NormalWeb"/>
        <w:ind w:left="261" w:hanging="261"/>
      </w:pPr>
    </w:p>
    <w:p w14:paraId="1D546C40" w14:textId="77777777" w:rsidR="00761BF7" w:rsidRPr="00761BF7" w:rsidRDefault="00041E3D" w:rsidP="00761BF7">
      <w:pPr>
        <w:pStyle w:val="EndNoteBibliographyTitle"/>
        <w:rPr>
          <w:noProof/>
        </w:rPr>
      </w:pPr>
      <w:r>
        <w:fldChar w:fldCharType="begin"/>
      </w:r>
      <w:r>
        <w:instrText xml:space="preserve"> ADDIN EN.REFLIST </w:instrText>
      </w:r>
      <w:r>
        <w:fldChar w:fldCharType="separate"/>
      </w:r>
      <w:r w:rsidR="00761BF7" w:rsidRPr="00761BF7">
        <w:rPr>
          <w:noProof/>
        </w:rPr>
        <w:t>REFERENCES</w:t>
      </w:r>
    </w:p>
    <w:p w14:paraId="34D72A7A" w14:textId="77777777" w:rsidR="00761BF7" w:rsidRPr="00761BF7" w:rsidRDefault="00761BF7" w:rsidP="00761BF7">
      <w:pPr>
        <w:pStyle w:val="EndNoteBibliographyTitle"/>
        <w:rPr>
          <w:noProof/>
        </w:rPr>
      </w:pPr>
    </w:p>
    <w:p w14:paraId="750CF907" w14:textId="71D87220" w:rsidR="00761BF7" w:rsidRPr="00761BF7" w:rsidRDefault="00761BF7" w:rsidP="00761BF7">
      <w:pPr>
        <w:pStyle w:val="EndNoteBibliography"/>
        <w:rPr>
          <w:noProof/>
        </w:rPr>
      </w:pPr>
      <w:r w:rsidRPr="00761BF7">
        <w:rPr>
          <w:noProof/>
        </w:rPr>
        <w:t>1.</w:t>
      </w:r>
      <w:r w:rsidRPr="00761BF7">
        <w:rPr>
          <w:noProof/>
        </w:rPr>
        <w:tab/>
      </w:r>
      <w:r w:rsidRPr="007D5405">
        <w:rPr>
          <w:rFonts w:ascii="Times" w:hAnsi="Times" w:cs="Helvetica"/>
        </w:rPr>
        <w:t>Prevail II Writing Group; Multi-National, Prevail II. Study Team</w:t>
      </w:r>
      <w:r w:rsidRPr="007D5405">
        <w:rPr>
          <w:rFonts w:ascii="Times" w:hAnsi="Times"/>
          <w:noProof/>
        </w:rPr>
        <w:t xml:space="preserve">, </w:t>
      </w:r>
      <w:r w:rsidRPr="00761BF7">
        <w:rPr>
          <w:noProof/>
        </w:rPr>
        <w:t>Davey RT, Jr., Dodd L, Proschan MA, Neaton J, et al. A Randomized, Controlled Trial of ZMapp for Ebola Virus Infection. N Engl J Med. 2016;375(15):1448-56.</w:t>
      </w:r>
    </w:p>
    <w:p w14:paraId="4FB8843D" w14:textId="77777777" w:rsidR="00761BF7" w:rsidRPr="00761BF7" w:rsidRDefault="00761BF7" w:rsidP="00761BF7">
      <w:pPr>
        <w:pStyle w:val="EndNoteBibliography"/>
        <w:rPr>
          <w:noProof/>
        </w:rPr>
      </w:pPr>
      <w:r w:rsidRPr="00761BF7">
        <w:rPr>
          <w:noProof/>
        </w:rPr>
        <w:t>2.</w:t>
      </w:r>
      <w:r w:rsidRPr="00761BF7">
        <w:rPr>
          <w:noProof/>
        </w:rPr>
        <w:tab/>
        <w:t>Laptook AR, Shankaran S, Tyson JE, Munoz B, Bell EF, Goldberg RN, et al. Effect of Therapeutic Hypothermia Initiated After 6 Hours of Age on Death or Disability Among Newborns With Hypoxic-Ischemic Encephalopathy: A Randomized Clinical Trial. JAMA. 2017;318(16):1550-60.</w:t>
      </w:r>
    </w:p>
    <w:p w14:paraId="4A2985A8" w14:textId="4D223787" w:rsidR="00761BF7" w:rsidRPr="00761BF7" w:rsidRDefault="00761BF7" w:rsidP="00761BF7">
      <w:pPr>
        <w:pStyle w:val="EndNoteBibliography"/>
        <w:rPr>
          <w:noProof/>
        </w:rPr>
      </w:pPr>
      <w:r w:rsidRPr="00761BF7">
        <w:rPr>
          <w:noProof/>
        </w:rPr>
        <w:t>3.</w:t>
      </w:r>
      <w:r w:rsidRPr="00761BF7">
        <w:rPr>
          <w:noProof/>
        </w:rPr>
        <w:tab/>
        <w:t xml:space="preserve">Center for Devices and Radiological Health FaDA. Guidance for the use of Bayesian statistics in medical device clinical trials2010. Available from: </w:t>
      </w:r>
      <w:hyperlink r:id="rId9" w:history="1">
        <w:r w:rsidRPr="00761BF7">
          <w:rPr>
            <w:rStyle w:val="Hyperlink"/>
            <w:noProof/>
          </w:rPr>
          <w:t>http://www.fda.gov/downloads/MedicalDevices/DeviceRegulationandGuidance/GuidanceDocuments/ucm071121.pdf</w:t>
        </w:r>
      </w:hyperlink>
      <w:r w:rsidRPr="00761BF7">
        <w:rPr>
          <w:noProof/>
        </w:rPr>
        <w:t>.</w:t>
      </w:r>
    </w:p>
    <w:p w14:paraId="26CA41B5" w14:textId="77777777" w:rsidR="00761BF7" w:rsidRPr="00761BF7" w:rsidRDefault="00761BF7" w:rsidP="00761BF7">
      <w:pPr>
        <w:pStyle w:val="EndNoteBibliography"/>
        <w:rPr>
          <w:noProof/>
        </w:rPr>
      </w:pPr>
      <w:r w:rsidRPr="00761BF7">
        <w:rPr>
          <w:noProof/>
        </w:rPr>
        <w:t>4.</w:t>
      </w:r>
      <w:r w:rsidRPr="00761BF7">
        <w:rPr>
          <w:noProof/>
        </w:rPr>
        <w:tab/>
        <w:t>Greenland S, Senn SJ, Rothman KJ, Carlin JB, Poole C, Goodman SN, et al. Statistical tests, P values, confidence intervals, and power: a guide to misinterpretations. Eur J Epidemiol. 2016;31(4):337-50.</w:t>
      </w:r>
    </w:p>
    <w:p w14:paraId="0501B7D5" w14:textId="77777777" w:rsidR="00761BF7" w:rsidRPr="00761BF7" w:rsidRDefault="00761BF7" w:rsidP="00761BF7">
      <w:pPr>
        <w:pStyle w:val="EndNoteBibliography"/>
        <w:rPr>
          <w:noProof/>
        </w:rPr>
      </w:pPr>
      <w:r w:rsidRPr="00761BF7">
        <w:rPr>
          <w:noProof/>
        </w:rPr>
        <w:t>5.</w:t>
      </w:r>
      <w:r w:rsidRPr="00761BF7">
        <w:rPr>
          <w:noProof/>
        </w:rPr>
        <w:tab/>
        <w:t>Goodman S. A dirty dozen: twelve p-value misconceptions. Semin Hematol. 2008;45(3):135-40.</w:t>
      </w:r>
    </w:p>
    <w:p w14:paraId="573C01DB" w14:textId="77777777" w:rsidR="00761BF7" w:rsidRPr="00761BF7" w:rsidRDefault="00761BF7" w:rsidP="00761BF7">
      <w:pPr>
        <w:pStyle w:val="EndNoteBibliography"/>
        <w:rPr>
          <w:noProof/>
        </w:rPr>
      </w:pPr>
      <w:r w:rsidRPr="00761BF7">
        <w:rPr>
          <w:noProof/>
        </w:rPr>
        <w:t>6.</w:t>
      </w:r>
      <w:r w:rsidRPr="00761BF7">
        <w:rPr>
          <w:noProof/>
        </w:rPr>
        <w:tab/>
        <w:t>Goodman SN. Of P-values and Bayes: a modest proposal. Epidemiology. 2001;12(3):295-7.</w:t>
      </w:r>
    </w:p>
    <w:p w14:paraId="4E4207F5" w14:textId="77777777" w:rsidR="00761BF7" w:rsidRPr="00761BF7" w:rsidRDefault="00761BF7" w:rsidP="00761BF7">
      <w:pPr>
        <w:pStyle w:val="EndNoteBibliography"/>
        <w:rPr>
          <w:noProof/>
        </w:rPr>
      </w:pPr>
      <w:r w:rsidRPr="00761BF7">
        <w:rPr>
          <w:noProof/>
        </w:rPr>
        <w:t>7.</w:t>
      </w:r>
      <w:r w:rsidRPr="00761BF7">
        <w:rPr>
          <w:noProof/>
        </w:rPr>
        <w:tab/>
        <w:t>Goodman SN. Toward evidence-based medical statistics. 2: The Bayes factor. Ann Intern Med. 1999;130(12):1005-13.</w:t>
      </w:r>
    </w:p>
    <w:p w14:paraId="3DAA595B" w14:textId="77777777" w:rsidR="00761BF7" w:rsidRPr="00761BF7" w:rsidRDefault="00761BF7" w:rsidP="00761BF7">
      <w:pPr>
        <w:pStyle w:val="EndNoteBibliography"/>
        <w:rPr>
          <w:noProof/>
        </w:rPr>
      </w:pPr>
      <w:r w:rsidRPr="00761BF7">
        <w:rPr>
          <w:noProof/>
        </w:rPr>
        <w:t>8.</w:t>
      </w:r>
      <w:r w:rsidRPr="00761BF7">
        <w:rPr>
          <w:noProof/>
        </w:rPr>
        <w:tab/>
        <w:t>Goodman SN. Toward evidence-based medical statistics. 1: The P value fallacy. Ann Intern Med. 1999;130(12):995-1004.</w:t>
      </w:r>
    </w:p>
    <w:p w14:paraId="3DD52ADB" w14:textId="77777777" w:rsidR="00761BF7" w:rsidRPr="00761BF7" w:rsidRDefault="00761BF7" w:rsidP="00761BF7">
      <w:pPr>
        <w:pStyle w:val="EndNoteBibliography"/>
        <w:rPr>
          <w:noProof/>
        </w:rPr>
      </w:pPr>
      <w:r w:rsidRPr="00761BF7">
        <w:rPr>
          <w:noProof/>
        </w:rPr>
        <w:t>9.</w:t>
      </w:r>
      <w:r w:rsidRPr="00761BF7">
        <w:rPr>
          <w:noProof/>
        </w:rPr>
        <w:tab/>
        <w:t>Yudkowski E. Cognitive biases potentially affecting judgment of global risks. In: Bostrom N, Cirkovic M, editors. Global Catastrophic Risks. New York: Oxford University Press; 2008. p. 91-119.</w:t>
      </w:r>
    </w:p>
    <w:p w14:paraId="045E34C4" w14:textId="77777777" w:rsidR="00761BF7" w:rsidRPr="00761BF7" w:rsidRDefault="00761BF7" w:rsidP="00761BF7">
      <w:pPr>
        <w:pStyle w:val="EndNoteBibliography"/>
        <w:rPr>
          <w:noProof/>
        </w:rPr>
      </w:pPr>
      <w:r w:rsidRPr="00761BF7">
        <w:rPr>
          <w:noProof/>
        </w:rPr>
        <w:t>10.</w:t>
      </w:r>
      <w:r w:rsidRPr="00761BF7">
        <w:rPr>
          <w:noProof/>
        </w:rPr>
        <w:tab/>
        <w:t>Schlosser E. Command and control : nuclear weapons, the Damascus Accident, and the illusion of safety. New York: The Penguin Press; 2013. xxiii, 632 pages p.</w:t>
      </w:r>
    </w:p>
    <w:p w14:paraId="007C6E06" w14:textId="77777777" w:rsidR="00761BF7" w:rsidRPr="00761BF7" w:rsidRDefault="00761BF7" w:rsidP="00761BF7">
      <w:pPr>
        <w:pStyle w:val="EndNoteBibliography"/>
        <w:rPr>
          <w:noProof/>
        </w:rPr>
      </w:pPr>
      <w:r w:rsidRPr="00761BF7">
        <w:rPr>
          <w:noProof/>
        </w:rPr>
        <w:t>11.</w:t>
      </w:r>
      <w:r w:rsidRPr="00761BF7">
        <w:rPr>
          <w:noProof/>
        </w:rPr>
        <w:tab/>
        <w:t>Ehrlich PR, Ehrlich AH. Can a collapse of global civilization be avoided? Proc Biol Sci. 2013;280(1754):20122845.</w:t>
      </w:r>
    </w:p>
    <w:p w14:paraId="4458F5D8" w14:textId="77777777" w:rsidR="00761BF7" w:rsidRPr="00761BF7" w:rsidRDefault="00761BF7" w:rsidP="00761BF7">
      <w:pPr>
        <w:pStyle w:val="EndNoteBibliography"/>
        <w:rPr>
          <w:noProof/>
        </w:rPr>
      </w:pPr>
      <w:r w:rsidRPr="00761BF7">
        <w:rPr>
          <w:noProof/>
        </w:rPr>
        <w:t>12.</w:t>
      </w:r>
      <w:r w:rsidRPr="00761BF7">
        <w:rPr>
          <w:noProof/>
        </w:rPr>
        <w:tab/>
        <w:t>Diamond J. Collapse: How Societies Choose to Fail or Succeed. New York: Viking Press; 2005.</w:t>
      </w:r>
    </w:p>
    <w:p w14:paraId="24358C52" w14:textId="77777777" w:rsidR="00761BF7" w:rsidRPr="00761BF7" w:rsidRDefault="00761BF7" w:rsidP="00761BF7">
      <w:pPr>
        <w:pStyle w:val="EndNoteBibliography"/>
        <w:rPr>
          <w:noProof/>
        </w:rPr>
      </w:pPr>
      <w:r w:rsidRPr="00761BF7">
        <w:rPr>
          <w:noProof/>
        </w:rPr>
        <w:lastRenderedPageBreak/>
        <w:t>13.</w:t>
      </w:r>
      <w:r w:rsidRPr="00761BF7">
        <w:rPr>
          <w:noProof/>
        </w:rPr>
        <w:tab/>
        <w:t>Brow</w:t>
      </w:r>
      <w:bookmarkStart w:id="0" w:name="_GoBack"/>
      <w:bookmarkEnd w:id="0"/>
      <w:r w:rsidRPr="00761BF7">
        <w:rPr>
          <w:noProof/>
        </w:rPr>
        <w:t>ner WS, Newman TB. Are all significant P values created equal? The analogy between diagnostic tests and clinical research. JAMA. 1987;257(18):2459-63.</w:t>
      </w:r>
    </w:p>
    <w:p w14:paraId="14F7422B" w14:textId="77777777" w:rsidR="00761BF7" w:rsidRPr="00761BF7" w:rsidRDefault="00761BF7" w:rsidP="00761BF7">
      <w:pPr>
        <w:pStyle w:val="EndNoteBibliography"/>
        <w:rPr>
          <w:noProof/>
        </w:rPr>
      </w:pPr>
      <w:r w:rsidRPr="00761BF7">
        <w:rPr>
          <w:noProof/>
        </w:rPr>
        <w:t>14.</w:t>
      </w:r>
      <w:r w:rsidRPr="00761BF7">
        <w:rPr>
          <w:noProof/>
        </w:rPr>
        <w:tab/>
        <w:t>Feynman R, Leighton R, Sands M. Six Easy Pieces: Essentials of Physics Explained by Its Most Brilliant Teacher. New York: Basic Books.</w:t>
      </w:r>
    </w:p>
    <w:p w14:paraId="0A81FB2F" w14:textId="77777777" w:rsidR="00761BF7" w:rsidRPr="00761BF7" w:rsidRDefault="00761BF7" w:rsidP="00761BF7">
      <w:pPr>
        <w:pStyle w:val="EndNoteBibliography"/>
        <w:rPr>
          <w:noProof/>
        </w:rPr>
      </w:pPr>
      <w:r w:rsidRPr="00761BF7">
        <w:rPr>
          <w:noProof/>
        </w:rPr>
        <w:t>15.</w:t>
      </w:r>
      <w:r w:rsidRPr="00761BF7">
        <w:rPr>
          <w:noProof/>
        </w:rPr>
        <w:tab/>
        <w:t>Cao J, Zhang S. Multiple comparison procedures. JAMA. 2014;312(5):543-4.</w:t>
      </w:r>
    </w:p>
    <w:p w14:paraId="3B429938" w14:textId="77777777" w:rsidR="00761BF7" w:rsidRPr="00761BF7" w:rsidRDefault="00761BF7" w:rsidP="00761BF7">
      <w:pPr>
        <w:pStyle w:val="EndNoteBibliography"/>
        <w:rPr>
          <w:noProof/>
        </w:rPr>
      </w:pPr>
      <w:r w:rsidRPr="00761BF7">
        <w:rPr>
          <w:noProof/>
        </w:rPr>
        <w:t>16.</w:t>
      </w:r>
      <w:r w:rsidRPr="00761BF7">
        <w:rPr>
          <w:noProof/>
        </w:rPr>
        <w:tab/>
        <w:t>Yadav K, Lewis RJ. Gatekeeping Strategies for Avoiding False-Positive Results in Clinical Trials With Many Comparisons. JAMA. 2017;318(14):1385-6.</w:t>
      </w:r>
    </w:p>
    <w:p w14:paraId="7F47C8D8" w14:textId="77777777" w:rsidR="00761BF7" w:rsidRPr="00761BF7" w:rsidRDefault="00761BF7" w:rsidP="00761BF7">
      <w:pPr>
        <w:pStyle w:val="EndNoteBibliography"/>
        <w:rPr>
          <w:noProof/>
        </w:rPr>
      </w:pPr>
      <w:r w:rsidRPr="00761BF7">
        <w:rPr>
          <w:noProof/>
        </w:rPr>
        <w:t>17.</w:t>
      </w:r>
      <w:r w:rsidRPr="00761BF7">
        <w:rPr>
          <w:noProof/>
        </w:rPr>
        <w:tab/>
        <w:t>Guyatt G, Rennie D, Evidence-Based Medicine Working Group., American Medical Association. Users' guides to the medical literature : a manual for evidence-based clinical practice. Chicago, IL: AMA Press; 2002. xxiii, 706 p. p.</w:t>
      </w:r>
    </w:p>
    <w:p w14:paraId="4FBA89FC" w14:textId="77777777" w:rsidR="00761BF7" w:rsidRPr="00761BF7" w:rsidRDefault="00761BF7" w:rsidP="00761BF7">
      <w:pPr>
        <w:pStyle w:val="EndNoteBibliography"/>
        <w:rPr>
          <w:noProof/>
        </w:rPr>
      </w:pPr>
      <w:r w:rsidRPr="00761BF7">
        <w:rPr>
          <w:noProof/>
        </w:rPr>
        <w:t>18.</w:t>
      </w:r>
      <w:r w:rsidRPr="00761BF7">
        <w:rPr>
          <w:noProof/>
        </w:rPr>
        <w:tab/>
        <w:t>Prevail Ii Writing Group, Multi-National PIST, Davey RT, Jr., Dodd L, Proschan MA, Neaton J, et al. A Randomized, Controlled Trial of ZMapp for Ebola Virus Infection. N Engl J Med. 2016;375(15):1448-56.</w:t>
      </w:r>
    </w:p>
    <w:p w14:paraId="05BA8308" w14:textId="77777777" w:rsidR="00761BF7" w:rsidRPr="00761BF7" w:rsidRDefault="00761BF7" w:rsidP="00761BF7">
      <w:pPr>
        <w:pStyle w:val="EndNoteBibliography"/>
        <w:rPr>
          <w:noProof/>
        </w:rPr>
      </w:pPr>
      <w:r w:rsidRPr="00761BF7">
        <w:rPr>
          <w:noProof/>
        </w:rPr>
        <w:t>19.</w:t>
      </w:r>
      <w:r w:rsidRPr="00761BF7">
        <w:rPr>
          <w:noProof/>
        </w:rPr>
        <w:tab/>
        <w:t>Dodd LE, Proschan MA, Neuhaus J, Koopmeiners JS, Neaton J, Beigel JD, et al. Design of a Randomized Controlled Trial for Ebola Virus Disease Medical Countermeasures: PREVAIL II, the Ebola MCM Study. J Infect Dis. 2016;213(12):1906-13.</w:t>
      </w:r>
    </w:p>
    <w:p w14:paraId="6BFB86B9" w14:textId="77777777" w:rsidR="00761BF7" w:rsidRPr="00761BF7" w:rsidRDefault="00761BF7" w:rsidP="00761BF7">
      <w:pPr>
        <w:pStyle w:val="EndNoteBibliography"/>
        <w:rPr>
          <w:noProof/>
        </w:rPr>
      </w:pPr>
      <w:r w:rsidRPr="00761BF7">
        <w:rPr>
          <w:noProof/>
        </w:rPr>
        <w:t>20.</w:t>
      </w:r>
      <w:r w:rsidRPr="00761BF7">
        <w:rPr>
          <w:noProof/>
        </w:rPr>
        <w:tab/>
        <w:t>Lee JJ, Chu CT. Bayesian clinical trials in action. Stat Med. 2012;31(25):2955-72.</w:t>
      </w:r>
    </w:p>
    <w:p w14:paraId="1947E466" w14:textId="77777777" w:rsidR="00761BF7" w:rsidRPr="00761BF7" w:rsidRDefault="00761BF7" w:rsidP="00761BF7">
      <w:pPr>
        <w:pStyle w:val="EndNoteBibliography"/>
        <w:rPr>
          <w:noProof/>
        </w:rPr>
      </w:pPr>
      <w:r w:rsidRPr="00761BF7">
        <w:rPr>
          <w:noProof/>
        </w:rPr>
        <w:t>21.</w:t>
      </w:r>
      <w:r w:rsidRPr="00761BF7">
        <w:rPr>
          <w:noProof/>
        </w:rPr>
        <w:tab/>
        <w:t>Sackett D, Haynes R, Guyatt G, Tugwell P. Clinical Epidemiology: A Basic Science for Clinical Medicine. Boston: Little, Brown and Company; 1991. 52 p.</w:t>
      </w:r>
    </w:p>
    <w:p w14:paraId="2879150A" w14:textId="77777777" w:rsidR="00761BF7" w:rsidRPr="00761BF7" w:rsidRDefault="00761BF7" w:rsidP="00761BF7">
      <w:pPr>
        <w:pStyle w:val="EndNoteBibliography"/>
        <w:rPr>
          <w:noProof/>
        </w:rPr>
      </w:pPr>
      <w:r w:rsidRPr="00761BF7">
        <w:rPr>
          <w:noProof/>
        </w:rPr>
        <w:t>22.</w:t>
      </w:r>
      <w:r w:rsidRPr="00761BF7">
        <w:rPr>
          <w:noProof/>
        </w:rPr>
        <w:tab/>
        <w:t>Jaffe DM, Tanz RR, Davis AT, Henretig F, Fleisher G. Antibiotic administration to treat possible occult bacteremia in febrile children. N Engl J Med. 1987;317(19):1175-80.</w:t>
      </w:r>
    </w:p>
    <w:p w14:paraId="58FE98DF" w14:textId="77777777" w:rsidR="00761BF7" w:rsidRPr="00761BF7" w:rsidRDefault="00761BF7" w:rsidP="00761BF7">
      <w:pPr>
        <w:pStyle w:val="EndNoteBibliography"/>
        <w:rPr>
          <w:noProof/>
        </w:rPr>
      </w:pPr>
      <w:r w:rsidRPr="00761BF7">
        <w:rPr>
          <w:noProof/>
        </w:rPr>
        <w:t>23.</w:t>
      </w:r>
      <w:r w:rsidRPr="00761BF7">
        <w:rPr>
          <w:noProof/>
        </w:rPr>
        <w:tab/>
        <w:t>Newman TB, Pantell RH. Occult bacteremia in febrile children. N Engl J Med. 1988;318(20):1338-9.</w:t>
      </w:r>
    </w:p>
    <w:p w14:paraId="19C3CB41" w14:textId="77777777" w:rsidR="00761BF7" w:rsidRPr="00761BF7" w:rsidRDefault="00761BF7" w:rsidP="00761BF7">
      <w:pPr>
        <w:pStyle w:val="EndNoteBibliography"/>
        <w:rPr>
          <w:noProof/>
        </w:rPr>
      </w:pPr>
      <w:r w:rsidRPr="00761BF7">
        <w:rPr>
          <w:noProof/>
        </w:rPr>
        <w:t>24.</w:t>
      </w:r>
      <w:r w:rsidRPr="00761BF7">
        <w:rPr>
          <w:noProof/>
        </w:rPr>
        <w:tab/>
        <w:t>Hanley JA, Lippman-Hand A. If nothing goes wrong, is everything all right? Interpreting zero numerators. JAMA. 1983;249(13):1743-5.</w:t>
      </w:r>
    </w:p>
    <w:p w14:paraId="00419A2E" w14:textId="77777777" w:rsidR="00761BF7" w:rsidRPr="00761BF7" w:rsidRDefault="00761BF7" w:rsidP="00761BF7">
      <w:pPr>
        <w:pStyle w:val="EndNoteBibliography"/>
        <w:rPr>
          <w:noProof/>
        </w:rPr>
      </w:pPr>
      <w:r w:rsidRPr="00761BF7">
        <w:rPr>
          <w:noProof/>
        </w:rPr>
        <w:t>25.</w:t>
      </w:r>
      <w:r w:rsidRPr="00761BF7">
        <w:rPr>
          <w:noProof/>
        </w:rPr>
        <w:tab/>
        <w:t>Newman TB. If almost nothing goes wrong, is almost everything all right? Interpreting small numerators. JAMA. 1995;274(13):1013.</w:t>
      </w:r>
    </w:p>
    <w:p w14:paraId="6E8C93CC" w14:textId="05D2BA4C" w:rsidR="00712B0A" w:rsidRPr="00EB1098" w:rsidRDefault="00041E3D" w:rsidP="00C90102">
      <w:pPr>
        <w:pStyle w:val="NormalWeb"/>
        <w:ind w:left="261" w:hanging="261"/>
      </w:pPr>
      <w:r>
        <w:fldChar w:fldCharType="end"/>
      </w:r>
    </w:p>
    <w:sectPr w:rsidR="00712B0A" w:rsidRPr="00EB1098" w:rsidSect="003F056A">
      <w:headerReference w:type="default" r:id="rId10"/>
      <w:footerReference w:type="even" r:id="rId11"/>
      <w:footerReference w:type="default" r:id="rId12"/>
      <w:pgSz w:w="12240" w:h="15840" w:code="1"/>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6A7FD0" w14:textId="77777777" w:rsidR="00032F7A" w:rsidRDefault="00032F7A" w:rsidP="00965F83">
      <w:r>
        <w:separator/>
      </w:r>
    </w:p>
  </w:endnote>
  <w:endnote w:type="continuationSeparator" w:id="0">
    <w:p w14:paraId="79A62FAF" w14:textId="77777777" w:rsidR="00032F7A" w:rsidRDefault="00032F7A" w:rsidP="00965F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MTSY">
    <w:altName w:val="Times New Roman"/>
    <w:panose1 w:val="020B0604020202020204"/>
    <w:charset w:val="00"/>
    <w:family w:val="swiss"/>
    <w:notTrueType/>
    <w:pitch w:val="default"/>
    <w:sig w:usb0="00000003" w:usb1="00000000" w:usb2="00000000" w:usb3="00000000" w:csb0="00000001" w:csb1="00000000"/>
  </w:font>
  <w:font w:name="Minion-Bold">
    <w:altName w:val="Cambria"/>
    <w:panose1 w:val="020B0604020202020204"/>
    <w:charset w:val="00"/>
    <w:family w:val="roman"/>
    <w:notTrueType/>
    <w:pitch w:val="default"/>
    <w:sig w:usb0="00000003" w:usb1="00000000" w:usb2="00000000" w:usb3="00000000" w:csb0="00000001" w:csb1="00000000"/>
  </w:font>
  <w:font w:name="Times New Roman PS">
    <w:panose1 w:val="02020603050405020304"/>
    <w:charset w:val="00"/>
    <w:family w:val="roman"/>
    <w:notTrueType/>
    <w:pitch w:val="default"/>
    <w:sig w:usb0="00000003" w:usb1="00000000" w:usb2="00000000" w:usb3="00000000" w:csb0="00000001" w:csb1="00000000"/>
  </w:font>
  <w:font w:name="Formata BQ-Regular">
    <w:altName w:val="Calibri"/>
    <w:panose1 w:val="020B0604020202020204"/>
    <w:charset w:val="00"/>
    <w:family w:val="roman"/>
    <w:notTrueType/>
    <w:pitch w:val="default"/>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Minion-Italic">
    <w:panose1 w:val="020B0604020202020204"/>
    <w:charset w:val="00"/>
    <w:family w:val="swiss"/>
    <w:notTrueType/>
    <w:pitch w:val="default"/>
    <w:sig w:usb0="00000003" w:usb1="00000000" w:usb2="00000000" w:usb3="00000000" w:csb0="00000001" w:csb1="00000000"/>
  </w:font>
  <w:font w:name="Lucida Grande">
    <w:altName w:val="Segoe UI"/>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Times">
    <w:panose1 w:val="0200050000000000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DA4ED" w14:textId="77777777" w:rsidR="00B86BB1" w:rsidRDefault="00B86BB1" w:rsidP="00764E7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8CC894" w14:textId="77777777" w:rsidR="00B86BB1" w:rsidRDefault="00B86BB1" w:rsidP="00E624E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585EAA" w14:textId="77777777" w:rsidR="00B86BB1" w:rsidRDefault="00B86BB1" w:rsidP="00764E7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E1304">
      <w:rPr>
        <w:rStyle w:val="PageNumber"/>
        <w:noProof/>
      </w:rPr>
      <w:t>16</w:t>
    </w:r>
    <w:r>
      <w:rPr>
        <w:rStyle w:val="PageNumber"/>
      </w:rPr>
      <w:fldChar w:fldCharType="end"/>
    </w:r>
  </w:p>
  <w:p w14:paraId="2434855D" w14:textId="77777777" w:rsidR="00B86BB1" w:rsidRDefault="00B86BB1" w:rsidP="0023654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6471CD" w14:textId="77777777" w:rsidR="00032F7A" w:rsidRDefault="00032F7A" w:rsidP="00965F83">
      <w:r>
        <w:separator/>
      </w:r>
    </w:p>
  </w:footnote>
  <w:footnote w:type="continuationSeparator" w:id="0">
    <w:p w14:paraId="54A68B78" w14:textId="77777777" w:rsidR="00032F7A" w:rsidRDefault="00032F7A" w:rsidP="00965F83">
      <w:r>
        <w:continuationSeparator/>
      </w:r>
    </w:p>
  </w:footnote>
  <w:footnote w:id="1">
    <w:p w14:paraId="751B536B" w14:textId="77777777" w:rsidR="00B86BB1" w:rsidRPr="006E78C3" w:rsidRDefault="00B86BB1">
      <w:pPr>
        <w:pStyle w:val="FootnoteText"/>
      </w:pPr>
      <w:r>
        <w:rPr>
          <w:rStyle w:val="FootnoteReference"/>
        </w:rPr>
        <w:footnoteRef/>
      </w:r>
      <w:r>
        <w:t xml:space="preserve"> </w:t>
      </w:r>
      <w:r w:rsidRPr="0027321A">
        <w:t xml:space="preserve">From the Greek </w:t>
      </w:r>
      <w:proofErr w:type="spellStart"/>
      <w:r w:rsidRPr="0027321A">
        <w:t>stokhos</w:t>
      </w:r>
      <w:proofErr w:type="spellEnd"/>
      <w:r w:rsidRPr="0027321A">
        <w:t>, meaning target, perhaps because shooting arrows at a target can be seen as a repeatable random process.</w:t>
      </w:r>
    </w:p>
  </w:footnote>
  <w:footnote w:id="2">
    <w:p w14:paraId="345C388B" w14:textId="3A3D208D" w:rsidR="00B86BB1" w:rsidRDefault="00B86BB1">
      <w:pPr>
        <w:pStyle w:val="FootnoteText"/>
      </w:pPr>
      <w:r>
        <w:rPr>
          <w:rStyle w:val="FootnoteReference"/>
        </w:rPr>
        <w:footnoteRef/>
      </w:r>
      <w:r>
        <w:t xml:space="preserve"> We are using “trials” very broadly here, to indicate repeatable random process</w:t>
      </w:r>
      <w:r w:rsidR="005F715F">
        <w:t>es</w:t>
      </w:r>
      <w:r>
        <w:t xml:space="preserve"> like tossing a coin or dealing a poker hand</w:t>
      </w:r>
    </w:p>
  </w:footnote>
  <w:footnote w:id="3">
    <w:p w14:paraId="50F1EBF6" w14:textId="77777777" w:rsidR="00B86BB1" w:rsidRPr="001556CF" w:rsidRDefault="00B86BB1" w:rsidP="00D24C84">
      <w:pPr>
        <w:pStyle w:val="FootnoteText"/>
      </w:pPr>
      <w:r w:rsidRPr="001556CF">
        <w:rPr>
          <w:rStyle w:val="FootnoteReference"/>
        </w:rPr>
        <w:footnoteRef/>
      </w:r>
      <w:r w:rsidRPr="001556CF">
        <w:t xml:space="preserve"> From Greek episteme, meaning knowledge</w:t>
      </w:r>
    </w:p>
  </w:footnote>
  <w:footnote w:id="4">
    <w:p w14:paraId="7BF3B86D" w14:textId="2E50A518" w:rsidR="004A2FE2" w:rsidRDefault="004A2FE2">
      <w:pPr>
        <w:pStyle w:val="FootnoteText"/>
      </w:pPr>
      <w:r>
        <w:rPr>
          <w:rStyle w:val="FootnoteReference"/>
        </w:rPr>
        <w:footnoteRef/>
      </w:r>
      <w:r>
        <w:t xml:space="preserve"> For simplicity, we'll assume</w:t>
      </w:r>
      <w:r w:rsidR="00A274C4">
        <w:t xml:space="preserve"> the test hypothesis is the null hypothesis for the </w:t>
      </w:r>
      <w:r w:rsidR="00E404F3">
        <w:t>next part</w:t>
      </w:r>
      <w:r w:rsidR="00A274C4">
        <w:t xml:space="preserve"> of this discussion</w:t>
      </w:r>
      <w:r w:rsidR="00C44DA8">
        <w:t>.</w:t>
      </w:r>
    </w:p>
  </w:footnote>
  <w:footnote w:id="5">
    <w:p w14:paraId="0BBE0EFB" w14:textId="5BD25969" w:rsidR="000532E9" w:rsidRDefault="000532E9">
      <w:pPr>
        <w:pStyle w:val="FootnoteText"/>
      </w:pPr>
      <w:r>
        <w:rPr>
          <w:rStyle w:val="FootnoteReference"/>
        </w:rPr>
        <w:footnoteRef/>
      </w:r>
      <w:r>
        <w:t xml:space="preserve"> </w:t>
      </w:r>
      <w:hyperlink r:id="rId1" w:history="1">
        <w:r w:rsidRPr="00E23DBC">
          <w:rPr>
            <w:rStyle w:val="Hyperlink"/>
          </w:rPr>
          <w:t>https://stats.nba.com/player/201939/</w:t>
        </w:r>
      </w:hyperlink>
      <w:r>
        <w:t>, accessed 11/19/18</w:t>
      </w:r>
    </w:p>
  </w:footnote>
  <w:footnote w:id="6">
    <w:p w14:paraId="76256CFA" w14:textId="11485B51" w:rsidR="000532E9" w:rsidRDefault="000532E9">
      <w:pPr>
        <w:pStyle w:val="FootnoteText"/>
      </w:pPr>
      <w:r>
        <w:rPr>
          <w:rStyle w:val="FootnoteReference"/>
        </w:rPr>
        <w:footnoteRef/>
      </w:r>
      <w:r>
        <w:t xml:space="preserve"> </w:t>
      </w:r>
      <w:hyperlink r:id="rId2" w:history="1">
        <w:r w:rsidRPr="00E23DBC">
          <w:rPr>
            <w:rStyle w:val="Hyperlink"/>
          </w:rPr>
          <w:t>https://stats.nba.com/player/203500/</w:t>
        </w:r>
      </w:hyperlink>
      <w:r>
        <w:t>, accessed 11/19/18</w:t>
      </w:r>
    </w:p>
  </w:footnote>
  <w:footnote w:id="7">
    <w:p w14:paraId="59E16AE2" w14:textId="77777777" w:rsidR="00B86BB1" w:rsidRPr="004B1430" w:rsidRDefault="00B86BB1" w:rsidP="00B41B98">
      <w:pPr>
        <w:pStyle w:val="NormalWeb"/>
        <w:ind w:left="162" w:hanging="162"/>
      </w:pPr>
      <w:r w:rsidRPr="004B1430">
        <w:rPr>
          <w:rStyle w:val="FootnoteReference"/>
        </w:rPr>
        <w:footnoteRef/>
      </w:r>
      <w:r w:rsidRPr="004B1430">
        <w:t xml:space="preserve"> </w:t>
      </w:r>
      <w:r w:rsidRPr="00515A1F">
        <w:rPr>
          <w:sz w:val="20"/>
          <w:szCs w:val="20"/>
        </w:rPr>
        <w:t>The analogy is not perfect, because for truly dichotomous disease states we need not specify a severity or stage of disease when estimating sensitivity, whereas we always must specify the magnitude of the difference we wish to detect when estimating power. This is because the degree of departure from the null hypothesis is not dichotomous.</w:t>
      </w:r>
    </w:p>
  </w:footnote>
  <w:footnote w:id="8">
    <w:p w14:paraId="5FACF3B3" w14:textId="27957870" w:rsidR="002901D1" w:rsidRDefault="002901D1" w:rsidP="00766A82">
      <w:pPr>
        <w:pStyle w:val="FootnoteText"/>
      </w:pPr>
      <w:r>
        <w:rPr>
          <w:rStyle w:val="FootnoteReference"/>
        </w:rPr>
        <w:footnoteRef/>
      </w:r>
      <w:r>
        <w:t xml:space="preserve"> Dr. Feynman's anecdote was </w:t>
      </w:r>
      <w:r w:rsidR="00766A82">
        <w:t>when license plates in California were 3 letters and 3 numbers, before the era of personalized license plates.</w:t>
      </w:r>
      <w:r>
        <w:t xml:space="preserve"> </w:t>
      </w:r>
    </w:p>
  </w:footnote>
  <w:footnote w:id="9">
    <w:p w14:paraId="37CE43FB" w14:textId="77777777" w:rsidR="00B86BB1" w:rsidRPr="00E624EF" w:rsidRDefault="00B86BB1" w:rsidP="00766A82">
      <w:pPr>
        <w:pStyle w:val="NormalWeb"/>
        <w:spacing w:before="0" w:beforeAutospacing="0" w:after="0" w:afterAutospacing="0"/>
        <w:rPr>
          <w:sz w:val="20"/>
          <w:szCs w:val="20"/>
        </w:rPr>
      </w:pPr>
      <w:r w:rsidRPr="00E624EF">
        <w:rPr>
          <w:rStyle w:val="FootnoteReference"/>
          <w:sz w:val="20"/>
          <w:szCs w:val="20"/>
        </w:rPr>
        <w:footnoteRef/>
      </w:r>
      <w:r w:rsidRPr="00E624EF">
        <w:rPr>
          <w:sz w:val="20"/>
          <w:szCs w:val="20"/>
        </w:rPr>
        <w:t xml:space="preserve"> To understand this, you need to understand the following probability theorem:</w:t>
      </w:r>
    </w:p>
    <w:p w14:paraId="7F12D2E4" w14:textId="24DDB11F" w:rsidR="00B86BB1" w:rsidRPr="00E624EF" w:rsidRDefault="00B86BB1" w:rsidP="00A00FDC">
      <w:pPr>
        <w:pStyle w:val="NormalWeb"/>
        <w:ind w:left="162"/>
        <w:rPr>
          <w:sz w:val="20"/>
          <w:szCs w:val="20"/>
        </w:rPr>
      </w:pPr>
      <w:proofErr w:type="gramStart"/>
      <w:r w:rsidRPr="00E624EF">
        <w:rPr>
          <w:sz w:val="20"/>
          <w:szCs w:val="20"/>
        </w:rPr>
        <w:t>P(</w:t>
      </w:r>
      <w:proofErr w:type="gramEnd"/>
      <w:r w:rsidRPr="00E624EF">
        <w:rPr>
          <w:sz w:val="20"/>
          <w:szCs w:val="20"/>
        </w:rPr>
        <w:t>A or B)</w:t>
      </w:r>
      <w:r w:rsidRPr="00E624EF">
        <w:rPr>
          <w:rFonts w:ascii="MTSY" w:hAnsi="MTSY" w:cs="MTSY"/>
          <w:sz w:val="20"/>
          <w:szCs w:val="20"/>
        </w:rPr>
        <w:t xml:space="preserve"> =</w:t>
      </w:r>
      <w:r w:rsidRPr="00E624EF">
        <w:rPr>
          <w:sz w:val="20"/>
          <w:szCs w:val="20"/>
        </w:rPr>
        <w:t xml:space="preserve"> P(A)</w:t>
      </w:r>
      <w:r w:rsidRPr="00E624EF">
        <w:rPr>
          <w:rFonts w:ascii="MTSY" w:hAnsi="MTSY" w:cs="MTSY"/>
          <w:sz w:val="20"/>
          <w:szCs w:val="20"/>
        </w:rPr>
        <w:t xml:space="preserve"> +</w:t>
      </w:r>
      <w:r w:rsidRPr="00E624EF">
        <w:rPr>
          <w:sz w:val="20"/>
          <w:szCs w:val="20"/>
        </w:rPr>
        <w:t xml:space="preserve"> P(B)</w:t>
      </w:r>
      <w:r w:rsidRPr="00E624EF">
        <w:rPr>
          <w:rFonts w:ascii="MTSY" w:hAnsi="MTSY" w:cs="MTSY"/>
          <w:sz w:val="20"/>
          <w:szCs w:val="20"/>
        </w:rPr>
        <w:t xml:space="preserve"> −</w:t>
      </w:r>
      <w:r w:rsidRPr="00E624EF">
        <w:rPr>
          <w:sz w:val="20"/>
          <w:szCs w:val="20"/>
        </w:rPr>
        <w:t xml:space="preserve"> P(A &amp; B)</w:t>
      </w:r>
      <w:r>
        <w:t xml:space="preserve">                        </w:t>
      </w:r>
      <w:r>
        <w:rPr>
          <w:noProof/>
          <w:sz w:val="20"/>
          <w:szCs w:val="20"/>
        </w:rPr>
        <w:drawing>
          <wp:inline distT="0" distB="0" distL="0" distR="0" wp14:anchorId="7F51BF14" wp14:editId="4E854D01">
            <wp:extent cx="1297940" cy="843519"/>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298707" cy="844017"/>
                    </a:xfrm>
                    <a:prstGeom prst="rect">
                      <a:avLst/>
                    </a:prstGeom>
                    <a:noFill/>
                    <a:ln>
                      <a:noFill/>
                    </a:ln>
                  </pic:spPr>
                </pic:pic>
              </a:graphicData>
            </a:graphic>
          </wp:inline>
        </w:drawing>
      </w:r>
    </w:p>
    <w:p w14:paraId="10316573" w14:textId="00A7C49A" w:rsidR="00B86BB1" w:rsidRPr="004B1430" w:rsidRDefault="00B86BB1" w:rsidP="00A00FDC">
      <w:pPr>
        <w:pStyle w:val="NormalWeb"/>
        <w:ind w:left="162"/>
        <w:rPr>
          <w:rFonts w:ascii="MTSY" w:hAnsi="MTSY" w:cs="MTSY"/>
        </w:rPr>
      </w:pPr>
      <w:r w:rsidRPr="00E624EF">
        <w:rPr>
          <w:sz w:val="20"/>
          <w:szCs w:val="20"/>
        </w:rPr>
        <w:t xml:space="preserve">It makes sense to subtract </w:t>
      </w:r>
      <w:proofErr w:type="gramStart"/>
      <w:r w:rsidRPr="00E624EF">
        <w:rPr>
          <w:sz w:val="20"/>
          <w:szCs w:val="20"/>
        </w:rPr>
        <w:t>P(</w:t>
      </w:r>
      <w:proofErr w:type="gramEnd"/>
      <w:r w:rsidRPr="00E624EF">
        <w:rPr>
          <w:sz w:val="20"/>
          <w:szCs w:val="20"/>
        </w:rPr>
        <w:t>A &amp; B) because otherwise th</w:t>
      </w:r>
      <w:r>
        <w:rPr>
          <w:sz w:val="20"/>
          <w:szCs w:val="20"/>
        </w:rPr>
        <w:t xml:space="preserve">at </w:t>
      </w:r>
      <w:r w:rsidRPr="00E624EF">
        <w:rPr>
          <w:sz w:val="20"/>
          <w:szCs w:val="20"/>
        </w:rPr>
        <w:t>probability gets counted twice</w:t>
      </w:r>
      <w:r>
        <w:rPr>
          <w:sz w:val="20"/>
          <w:szCs w:val="20"/>
        </w:rPr>
        <w:t xml:space="preserve"> (see Venn diagram above)</w:t>
      </w:r>
      <w:r w:rsidRPr="00E624EF">
        <w:rPr>
          <w:sz w:val="20"/>
          <w:szCs w:val="20"/>
        </w:rPr>
        <w:t>. With the Bonferroni correction, event A is rejection of null hypothesis A and event B is rejection of null hypothesis B. P(A)</w:t>
      </w:r>
      <w:r w:rsidRPr="00E624EF">
        <w:rPr>
          <w:rFonts w:ascii="MTSY" w:hAnsi="MTSY" w:cs="MTSY"/>
          <w:sz w:val="20"/>
          <w:szCs w:val="20"/>
        </w:rPr>
        <w:t xml:space="preserve"> =</w:t>
      </w:r>
      <w:r w:rsidRPr="00E624EF">
        <w:rPr>
          <w:sz w:val="20"/>
          <w:szCs w:val="20"/>
        </w:rPr>
        <w:t xml:space="preserve"> P(B)</w:t>
      </w:r>
      <w:r w:rsidRPr="00E624EF">
        <w:rPr>
          <w:rFonts w:ascii="MTSY" w:hAnsi="MTSY" w:cs="MTSY"/>
          <w:sz w:val="20"/>
          <w:szCs w:val="20"/>
        </w:rPr>
        <w:t xml:space="preserve"> =</w:t>
      </w:r>
      <w:r w:rsidRPr="00E624EF">
        <w:rPr>
          <w:sz w:val="20"/>
          <w:szCs w:val="20"/>
        </w:rPr>
        <w:t xml:space="preserve"> α, so P(A or B)</w:t>
      </w:r>
      <w:r w:rsidRPr="00E624EF">
        <w:rPr>
          <w:rFonts w:ascii="MTSY" w:hAnsi="MTSY" w:cs="MTSY"/>
          <w:sz w:val="20"/>
          <w:szCs w:val="20"/>
        </w:rPr>
        <w:t xml:space="preserve"> =</w:t>
      </w:r>
      <w:r w:rsidRPr="00E624EF">
        <w:rPr>
          <w:sz w:val="20"/>
          <w:szCs w:val="20"/>
        </w:rPr>
        <w:t xml:space="preserve"> P(A)</w:t>
      </w:r>
      <w:r w:rsidRPr="00E624EF">
        <w:rPr>
          <w:rFonts w:ascii="MTSY" w:hAnsi="MTSY" w:cs="MTSY"/>
          <w:sz w:val="20"/>
          <w:szCs w:val="20"/>
        </w:rPr>
        <w:t xml:space="preserve"> +</w:t>
      </w:r>
      <w:r w:rsidRPr="00E624EF">
        <w:rPr>
          <w:sz w:val="20"/>
          <w:szCs w:val="20"/>
        </w:rPr>
        <w:t xml:space="preserve"> P(B)</w:t>
      </w:r>
      <w:r w:rsidRPr="00E624EF">
        <w:rPr>
          <w:rFonts w:ascii="MTSY" w:hAnsi="MTSY" w:cs="MTSY"/>
          <w:sz w:val="20"/>
          <w:szCs w:val="20"/>
        </w:rPr>
        <w:t xml:space="preserve"> −</w:t>
      </w:r>
      <w:r w:rsidRPr="00E624EF">
        <w:rPr>
          <w:sz w:val="20"/>
          <w:szCs w:val="20"/>
        </w:rPr>
        <w:t xml:space="preserve"> P(A &amp; B)</w:t>
      </w:r>
      <w:r w:rsidRPr="00E624EF">
        <w:rPr>
          <w:rFonts w:ascii="MTSY" w:hAnsi="MTSY" w:cs="MTSY"/>
          <w:sz w:val="20"/>
          <w:szCs w:val="20"/>
        </w:rPr>
        <w:t xml:space="preserve"> = </w:t>
      </w:r>
      <w:r w:rsidRPr="00E624EF">
        <w:rPr>
          <w:sz w:val="20"/>
          <w:szCs w:val="20"/>
        </w:rPr>
        <w:t>α</w:t>
      </w:r>
      <w:r w:rsidRPr="00E624EF">
        <w:rPr>
          <w:rFonts w:ascii="MTSY" w:hAnsi="MTSY" w:cs="MTSY"/>
          <w:sz w:val="20"/>
          <w:szCs w:val="20"/>
        </w:rPr>
        <w:t xml:space="preserve"> +</w:t>
      </w:r>
      <w:r w:rsidRPr="00E624EF">
        <w:rPr>
          <w:sz w:val="20"/>
          <w:szCs w:val="20"/>
        </w:rPr>
        <w:t xml:space="preserve"> α</w:t>
      </w:r>
      <w:r w:rsidRPr="00E624EF">
        <w:rPr>
          <w:rFonts w:ascii="MTSY" w:hAnsi="MTSY" w:cs="MTSY"/>
          <w:sz w:val="20"/>
          <w:szCs w:val="20"/>
        </w:rPr>
        <w:t xml:space="preserve"> −</w:t>
      </w:r>
      <w:r w:rsidRPr="00E624EF">
        <w:rPr>
          <w:sz w:val="20"/>
          <w:szCs w:val="20"/>
        </w:rPr>
        <w:t>P(A &amp; B)</w:t>
      </w:r>
      <w:r w:rsidRPr="00E624EF">
        <w:rPr>
          <w:rFonts w:ascii="MTSY" w:hAnsi="MTSY" w:cs="MTSY"/>
          <w:sz w:val="20"/>
          <w:szCs w:val="20"/>
        </w:rPr>
        <w:t xml:space="preserve"> =</w:t>
      </w:r>
      <w:r w:rsidRPr="00E624EF">
        <w:rPr>
          <w:sz w:val="20"/>
          <w:szCs w:val="20"/>
        </w:rPr>
        <w:t xml:space="preserve"> 2α</w:t>
      </w:r>
      <w:r w:rsidRPr="00E624EF">
        <w:rPr>
          <w:rFonts w:ascii="MTSY" w:hAnsi="MTSY" w:cs="MTSY"/>
          <w:sz w:val="20"/>
          <w:szCs w:val="20"/>
        </w:rPr>
        <w:t xml:space="preserve"> −</w:t>
      </w:r>
      <w:r w:rsidRPr="00E624EF">
        <w:rPr>
          <w:sz w:val="20"/>
          <w:szCs w:val="20"/>
        </w:rPr>
        <w:t xml:space="preserve"> P(A &amp; B). Of course, it is possible to falsely reject 2 different null hypotheses, so </w:t>
      </w:r>
      <w:proofErr w:type="gramStart"/>
      <w:r w:rsidRPr="00E624EF">
        <w:rPr>
          <w:sz w:val="20"/>
          <w:szCs w:val="20"/>
        </w:rPr>
        <w:t>P(</w:t>
      </w:r>
      <w:proofErr w:type="gramEnd"/>
      <w:r w:rsidRPr="00E624EF">
        <w:rPr>
          <w:sz w:val="20"/>
          <w:szCs w:val="20"/>
        </w:rPr>
        <w:t>A &amp; B) &gt; 0. Therefore, the probability of falsely rejecting either of the null hypotheses must be less than 2α.</w:t>
      </w:r>
    </w:p>
  </w:footnote>
  <w:footnote w:id="10">
    <w:p w14:paraId="6AD5AD3B" w14:textId="1C167552" w:rsidR="00B86BB1" w:rsidRDefault="00B86BB1">
      <w:pPr>
        <w:pStyle w:val="FootnoteText"/>
      </w:pPr>
      <w:r>
        <w:rPr>
          <w:rStyle w:val="FootnoteReference"/>
        </w:rPr>
        <w:footnoteRef/>
      </w:r>
      <w:r>
        <w:t xml:space="preserve"> Actually, what we describe is the “positive False Discovery Rate” (</w:t>
      </w:r>
      <w:proofErr w:type="spellStart"/>
      <w:r>
        <w:t>pFDR</w:t>
      </w:r>
      <w:proofErr w:type="spellEnd"/>
      <w:r>
        <w:t xml:space="preserve">).  See </w:t>
      </w:r>
      <w:proofErr w:type="spellStart"/>
      <w:r>
        <w:t>Storey</w:t>
      </w:r>
      <w:proofErr w:type="spellEnd"/>
      <w:r>
        <w:t xml:space="preserve"> JD. The Positive False Discovery Rate: A Bayesian Interpretation and the q-Value. Annals of Statistics, 2003, 31(6): 2013-2035.</w:t>
      </w:r>
    </w:p>
  </w:footnote>
  <w:footnote w:id="11">
    <w:p w14:paraId="57EF9ABD" w14:textId="343161CC" w:rsidR="00B86BB1" w:rsidRDefault="00B86BB1" w:rsidP="00C216E7">
      <w:pPr>
        <w:pStyle w:val="FootnoteText"/>
      </w:pPr>
      <w:r>
        <w:rPr>
          <w:rStyle w:val="FootnoteReference"/>
        </w:rPr>
        <w:footnoteRef/>
      </w:r>
      <w:r>
        <w:t xml:space="preserve"> Fixing </w:t>
      </w:r>
      <w:r>
        <w:sym w:font="Symbol" w:char="F061"/>
      </w:r>
      <w:r>
        <w:t xml:space="preserve">=0.01 in advance is what makes this a </w:t>
      </w:r>
      <w:proofErr w:type="spellStart"/>
      <w:r>
        <w:t>pFDR</w:t>
      </w:r>
      <w:proofErr w:type="spellEnd"/>
      <w:r>
        <w:t xml:space="preserve"> instead of an FDR.  See </w:t>
      </w:r>
      <w:proofErr w:type="spellStart"/>
      <w:r>
        <w:t>Storey</w:t>
      </w:r>
      <w:proofErr w:type="spellEnd"/>
      <w:r>
        <w:t xml:space="preserve"> JD. The Positive False Discovery Rate: A Bayesian Interpretation and </w:t>
      </w:r>
      <w:proofErr w:type="gramStart"/>
      <w:r>
        <w:t>The</w:t>
      </w:r>
      <w:proofErr w:type="gramEnd"/>
      <w:r>
        <w:t xml:space="preserve"> q-Value. Annals of Statistics, 2003, 31(6): 2013-2035.</w:t>
      </w:r>
    </w:p>
    <w:p w14:paraId="769563B7" w14:textId="1A7364D2" w:rsidR="00B86BB1" w:rsidRDefault="00B86BB1">
      <w:pPr>
        <w:pStyle w:val="FootnoteText"/>
      </w:pPr>
    </w:p>
  </w:footnote>
  <w:footnote w:id="12">
    <w:p w14:paraId="60700478" w14:textId="77777777" w:rsidR="00B86BB1" w:rsidRPr="004B1430" w:rsidRDefault="00B86BB1" w:rsidP="00180FA1">
      <w:pPr>
        <w:pStyle w:val="NormalWeb"/>
      </w:pPr>
      <w:r w:rsidRPr="004B1430">
        <w:rPr>
          <w:rStyle w:val="FootnoteReference"/>
        </w:rPr>
        <w:footnoteRef/>
      </w:r>
      <w:r w:rsidRPr="004B1430">
        <w:t xml:space="preserve"> Statisticians get around the fact that confidence intervals don’t mean what it seems like they should by creating their own definition of the word “confidence.” This definition makes the statement that you can be 95% confident that the true value lies within the 95% confidence interval both true and tautologous.</w:t>
      </w:r>
    </w:p>
  </w:footnote>
  <w:footnote w:id="13">
    <w:p w14:paraId="446865C1" w14:textId="657622E8" w:rsidR="00B86BB1" w:rsidRPr="004B1430" w:rsidRDefault="00B86BB1" w:rsidP="004D1569">
      <w:pPr>
        <w:pStyle w:val="NormalWeb"/>
      </w:pPr>
      <w:r w:rsidRPr="004B1430">
        <w:rPr>
          <w:rStyle w:val="FootnoteReference"/>
        </w:rPr>
        <w:footnoteRef/>
      </w:r>
      <w:r w:rsidRPr="004B1430">
        <w:t xml:space="preserve"> The answer is that the posterior probability that the true RR is &lt;0.75 or &gt;1.33 could be 60% only if the prior probability were more than that. Given no additional information about treatments A and B, there is no reason to presume that this is the case.</w:t>
      </w:r>
    </w:p>
  </w:footnote>
  <w:footnote w:id="14">
    <w:p w14:paraId="7414881C" w14:textId="2920DE55" w:rsidR="00B86BB1" w:rsidRPr="004B1430" w:rsidRDefault="00B86BB1" w:rsidP="00123280">
      <w:pPr>
        <w:pStyle w:val="NormalWeb"/>
      </w:pPr>
      <w:r w:rsidRPr="004B1430">
        <w:rPr>
          <w:rStyle w:val="FootnoteReference"/>
        </w:rPr>
        <w:footnoteRef/>
      </w:r>
      <w:r w:rsidRPr="004B1430">
        <w:t xml:space="preserve"> Why they presented the OR, and not the RR is not clear, as this was a randomized trial. It is especially puzzling because the 95% CI for the RR is quite a bit narrower! They also presented the risk difference (12.5%</w:t>
      </w:r>
      <w:r w:rsidRPr="004B1430">
        <w:rPr>
          <w:rFonts w:ascii="MTSY" w:hAnsi="MTSY" w:cs="MTSY"/>
        </w:rPr>
        <w:t xml:space="preserve"> −</w:t>
      </w:r>
      <w:r w:rsidRPr="004B1430">
        <w:rPr>
          <w:sz w:val="21"/>
          <w:szCs w:val="21"/>
        </w:rPr>
        <w:t xml:space="preserve"> </w:t>
      </w:r>
      <w:r w:rsidRPr="004B1430">
        <w:t>10.5%</w:t>
      </w:r>
      <w:r w:rsidRPr="004B1430">
        <w:rPr>
          <w:rFonts w:ascii="MTSY" w:hAnsi="MTSY" w:cs="MTSY"/>
        </w:rPr>
        <w:t xml:space="preserve"> =</w:t>
      </w:r>
      <w:r w:rsidRPr="004B1430">
        <w:t xml:space="preserve"> 2%) and its confidence interval (</w:t>
      </w:r>
      <w:r w:rsidRPr="004B1430">
        <w:rPr>
          <w:rFonts w:ascii="MTSY" w:hAnsi="MTSY" w:cs="MTSY"/>
        </w:rPr>
        <w:t>−</w:t>
      </w:r>
      <w:r w:rsidRPr="004B1430">
        <w:t>15% to</w:t>
      </w:r>
      <w:r w:rsidRPr="004B1430">
        <w:rPr>
          <w:rFonts w:ascii="MTSY" w:hAnsi="MTSY" w:cs="MTSY"/>
        </w:rPr>
        <w:t xml:space="preserve"> +</w:t>
      </w:r>
      <w:r w:rsidRPr="004B1430">
        <w:t>32%).</w:t>
      </w:r>
    </w:p>
  </w:footnote>
  <w:footnote w:id="15">
    <w:p w14:paraId="52B682B2" w14:textId="5B5339A2" w:rsidR="00B86BB1" w:rsidRPr="004B1430" w:rsidRDefault="00B86BB1" w:rsidP="00F61DFB">
      <w:pPr>
        <w:pStyle w:val="NormalWeb"/>
      </w:pPr>
      <w:r w:rsidRPr="004B1430">
        <w:rPr>
          <w:rStyle w:val="FootnoteReference"/>
        </w:rPr>
        <w:footnoteRef/>
      </w:r>
      <w:r w:rsidRPr="004B1430">
        <w:t xml:space="preserve"> Note that the direction of the effect, albeit totally explicable by chance, is now in favor of placebo; the placebo group had a lower risk of complications than the amoxicillin group.</w:t>
      </w:r>
    </w:p>
  </w:footnote>
  <w:footnote w:id="16">
    <w:p w14:paraId="41049E63" w14:textId="458D4353" w:rsidR="00B86BB1" w:rsidRDefault="00B86BB1">
      <w:pPr>
        <w:pStyle w:val="FootnoteText"/>
      </w:pPr>
      <w:r>
        <w:rPr>
          <w:rStyle w:val="FootnoteReference"/>
        </w:rPr>
        <w:footnoteRef/>
      </w:r>
      <w:r>
        <w:t xml:space="preserve"> If p is the probability of an event, X is the number of events, and N is the number of trials, find the value of p such that P(X=0) = (1-</w:t>
      </w:r>
      <w:proofErr w:type="gramStart"/>
      <w:r>
        <w:t>p)</w:t>
      </w:r>
      <w:r>
        <w:rPr>
          <w:vertAlign w:val="superscript"/>
        </w:rPr>
        <w:t>N</w:t>
      </w:r>
      <w:proofErr w:type="gramEnd"/>
      <w:r>
        <w:t xml:space="preserve"> = 0.05.  N</w:t>
      </w:r>
      <w:r>
        <w:sym w:font="Symbol" w:char="F0B4"/>
      </w:r>
      <w:r>
        <w:t xml:space="preserve">ln(1-p) = </w:t>
      </w:r>
      <w:proofErr w:type="gramStart"/>
      <w:r>
        <w:t>ln(</w:t>
      </w:r>
      <w:proofErr w:type="gramEnd"/>
      <w:r>
        <w:t xml:space="preserve">0.05).  </w:t>
      </w:r>
      <w:proofErr w:type="gramStart"/>
      <w:r>
        <w:t>ln(</w:t>
      </w:r>
      <w:proofErr w:type="gramEnd"/>
      <w:r>
        <w:t xml:space="preserve">1- p) ≈ -p for p near 0; ln(0.05) ≈ -3 ; p = 3/N.  The “3” in the “Rule of 3” comes from the natural logarithm of </w:t>
      </w:r>
      <w:r w:rsidR="006422E9">
        <w:t>0.05</w:t>
      </w:r>
      <w:r>
        <w:t xml:space="preserve"> which is </w:t>
      </w:r>
      <w:r w:rsidR="006422E9">
        <w:t>-</w:t>
      </w:r>
      <w:r>
        <w:t xml:space="preserve">3.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211AE" w14:textId="5C32DF03" w:rsidR="000F2FDF" w:rsidRPr="000F2FDF" w:rsidRDefault="000F2FDF">
    <w:pPr>
      <w:pStyle w:val="Header"/>
      <w:rPr>
        <w:sz w:val="18"/>
      </w:rPr>
    </w:pPr>
    <w:r>
      <w:rPr>
        <w:sz w:val="18"/>
      </w:rPr>
      <w:fldChar w:fldCharType="begin"/>
    </w:r>
    <w:r>
      <w:rPr>
        <w:sz w:val="18"/>
      </w:rPr>
      <w:instrText xml:space="preserve"> FILENAME \p \* MERGEFORMAT </w:instrText>
    </w:r>
    <w:r>
      <w:rPr>
        <w:sz w:val="18"/>
      </w:rPr>
      <w:fldChar w:fldCharType="separate"/>
    </w:r>
    <w:r w:rsidR="00253A00">
      <w:rPr>
        <w:noProof/>
        <w:sz w:val="18"/>
      </w:rPr>
      <w:t>/Users/thomasnewman/Box Sync/EBD/EBD-2/Chapters for Cambridge 2019-0109/EBD2 Chapter 11 Understanding P values and CI 2019.0108.docx</w:t>
    </w:r>
    <w:r>
      <w:rPr>
        <w:sz w:val="18"/>
      </w:rPr>
      <w:fldChar w:fldCharType="end"/>
    </w:r>
    <w:r>
      <w:rPr>
        <w:sz w:val="18"/>
      </w:rPr>
      <w:t xml:space="preserve">   </w:t>
    </w:r>
    <w:r w:rsidR="00A16420">
      <w:rPr>
        <w:sz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0F6442"/>
    <w:multiLevelType w:val="hybridMultilevel"/>
    <w:tmpl w:val="F2680C0E"/>
    <w:lvl w:ilvl="0" w:tplc="B9904770">
      <w:start w:val="2"/>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 w15:restartNumberingAfterBreak="0">
    <w:nsid w:val="2E412D80"/>
    <w:multiLevelType w:val="hybridMultilevel"/>
    <w:tmpl w:val="812AC0D8"/>
    <w:lvl w:ilvl="0" w:tplc="7E7E06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8363476"/>
    <w:multiLevelType w:val="hybridMultilevel"/>
    <w:tmpl w:val="F66ACB7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678E7AB8"/>
    <w:multiLevelType w:val="hybridMultilevel"/>
    <w:tmpl w:val="BDB07C8E"/>
    <w:lvl w:ilvl="0" w:tplc="111E11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embedSystemFonts/>
  <w:bordersDoNotSurroundHeader/>
  <w:bordersDoNotSurroundFooter/>
  <w:proofState w:spelling="clean" w:grammar="clean"/>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2019-0103 USE THIS&lt;record-ids&gt;&lt;item&gt;1&lt;/item&gt;&lt;item&gt;115&lt;/item&gt;&lt;item&gt;116&lt;/item&gt;&lt;item&gt;163&lt;/item&gt;&lt;item&gt;165&lt;/item&gt;&lt;item&gt;166&lt;/item&gt;&lt;item&gt;454&lt;/item&gt;&lt;item&gt;745&lt;/item&gt;&lt;item&gt;997&lt;/item&gt;&lt;item&gt;1255&lt;/item&gt;&lt;item&gt;1492&lt;/item&gt;&lt;item&gt;1493&lt;/item&gt;&lt;item&gt;1494&lt;/item&gt;&lt;item&gt;1495&lt;/item&gt;&lt;item&gt;1496&lt;/item&gt;&lt;item&gt;1497&lt;/item&gt;&lt;item&gt;1500&lt;/item&gt;&lt;item&gt;1501&lt;/item&gt;&lt;item&gt;1502&lt;/item&gt;&lt;item&gt;1503&lt;/item&gt;&lt;item&gt;1504&lt;/item&gt;&lt;item&gt;1505&lt;/item&gt;&lt;item&gt;1506&lt;/item&gt;&lt;item&gt;1507&lt;/item&gt;&lt;item&gt;1646&lt;/item&gt;&lt;/record-ids&gt;&lt;/item&gt;&lt;/Libraries&gt;"/>
  </w:docVars>
  <w:rsids>
    <w:rsidRoot w:val="00A34B42"/>
    <w:rsid w:val="00001979"/>
    <w:rsid w:val="00001FB3"/>
    <w:rsid w:val="00007DFE"/>
    <w:rsid w:val="0001308B"/>
    <w:rsid w:val="00016B12"/>
    <w:rsid w:val="00021C53"/>
    <w:rsid w:val="0002711D"/>
    <w:rsid w:val="00027AEF"/>
    <w:rsid w:val="00032F7A"/>
    <w:rsid w:val="000338C5"/>
    <w:rsid w:val="0003635A"/>
    <w:rsid w:val="00041E3D"/>
    <w:rsid w:val="00045A07"/>
    <w:rsid w:val="00046A90"/>
    <w:rsid w:val="000477DB"/>
    <w:rsid w:val="00051A1E"/>
    <w:rsid w:val="000532E9"/>
    <w:rsid w:val="00057462"/>
    <w:rsid w:val="00057617"/>
    <w:rsid w:val="0005776A"/>
    <w:rsid w:val="00073A77"/>
    <w:rsid w:val="00074C5C"/>
    <w:rsid w:val="000809C9"/>
    <w:rsid w:val="0008172E"/>
    <w:rsid w:val="00085C38"/>
    <w:rsid w:val="0008694B"/>
    <w:rsid w:val="00090027"/>
    <w:rsid w:val="000904DD"/>
    <w:rsid w:val="000924AC"/>
    <w:rsid w:val="00092CF3"/>
    <w:rsid w:val="00092FE2"/>
    <w:rsid w:val="00093079"/>
    <w:rsid w:val="000933FA"/>
    <w:rsid w:val="00094036"/>
    <w:rsid w:val="000A6A8A"/>
    <w:rsid w:val="000A7CCA"/>
    <w:rsid w:val="000B3560"/>
    <w:rsid w:val="000B628F"/>
    <w:rsid w:val="000C2BC0"/>
    <w:rsid w:val="000C45F6"/>
    <w:rsid w:val="000C7561"/>
    <w:rsid w:val="000D547D"/>
    <w:rsid w:val="000E1304"/>
    <w:rsid w:val="000E35BF"/>
    <w:rsid w:val="000E410B"/>
    <w:rsid w:val="000E589E"/>
    <w:rsid w:val="000E5A6A"/>
    <w:rsid w:val="000F25F1"/>
    <w:rsid w:val="000F2FDF"/>
    <w:rsid w:val="000F3CD1"/>
    <w:rsid w:val="000F41A7"/>
    <w:rsid w:val="00100677"/>
    <w:rsid w:val="00103283"/>
    <w:rsid w:val="001033E9"/>
    <w:rsid w:val="00104109"/>
    <w:rsid w:val="00104DD4"/>
    <w:rsid w:val="00110984"/>
    <w:rsid w:val="00111162"/>
    <w:rsid w:val="001130F9"/>
    <w:rsid w:val="001136CD"/>
    <w:rsid w:val="00115AC6"/>
    <w:rsid w:val="00122189"/>
    <w:rsid w:val="00122988"/>
    <w:rsid w:val="00123280"/>
    <w:rsid w:val="001254D5"/>
    <w:rsid w:val="00143704"/>
    <w:rsid w:val="001448EF"/>
    <w:rsid w:val="0015281E"/>
    <w:rsid w:val="00153F73"/>
    <w:rsid w:val="00154AAD"/>
    <w:rsid w:val="00157002"/>
    <w:rsid w:val="0015759A"/>
    <w:rsid w:val="001604BF"/>
    <w:rsid w:val="00167942"/>
    <w:rsid w:val="00170367"/>
    <w:rsid w:val="0017123B"/>
    <w:rsid w:val="00173734"/>
    <w:rsid w:val="001759C9"/>
    <w:rsid w:val="001764DB"/>
    <w:rsid w:val="00176A28"/>
    <w:rsid w:val="00177E09"/>
    <w:rsid w:val="00180FA1"/>
    <w:rsid w:val="00183D9D"/>
    <w:rsid w:val="00190462"/>
    <w:rsid w:val="00192838"/>
    <w:rsid w:val="00192864"/>
    <w:rsid w:val="0019584C"/>
    <w:rsid w:val="001A1157"/>
    <w:rsid w:val="001A24CD"/>
    <w:rsid w:val="001A41D8"/>
    <w:rsid w:val="001A62AF"/>
    <w:rsid w:val="001A762E"/>
    <w:rsid w:val="001B1C99"/>
    <w:rsid w:val="001B2D25"/>
    <w:rsid w:val="001B3ABE"/>
    <w:rsid w:val="001B4953"/>
    <w:rsid w:val="001B5312"/>
    <w:rsid w:val="001B776F"/>
    <w:rsid w:val="001C44C2"/>
    <w:rsid w:val="001C6A6B"/>
    <w:rsid w:val="001D0461"/>
    <w:rsid w:val="001D1AE9"/>
    <w:rsid w:val="001D3149"/>
    <w:rsid w:val="001D31A7"/>
    <w:rsid w:val="001D3B2E"/>
    <w:rsid w:val="001D7C5B"/>
    <w:rsid w:val="001E0741"/>
    <w:rsid w:val="001E33E3"/>
    <w:rsid w:val="001E379C"/>
    <w:rsid w:val="001E472E"/>
    <w:rsid w:val="001E6B5F"/>
    <w:rsid w:val="001E6C18"/>
    <w:rsid w:val="001E7096"/>
    <w:rsid w:val="001F1F55"/>
    <w:rsid w:val="001F33F8"/>
    <w:rsid w:val="001F3403"/>
    <w:rsid w:val="001F4406"/>
    <w:rsid w:val="001F6EA8"/>
    <w:rsid w:val="001F7DC3"/>
    <w:rsid w:val="00201430"/>
    <w:rsid w:val="002034D7"/>
    <w:rsid w:val="00206C03"/>
    <w:rsid w:val="00210E35"/>
    <w:rsid w:val="002118FD"/>
    <w:rsid w:val="00213369"/>
    <w:rsid w:val="00216638"/>
    <w:rsid w:val="00217004"/>
    <w:rsid w:val="0022386C"/>
    <w:rsid w:val="002245D5"/>
    <w:rsid w:val="00230694"/>
    <w:rsid w:val="0023142F"/>
    <w:rsid w:val="002329B7"/>
    <w:rsid w:val="0023473E"/>
    <w:rsid w:val="002358BF"/>
    <w:rsid w:val="0023654F"/>
    <w:rsid w:val="00236E1B"/>
    <w:rsid w:val="00242EF2"/>
    <w:rsid w:val="00243DE0"/>
    <w:rsid w:val="002445E2"/>
    <w:rsid w:val="00245DBE"/>
    <w:rsid w:val="00250099"/>
    <w:rsid w:val="00251C7C"/>
    <w:rsid w:val="00253A00"/>
    <w:rsid w:val="00256E66"/>
    <w:rsid w:val="002641AD"/>
    <w:rsid w:val="00264B80"/>
    <w:rsid w:val="00266645"/>
    <w:rsid w:val="00266D89"/>
    <w:rsid w:val="00267BB3"/>
    <w:rsid w:val="00267DE5"/>
    <w:rsid w:val="002702E0"/>
    <w:rsid w:val="0027321A"/>
    <w:rsid w:val="0027402D"/>
    <w:rsid w:val="00275F82"/>
    <w:rsid w:val="002817B7"/>
    <w:rsid w:val="00281A8B"/>
    <w:rsid w:val="00281FB8"/>
    <w:rsid w:val="00282691"/>
    <w:rsid w:val="00287385"/>
    <w:rsid w:val="00287CB2"/>
    <w:rsid w:val="002901D1"/>
    <w:rsid w:val="00291A9A"/>
    <w:rsid w:val="0029324E"/>
    <w:rsid w:val="002974CA"/>
    <w:rsid w:val="002B6E89"/>
    <w:rsid w:val="002C10EB"/>
    <w:rsid w:val="002C7F64"/>
    <w:rsid w:val="002D0DE2"/>
    <w:rsid w:val="002D57D9"/>
    <w:rsid w:val="002D76E0"/>
    <w:rsid w:val="002E5F74"/>
    <w:rsid w:val="002E7438"/>
    <w:rsid w:val="002F3BD3"/>
    <w:rsid w:val="002F64DE"/>
    <w:rsid w:val="00305367"/>
    <w:rsid w:val="00307226"/>
    <w:rsid w:val="00312DB8"/>
    <w:rsid w:val="00313921"/>
    <w:rsid w:val="003175DA"/>
    <w:rsid w:val="00317ADA"/>
    <w:rsid w:val="0032447E"/>
    <w:rsid w:val="00325B5F"/>
    <w:rsid w:val="003279F9"/>
    <w:rsid w:val="00330C1A"/>
    <w:rsid w:val="00330D36"/>
    <w:rsid w:val="00331D14"/>
    <w:rsid w:val="00332DDE"/>
    <w:rsid w:val="00336AA6"/>
    <w:rsid w:val="00336AA9"/>
    <w:rsid w:val="003371E1"/>
    <w:rsid w:val="003400A1"/>
    <w:rsid w:val="0034601A"/>
    <w:rsid w:val="00346A54"/>
    <w:rsid w:val="0034727C"/>
    <w:rsid w:val="003522BF"/>
    <w:rsid w:val="00354C13"/>
    <w:rsid w:val="003631E3"/>
    <w:rsid w:val="00363AE2"/>
    <w:rsid w:val="00366093"/>
    <w:rsid w:val="0037539D"/>
    <w:rsid w:val="0037631B"/>
    <w:rsid w:val="00376382"/>
    <w:rsid w:val="00390156"/>
    <w:rsid w:val="00394140"/>
    <w:rsid w:val="00396A27"/>
    <w:rsid w:val="003973F2"/>
    <w:rsid w:val="003A0ADB"/>
    <w:rsid w:val="003A17D8"/>
    <w:rsid w:val="003A1CF5"/>
    <w:rsid w:val="003A374C"/>
    <w:rsid w:val="003B0A0F"/>
    <w:rsid w:val="003B1B75"/>
    <w:rsid w:val="003B29B9"/>
    <w:rsid w:val="003B380D"/>
    <w:rsid w:val="003B482B"/>
    <w:rsid w:val="003B4FAC"/>
    <w:rsid w:val="003B6457"/>
    <w:rsid w:val="003C2CA5"/>
    <w:rsid w:val="003C5371"/>
    <w:rsid w:val="003C541B"/>
    <w:rsid w:val="003C63E3"/>
    <w:rsid w:val="003D091A"/>
    <w:rsid w:val="003D1792"/>
    <w:rsid w:val="003D29F0"/>
    <w:rsid w:val="003D7435"/>
    <w:rsid w:val="003E0576"/>
    <w:rsid w:val="003E2076"/>
    <w:rsid w:val="003E33AA"/>
    <w:rsid w:val="003E471C"/>
    <w:rsid w:val="003E6948"/>
    <w:rsid w:val="003E739F"/>
    <w:rsid w:val="003F003A"/>
    <w:rsid w:val="003F056A"/>
    <w:rsid w:val="003F2982"/>
    <w:rsid w:val="003F45F3"/>
    <w:rsid w:val="003F4923"/>
    <w:rsid w:val="00401F84"/>
    <w:rsid w:val="00405FBA"/>
    <w:rsid w:val="00410D92"/>
    <w:rsid w:val="004131E3"/>
    <w:rsid w:val="00416FC0"/>
    <w:rsid w:val="0042505E"/>
    <w:rsid w:val="00427035"/>
    <w:rsid w:val="00432058"/>
    <w:rsid w:val="004366F7"/>
    <w:rsid w:val="004377CE"/>
    <w:rsid w:val="00440D54"/>
    <w:rsid w:val="0044407B"/>
    <w:rsid w:val="004465E2"/>
    <w:rsid w:val="004554BA"/>
    <w:rsid w:val="00457023"/>
    <w:rsid w:val="00457C37"/>
    <w:rsid w:val="00460F33"/>
    <w:rsid w:val="00461910"/>
    <w:rsid w:val="0046239A"/>
    <w:rsid w:val="00462C58"/>
    <w:rsid w:val="0046350E"/>
    <w:rsid w:val="00471881"/>
    <w:rsid w:val="0047357E"/>
    <w:rsid w:val="00475652"/>
    <w:rsid w:val="0048049D"/>
    <w:rsid w:val="004807B2"/>
    <w:rsid w:val="00481324"/>
    <w:rsid w:val="00482705"/>
    <w:rsid w:val="00482F9E"/>
    <w:rsid w:val="0048517E"/>
    <w:rsid w:val="00486A73"/>
    <w:rsid w:val="00486ADC"/>
    <w:rsid w:val="004879A0"/>
    <w:rsid w:val="00491468"/>
    <w:rsid w:val="004922F1"/>
    <w:rsid w:val="00493D72"/>
    <w:rsid w:val="00497556"/>
    <w:rsid w:val="004979B7"/>
    <w:rsid w:val="004A2FE2"/>
    <w:rsid w:val="004A5D4D"/>
    <w:rsid w:val="004A6886"/>
    <w:rsid w:val="004B1430"/>
    <w:rsid w:val="004B7AC3"/>
    <w:rsid w:val="004D1569"/>
    <w:rsid w:val="004D1DF5"/>
    <w:rsid w:val="004D505A"/>
    <w:rsid w:val="004E072F"/>
    <w:rsid w:val="004E0EAA"/>
    <w:rsid w:val="004E1498"/>
    <w:rsid w:val="004E27A2"/>
    <w:rsid w:val="004E6DB1"/>
    <w:rsid w:val="004E6F42"/>
    <w:rsid w:val="004F34F0"/>
    <w:rsid w:val="004F7B12"/>
    <w:rsid w:val="005011C4"/>
    <w:rsid w:val="00502EAF"/>
    <w:rsid w:val="005034D1"/>
    <w:rsid w:val="00503F0B"/>
    <w:rsid w:val="0050649D"/>
    <w:rsid w:val="0051175C"/>
    <w:rsid w:val="0051305D"/>
    <w:rsid w:val="00515A1F"/>
    <w:rsid w:val="0052263D"/>
    <w:rsid w:val="00522C30"/>
    <w:rsid w:val="0052340C"/>
    <w:rsid w:val="00524376"/>
    <w:rsid w:val="00526457"/>
    <w:rsid w:val="00527B60"/>
    <w:rsid w:val="00531A50"/>
    <w:rsid w:val="005329FF"/>
    <w:rsid w:val="005334CA"/>
    <w:rsid w:val="0053591C"/>
    <w:rsid w:val="0054118D"/>
    <w:rsid w:val="00542C82"/>
    <w:rsid w:val="00544605"/>
    <w:rsid w:val="00546AAF"/>
    <w:rsid w:val="00546BFC"/>
    <w:rsid w:val="00547EE8"/>
    <w:rsid w:val="005500D5"/>
    <w:rsid w:val="005517E2"/>
    <w:rsid w:val="00551FAB"/>
    <w:rsid w:val="005535B3"/>
    <w:rsid w:val="00564D25"/>
    <w:rsid w:val="00576B36"/>
    <w:rsid w:val="00577600"/>
    <w:rsid w:val="0058028E"/>
    <w:rsid w:val="0058064B"/>
    <w:rsid w:val="00583281"/>
    <w:rsid w:val="00591987"/>
    <w:rsid w:val="00593CE6"/>
    <w:rsid w:val="00594C0D"/>
    <w:rsid w:val="00596C76"/>
    <w:rsid w:val="005A1ABE"/>
    <w:rsid w:val="005A2000"/>
    <w:rsid w:val="005A279C"/>
    <w:rsid w:val="005A36C2"/>
    <w:rsid w:val="005A5353"/>
    <w:rsid w:val="005A5BDD"/>
    <w:rsid w:val="005A6480"/>
    <w:rsid w:val="005B09CC"/>
    <w:rsid w:val="005B0E0A"/>
    <w:rsid w:val="005B2E74"/>
    <w:rsid w:val="005B5DE7"/>
    <w:rsid w:val="005C33EA"/>
    <w:rsid w:val="005C5617"/>
    <w:rsid w:val="005D09B6"/>
    <w:rsid w:val="005D3460"/>
    <w:rsid w:val="005E015C"/>
    <w:rsid w:val="005E1159"/>
    <w:rsid w:val="005E22C4"/>
    <w:rsid w:val="005E7F4D"/>
    <w:rsid w:val="005F3DE2"/>
    <w:rsid w:val="005F5AFB"/>
    <w:rsid w:val="005F5C9A"/>
    <w:rsid w:val="005F6EFD"/>
    <w:rsid w:val="005F715F"/>
    <w:rsid w:val="005F71EB"/>
    <w:rsid w:val="005F74D3"/>
    <w:rsid w:val="00602CD5"/>
    <w:rsid w:val="00606AEA"/>
    <w:rsid w:val="00612E2C"/>
    <w:rsid w:val="00617FEA"/>
    <w:rsid w:val="00621249"/>
    <w:rsid w:val="00624983"/>
    <w:rsid w:val="00626005"/>
    <w:rsid w:val="0063582A"/>
    <w:rsid w:val="006379A9"/>
    <w:rsid w:val="006422E9"/>
    <w:rsid w:val="006428BF"/>
    <w:rsid w:val="006453C2"/>
    <w:rsid w:val="0065377F"/>
    <w:rsid w:val="00653DDF"/>
    <w:rsid w:val="00654070"/>
    <w:rsid w:val="006545B9"/>
    <w:rsid w:val="0065681C"/>
    <w:rsid w:val="00656E61"/>
    <w:rsid w:val="00657149"/>
    <w:rsid w:val="00660374"/>
    <w:rsid w:val="00665954"/>
    <w:rsid w:val="00666C43"/>
    <w:rsid w:val="00671977"/>
    <w:rsid w:val="006873BF"/>
    <w:rsid w:val="00687637"/>
    <w:rsid w:val="00690A6F"/>
    <w:rsid w:val="006930F6"/>
    <w:rsid w:val="00694B67"/>
    <w:rsid w:val="00697C2F"/>
    <w:rsid w:val="006A1138"/>
    <w:rsid w:val="006A7425"/>
    <w:rsid w:val="006B05A6"/>
    <w:rsid w:val="006B0BEE"/>
    <w:rsid w:val="006B4201"/>
    <w:rsid w:val="006B5660"/>
    <w:rsid w:val="006B5F2B"/>
    <w:rsid w:val="006B7D99"/>
    <w:rsid w:val="006C22C9"/>
    <w:rsid w:val="006C2DD9"/>
    <w:rsid w:val="006C5E96"/>
    <w:rsid w:val="006D28FD"/>
    <w:rsid w:val="006D2B29"/>
    <w:rsid w:val="006D46A9"/>
    <w:rsid w:val="006D6485"/>
    <w:rsid w:val="006E3030"/>
    <w:rsid w:val="006E63A2"/>
    <w:rsid w:val="006E78C3"/>
    <w:rsid w:val="006F3336"/>
    <w:rsid w:val="006F7E8F"/>
    <w:rsid w:val="0070236C"/>
    <w:rsid w:val="00703A9C"/>
    <w:rsid w:val="00704B0D"/>
    <w:rsid w:val="00707C3C"/>
    <w:rsid w:val="00712B0A"/>
    <w:rsid w:val="00713AC6"/>
    <w:rsid w:val="00716BD6"/>
    <w:rsid w:val="007171A9"/>
    <w:rsid w:val="00724FE2"/>
    <w:rsid w:val="00725EB3"/>
    <w:rsid w:val="00726D5B"/>
    <w:rsid w:val="00726FF6"/>
    <w:rsid w:val="0072705E"/>
    <w:rsid w:val="0073700C"/>
    <w:rsid w:val="00741672"/>
    <w:rsid w:val="00743860"/>
    <w:rsid w:val="00744F57"/>
    <w:rsid w:val="00746BA0"/>
    <w:rsid w:val="00747C56"/>
    <w:rsid w:val="0075374F"/>
    <w:rsid w:val="00753956"/>
    <w:rsid w:val="00754C87"/>
    <w:rsid w:val="0075548B"/>
    <w:rsid w:val="00761BF7"/>
    <w:rsid w:val="007635B5"/>
    <w:rsid w:val="00764E79"/>
    <w:rsid w:val="00766A82"/>
    <w:rsid w:val="00766D1C"/>
    <w:rsid w:val="00767C64"/>
    <w:rsid w:val="007700BA"/>
    <w:rsid w:val="007702CA"/>
    <w:rsid w:val="00770C04"/>
    <w:rsid w:val="00771E1C"/>
    <w:rsid w:val="0077213D"/>
    <w:rsid w:val="0077454D"/>
    <w:rsid w:val="00774A5B"/>
    <w:rsid w:val="0077786B"/>
    <w:rsid w:val="007813C6"/>
    <w:rsid w:val="007855BB"/>
    <w:rsid w:val="00786B13"/>
    <w:rsid w:val="007875E8"/>
    <w:rsid w:val="00790F34"/>
    <w:rsid w:val="00796899"/>
    <w:rsid w:val="007969F2"/>
    <w:rsid w:val="00796C94"/>
    <w:rsid w:val="007A0780"/>
    <w:rsid w:val="007A3846"/>
    <w:rsid w:val="007A4A2C"/>
    <w:rsid w:val="007A65B7"/>
    <w:rsid w:val="007A7314"/>
    <w:rsid w:val="007B172C"/>
    <w:rsid w:val="007B1FD0"/>
    <w:rsid w:val="007B49F1"/>
    <w:rsid w:val="007B6BA7"/>
    <w:rsid w:val="007B7197"/>
    <w:rsid w:val="007B7A86"/>
    <w:rsid w:val="007C2BF7"/>
    <w:rsid w:val="007C3CE0"/>
    <w:rsid w:val="007C6CD8"/>
    <w:rsid w:val="007C7CA2"/>
    <w:rsid w:val="007D0DAF"/>
    <w:rsid w:val="007D2252"/>
    <w:rsid w:val="007D3A1B"/>
    <w:rsid w:val="007D5405"/>
    <w:rsid w:val="007D7F2D"/>
    <w:rsid w:val="007E30F7"/>
    <w:rsid w:val="007E5F60"/>
    <w:rsid w:val="007E6211"/>
    <w:rsid w:val="007E661F"/>
    <w:rsid w:val="007E6DB3"/>
    <w:rsid w:val="007E7CAA"/>
    <w:rsid w:val="007F1559"/>
    <w:rsid w:val="007F1CD3"/>
    <w:rsid w:val="007F27EF"/>
    <w:rsid w:val="007F4B16"/>
    <w:rsid w:val="008020EA"/>
    <w:rsid w:val="00805D27"/>
    <w:rsid w:val="008068FC"/>
    <w:rsid w:val="0081069C"/>
    <w:rsid w:val="00811739"/>
    <w:rsid w:val="0081355F"/>
    <w:rsid w:val="008148BF"/>
    <w:rsid w:val="00815BCC"/>
    <w:rsid w:val="00823076"/>
    <w:rsid w:val="00823DF8"/>
    <w:rsid w:val="00827416"/>
    <w:rsid w:val="008365F1"/>
    <w:rsid w:val="008376B5"/>
    <w:rsid w:val="00840EF2"/>
    <w:rsid w:val="008410C7"/>
    <w:rsid w:val="0084215F"/>
    <w:rsid w:val="00845E3E"/>
    <w:rsid w:val="008468D8"/>
    <w:rsid w:val="00847E92"/>
    <w:rsid w:val="00854670"/>
    <w:rsid w:val="008546EC"/>
    <w:rsid w:val="00861B66"/>
    <w:rsid w:val="00866845"/>
    <w:rsid w:val="00866D26"/>
    <w:rsid w:val="0087266F"/>
    <w:rsid w:val="00876F45"/>
    <w:rsid w:val="00877C0F"/>
    <w:rsid w:val="00880F49"/>
    <w:rsid w:val="00881ED8"/>
    <w:rsid w:val="00882D06"/>
    <w:rsid w:val="00882DF7"/>
    <w:rsid w:val="00885693"/>
    <w:rsid w:val="0088695D"/>
    <w:rsid w:val="00894091"/>
    <w:rsid w:val="0089414F"/>
    <w:rsid w:val="008A1A75"/>
    <w:rsid w:val="008A3641"/>
    <w:rsid w:val="008B001C"/>
    <w:rsid w:val="008B3EF0"/>
    <w:rsid w:val="008B3F23"/>
    <w:rsid w:val="008B76E3"/>
    <w:rsid w:val="008C06DD"/>
    <w:rsid w:val="008C1F69"/>
    <w:rsid w:val="008C39C7"/>
    <w:rsid w:val="008D0299"/>
    <w:rsid w:val="008E37E5"/>
    <w:rsid w:val="008E6B66"/>
    <w:rsid w:val="008E7241"/>
    <w:rsid w:val="008F0C00"/>
    <w:rsid w:val="008F478A"/>
    <w:rsid w:val="00900BE6"/>
    <w:rsid w:val="00901689"/>
    <w:rsid w:val="00902A35"/>
    <w:rsid w:val="00905C4C"/>
    <w:rsid w:val="00905D70"/>
    <w:rsid w:val="00905E47"/>
    <w:rsid w:val="00906DD2"/>
    <w:rsid w:val="009079AB"/>
    <w:rsid w:val="0091252A"/>
    <w:rsid w:val="00916104"/>
    <w:rsid w:val="00921B46"/>
    <w:rsid w:val="0092417A"/>
    <w:rsid w:val="009245E4"/>
    <w:rsid w:val="009276FD"/>
    <w:rsid w:val="00931E8A"/>
    <w:rsid w:val="009321BF"/>
    <w:rsid w:val="00942592"/>
    <w:rsid w:val="009430DB"/>
    <w:rsid w:val="00943402"/>
    <w:rsid w:val="0094419C"/>
    <w:rsid w:val="00946D25"/>
    <w:rsid w:val="009565B0"/>
    <w:rsid w:val="00956B41"/>
    <w:rsid w:val="009572B6"/>
    <w:rsid w:val="009578B2"/>
    <w:rsid w:val="009609D0"/>
    <w:rsid w:val="00961FC8"/>
    <w:rsid w:val="00965F83"/>
    <w:rsid w:val="00972C41"/>
    <w:rsid w:val="00973AFF"/>
    <w:rsid w:val="009851B7"/>
    <w:rsid w:val="00986253"/>
    <w:rsid w:val="00987866"/>
    <w:rsid w:val="00987E00"/>
    <w:rsid w:val="00995EA1"/>
    <w:rsid w:val="009B19D4"/>
    <w:rsid w:val="009B36C0"/>
    <w:rsid w:val="009B6E35"/>
    <w:rsid w:val="009B7E7E"/>
    <w:rsid w:val="009C0201"/>
    <w:rsid w:val="009C25F0"/>
    <w:rsid w:val="009C29B8"/>
    <w:rsid w:val="009C46CB"/>
    <w:rsid w:val="009C71ED"/>
    <w:rsid w:val="009D06F8"/>
    <w:rsid w:val="009D2BE9"/>
    <w:rsid w:val="009D3033"/>
    <w:rsid w:val="009E5742"/>
    <w:rsid w:val="009F0814"/>
    <w:rsid w:val="009F1590"/>
    <w:rsid w:val="009F27F3"/>
    <w:rsid w:val="009F6B08"/>
    <w:rsid w:val="00A00FDC"/>
    <w:rsid w:val="00A06C61"/>
    <w:rsid w:val="00A102F1"/>
    <w:rsid w:val="00A15A21"/>
    <w:rsid w:val="00A16331"/>
    <w:rsid w:val="00A16420"/>
    <w:rsid w:val="00A218F8"/>
    <w:rsid w:val="00A23099"/>
    <w:rsid w:val="00A2372B"/>
    <w:rsid w:val="00A274C4"/>
    <w:rsid w:val="00A27AF1"/>
    <w:rsid w:val="00A3270D"/>
    <w:rsid w:val="00A34B42"/>
    <w:rsid w:val="00A403FB"/>
    <w:rsid w:val="00A4376B"/>
    <w:rsid w:val="00A442D7"/>
    <w:rsid w:val="00A451B4"/>
    <w:rsid w:val="00A45F53"/>
    <w:rsid w:val="00A514A5"/>
    <w:rsid w:val="00A52D3F"/>
    <w:rsid w:val="00A57208"/>
    <w:rsid w:val="00A600A0"/>
    <w:rsid w:val="00A616C8"/>
    <w:rsid w:val="00A61CBA"/>
    <w:rsid w:val="00A65F8F"/>
    <w:rsid w:val="00A677B1"/>
    <w:rsid w:val="00A70DAC"/>
    <w:rsid w:val="00A72C33"/>
    <w:rsid w:val="00A76AAE"/>
    <w:rsid w:val="00A77277"/>
    <w:rsid w:val="00A803BD"/>
    <w:rsid w:val="00A8186F"/>
    <w:rsid w:val="00A84AD6"/>
    <w:rsid w:val="00A85D07"/>
    <w:rsid w:val="00A85EA5"/>
    <w:rsid w:val="00A9039D"/>
    <w:rsid w:val="00A913B7"/>
    <w:rsid w:val="00A92E61"/>
    <w:rsid w:val="00A9436E"/>
    <w:rsid w:val="00AA03EF"/>
    <w:rsid w:val="00AA159C"/>
    <w:rsid w:val="00AA2360"/>
    <w:rsid w:val="00AA6996"/>
    <w:rsid w:val="00AB11CB"/>
    <w:rsid w:val="00AB1CCE"/>
    <w:rsid w:val="00AB2A00"/>
    <w:rsid w:val="00AB411D"/>
    <w:rsid w:val="00AB575C"/>
    <w:rsid w:val="00AB70F3"/>
    <w:rsid w:val="00AC13C9"/>
    <w:rsid w:val="00AC3E72"/>
    <w:rsid w:val="00AC7F30"/>
    <w:rsid w:val="00AD0B55"/>
    <w:rsid w:val="00AD1D01"/>
    <w:rsid w:val="00AD46DF"/>
    <w:rsid w:val="00AD478E"/>
    <w:rsid w:val="00AD589E"/>
    <w:rsid w:val="00AD6CF1"/>
    <w:rsid w:val="00AE0B09"/>
    <w:rsid w:val="00AF1989"/>
    <w:rsid w:val="00B00307"/>
    <w:rsid w:val="00B00EB5"/>
    <w:rsid w:val="00B02A02"/>
    <w:rsid w:val="00B11AB8"/>
    <w:rsid w:val="00B12C5C"/>
    <w:rsid w:val="00B14960"/>
    <w:rsid w:val="00B22AD4"/>
    <w:rsid w:val="00B23A6A"/>
    <w:rsid w:val="00B23BD7"/>
    <w:rsid w:val="00B2401E"/>
    <w:rsid w:val="00B274DA"/>
    <w:rsid w:val="00B327DB"/>
    <w:rsid w:val="00B332E2"/>
    <w:rsid w:val="00B34E69"/>
    <w:rsid w:val="00B41B98"/>
    <w:rsid w:val="00B421DE"/>
    <w:rsid w:val="00B46B23"/>
    <w:rsid w:val="00B47653"/>
    <w:rsid w:val="00B52893"/>
    <w:rsid w:val="00B533F8"/>
    <w:rsid w:val="00B53566"/>
    <w:rsid w:val="00B54986"/>
    <w:rsid w:val="00B67014"/>
    <w:rsid w:val="00B71E3E"/>
    <w:rsid w:val="00B75DF1"/>
    <w:rsid w:val="00B76B59"/>
    <w:rsid w:val="00B77B87"/>
    <w:rsid w:val="00B819C0"/>
    <w:rsid w:val="00B820AD"/>
    <w:rsid w:val="00B83F48"/>
    <w:rsid w:val="00B85EA2"/>
    <w:rsid w:val="00B86BB1"/>
    <w:rsid w:val="00B874DA"/>
    <w:rsid w:val="00B87FB8"/>
    <w:rsid w:val="00B906C3"/>
    <w:rsid w:val="00B91AAA"/>
    <w:rsid w:val="00B92E42"/>
    <w:rsid w:val="00B94AA4"/>
    <w:rsid w:val="00B97ADE"/>
    <w:rsid w:val="00BA7F28"/>
    <w:rsid w:val="00BB2935"/>
    <w:rsid w:val="00BB3D3A"/>
    <w:rsid w:val="00BC00AE"/>
    <w:rsid w:val="00BC45DC"/>
    <w:rsid w:val="00BC474C"/>
    <w:rsid w:val="00BD028A"/>
    <w:rsid w:val="00BD5A1F"/>
    <w:rsid w:val="00BE0B38"/>
    <w:rsid w:val="00BE7781"/>
    <w:rsid w:val="00BF069F"/>
    <w:rsid w:val="00BF5CB3"/>
    <w:rsid w:val="00C044D1"/>
    <w:rsid w:val="00C0708C"/>
    <w:rsid w:val="00C078DF"/>
    <w:rsid w:val="00C10155"/>
    <w:rsid w:val="00C1070C"/>
    <w:rsid w:val="00C10C0C"/>
    <w:rsid w:val="00C114F2"/>
    <w:rsid w:val="00C125B5"/>
    <w:rsid w:val="00C14CC2"/>
    <w:rsid w:val="00C16362"/>
    <w:rsid w:val="00C202AF"/>
    <w:rsid w:val="00C20C39"/>
    <w:rsid w:val="00C2113D"/>
    <w:rsid w:val="00C2154A"/>
    <w:rsid w:val="00C216E7"/>
    <w:rsid w:val="00C23825"/>
    <w:rsid w:val="00C24754"/>
    <w:rsid w:val="00C24A44"/>
    <w:rsid w:val="00C24A93"/>
    <w:rsid w:val="00C25B62"/>
    <w:rsid w:val="00C31313"/>
    <w:rsid w:val="00C3498D"/>
    <w:rsid w:val="00C40FC7"/>
    <w:rsid w:val="00C41321"/>
    <w:rsid w:val="00C4144B"/>
    <w:rsid w:val="00C43357"/>
    <w:rsid w:val="00C44DA8"/>
    <w:rsid w:val="00C45AA6"/>
    <w:rsid w:val="00C47095"/>
    <w:rsid w:val="00C47A13"/>
    <w:rsid w:val="00C509FD"/>
    <w:rsid w:val="00C527F4"/>
    <w:rsid w:val="00C54AC5"/>
    <w:rsid w:val="00C61905"/>
    <w:rsid w:val="00C660AB"/>
    <w:rsid w:val="00C66409"/>
    <w:rsid w:val="00C71CCA"/>
    <w:rsid w:val="00C74391"/>
    <w:rsid w:val="00C76C5F"/>
    <w:rsid w:val="00C81657"/>
    <w:rsid w:val="00C86C00"/>
    <w:rsid w:val="00C90102"/>
    <w:rsid w:val="00C9046E"/>
    <w:rsid w:val="00C91742"/>
    <w:rsid w:val="00C92B4F"/>
    <w:rsid w:val="00C93FB8"/>
    <w:rsid w:val="00C93FF7"/>
    <w:rsid w:val="00C95E98"/>
    <w:rsid w:val="00CA0738"/>
    <w:rsid w:val="00CA2A84"/>
    <w:rsid w:val="00CA32A0"/>
    <w:rsid w:val="00CA7007"/>
    <w:rsid w:val="00CB0EFE"/>
    <w:rsid w:val="00CB3FB3"/>
    <w:rsid w:val="00CB6183"/>
    <w:rsid w:val="00CB7F2E"/>
    <w:rsid w:val="00CC713E"/>
    <w:rsid w:val="00CD153D"/>
    <w:rsid w:val="00CD586E"/>
    <w:rsid w:val="00CD67B1"/>
    <w:rsid w:val="00CE09D9"/>
    <w:rsid w:val="00CE123C"/>
    <w:rsid w:val="00CE19A8"/>
    <w:rsid w:val="00CF269B"/>
    <w:rsid w:val="00CF726E"/>
    <w:rsid w:val="00D0565C"/>
    <w:rsid w:val="00D07216"/>
    <w:rsid w:val="00D1073F"/>
    <w:rsid w:val="00D10C6F"/>
    <w:rsid w:val="00D15968"/>
    <w:rsid w:val="00D24C84"/>
    <w:rsid w:val="00D25204"/>
    <w:rsid w:val="00D26233"/>
    <w:rsid w:val="00D263CF"/>
    <w:rsid w:val="00D30578"/>
    <w:rsid w:val="00D33C9A"/>
    <w:rsid w:val="00D33E38"/>
    <w:rsid w:val="00D378CF"/>
    <w:rsid w:val="00D4106A"/>
    <w:rsid w:val="00D43301"/>
    <w:rsid w:val="00D43BDE"/>
    <w:rsid w:val="00D47808"/>
    <w:rsid w:val="00D52D1D"/>
    <w:rsid w:val="00D55A70"/>
    <w:rsid w:val="00D57727"/>
    <w:rsid w:val="00D61B09"/>
    <w:rsid w:val="00D64B11"/>
    <w:rsid w:val="00D663B6"/>
    <w:rsid w:val="00D67D79"/>
    <w:rsid w:val="00D7109A"/>
    <w:rsid w:val="00D71135"/>
    <w:rsid w:val="00D75662"/>
    <w:rsid w:val="00D77AE9"/>
    <w:rsid w:val="00D811CD"/>
    <w:rsid w:val="00D81F7B"/>
    <w:rsid w:val="00D84061"/>
    <w:rsid w:val="00D86B27"/>
    <w:rsid w:val="00D875FA"/>
    <w:rsid w:val="00D90827"/>
    <w:rsid w:val="00D90FC6"/>
    <w:rsid w:val="00D91CC6"/>
    <w:rsid w:val="00D93381"/>
    <w:rsid w:val="00D969B1"/>
    <w:rsid w:val="00D97B4F"/>
    <w:rsid w:val="00DA2A3B"/>
    <w:rsid w:val="00DA35DE"/>
    <w:rsid w:val="00DA52F8"/>
    <w:rsid w:val="00DA581D"/>
    <w:rsid w:val="00DA5B35"/>
    <w:rsid w:val="00DA6233"/>
    <w:rsid w:val="00DA62B7"/>
    <w:rsid w:val="00DB0988"/>
    <w:rsid w:val="00DB112C"/>
    <w:rsid w:val="00DB2BB0"/>
    <w:rsid w:val="00DB70A4"/>
    <w:rsid w:val="00DB7131"/>
    <w:rsid w:val="00DB7566"/>
    <w:rsid w:val="00DC00F1"/>
    <w:rsid w:val="00DC2257"/>
    <w:rsid w:val="00DC3BCB"/>
    <w:rsid w:val="00DC4BBE"/>
    <w:rsid w:val="00DC4CBE"/>
    <w:rsid w:val="00DD1110"/>
    <w:rsid w:val="00DD16AD"/>
    <w:rsid w:val="00DE30DE"/>
    <w:rsid w:val="00DE7694"/>
    <w:rsid w:val="00DF03C2"/>
    <w:rsid w:val="00DF0678"/>
    <w:rsid w:val="00DF20F6"/>
    <w:rsid w:val="00E000C7"/>
    <w:rsid w:val="00E030B8"/>
    <w:rsid w:val="00E054ED"/>
    <w:rsid w:val="00E069D4"/>
    <w:rsid w:val="00E10A88"/>
    <w:rsid w:val="00E13D21"/>
    <w:rsid w:val="00E20BCC"/>
    <w:rsid w:val="00E23975"/>
    <w:rsid w:val="00E2545F"/>
    <w:rsid w:val="00E34E8E"/>
    <w:rsid w:val="00E362B1"/>
    <w:rsid w:val="00E404F3"/>
    <w:rsid w:val="00E43AC5"/>
    <w:rsid w:val="00E46A38"/>
    <w:rsid w:val="00E5557A"/>
    <w:rsid w:val="00E563BA"/>
    <w:rsid w:val="00E60911"/>
    <w:rsid w:val="00E624EF"/>
    <w:rsid w:val="00E636F6"/>
    <w:rsid w:val="00E64F30"/>
    <w:rsid w:val="00E64F5C"/>
    <w:rsid w:val="00E650C9"/>
    <w:rsid w:val="00E6738F"/>
    <w:rsid w:val="00E67D90"/>
    <w:rsid w:val="00E703FC"/>
    <w:rsid w:val="00E73116"/>
    <w:rsid w:val="00E75236"/>
    <w:rsid w:val="00E84815"/>
    <w:rsid w:val="00E86799"/>
    <w:rsid w:val="00E91337"/>
    <w:rsid w:val="00E93003"/>
    <w:rsid w:val="00E96849"/>
    <w:rsid w:val="00EA0046"/>
    <w:rsid w:val="00EA02A3"/>
    <w:rsid w:val="00EA03EE"/>
    <w:rsid w:val="00EA102E"/>
    <w:rsid w:val="00EA46BC"/>
    <w:rsid w:val="00EA7A9A"/>
    <w:rsid w:val="00EB1098"/>
    <w:rsid w:val="00EB2517"/>
    <w:rsid w:val="00EB6826"/>
    <w:rsid w:val="00EB6DE3"/>
    <w:rsid w:val="00EB7EA1"/>
    <w:rsid w:val="00EC04CF"/>
    <w:rsid w:val="00EC1143"/>
    <w:rsid w:val="00EC3CB0"/>
    <w:rsid w:val="00EC63C9"/>
    <w:rsid w:val="00EE01D1"/>
    <w:rsid w:val="00EE0AD5"/>
    <w:rsid w:val="00EE355F"/>
    <w:rsid w:val="00EF1B49"/>
    <w:rsid w:val="00EF466E"/>
    <w:rsid w:val="00EF5620"/>
    <w:rsid w:val="00EF5AF2"/>
    <w:rsid w:val="00EF65AC"/>
    <w:rsid w:val="00F0243C"/>
    <w:rsid w:val="00F05A05"/>
    <w:rsid w:val="00F065CD"/>
    <w:rsid w:val="00F10F28"/>
    <w:rsid w:val="00F127E9"/>
    <w:rsid w:val="00F12E32"/>
    <w:rsid w:val="00F12E59"/>
    <w:rsid w:val="00F14FEF"/>
    <w:rsid w:val="00F15DE3"/>
    <w:rsid w:val="00F178F9"/>
    <w:rsid w:val="00F1792B"/>
    <w:rsid w:val="00F17D5E"/>
    <w:rsid w:val="00F274A3"/>
    <w:rsid w:val="00F32A4C"/>
    <w:rsid w:val="00F333B5"/>
    <w:rsid w:val="00F334B4"/>
    <w:rsid w:val="00F34033"/>
    <w:rsid w:val="00F355DE"/>
    <w:rsid w:val="00F41C45"/>
    <w:rsid w:val="00F43F75"/>
    <w:rsid w:val="00F443E6"/>
    <w:rsid w:val="00F5270B"/>
    <w:rsid w:val="00F538EC"/>
    <w:rsid w:val="00F53ECE"/>
    <w:rsid w:val="00F5642E"/>
    <w:rsid w:val="00F571D4"/>
    <w:rsid w:val="00F61DFB"/>
    <w:rsid w:val="00F63601"/>
    <w:rsid w:val="00F64791"/>
    <w:rsid w:val="00F647B7"/>
    <w:rsid w:val="00F655EA"/>
    <w:rsid w:val="00F67AE7"/>
    <w:rsid w:val="00F71612"/>
    <w:rsid w:val="00F749AA"/>
    <w:rsid w:val="00F74C48"/>
    <w:rsid w:val="00F77239"/>
    <w:rsid w:val="00F811CE"/>
    <w:rsid w:val="00F8336E"/>
    <w:rsid w:val="00F842DE"/>
    <w:rsid w:val="00F84D93"/>
    <w:rsid w:val="00F90C70"/>
    <w:rsid w:val="00F964B4"/>
    <w:rsid w:val="00FA127A"/>
    <w:rsid w:val="00FA384A"/>
    <w:rsid w:val="00FA539A"/>
    <w:rsid w:val="00FA655B"/>
    <w:rsid w:val="00FB1363"/>
    <w:rsid w:val="00FB42F2"/>
    <w:rsid w:val="00FC07CC"/>
    <w:rsid w:val="00FC1A35"/>
    <w:rsid w:val="00FC2E06"/>
    <w:rsid w:val="00FC325D"/>
    <w:rsid w:val="00FC478E"/>
    <w:rsid w:val="00FC4DD4"/>
    <w:rsid w:val="00FC556D"/>
    <w:rsid w:val="00FC7626"/>
    <w:rsid w:val="00FD0031"/>
    <w:rsid w:val="00FD1EEC"/>
    <w:rsid w:val="00FE448E"/>
    <w:rsid w:val="00FE5471"/>
    <w:rsid w:val="00FE64E2"/>
    <w:rsid w:val="00FE713C"/>
    <w:rsid w:val="00FF302A"/>
    <w:rsid w:val="00FF43C7"/>
    <w:rsid w:val="00FF61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476EAC"/>
  <w14:defaultImageDpi w14:val="300"/>
  <w15:docId w15:val="{A104220E-94C3-914F-B1B6-6E2AD1DDF5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1AB8"/>
    <w:rPr>
      <w:rFonts w:ascii="Times New Roman" w:hAnsi="Times New Roman"/>
      <w:sz w:val="24"/>
      <w:szCs w:val="24"/>
    </w:rPr>
  </w:style>
  <w:style w:type="paragraph" w:styleId="Heading1">
    <w:name w:val="heading 1"/>
    <w:basedOn w:val="NormalWeb"/>
    <w:link w:val="Heading1Char"/>
    <w:qFormat/>
    <w:rsid w:val="00BE0B38"/>
    <w:pPr>
      <w:keepNext/>
      <w:outlineLvl w:val="0"/>
    </w:pPr>
    <w:rPr>
      <w:rFonts w:cs="Arial"/>
      <w:b/>
      <w:bCs/>
      <w:kern w:val="32"/>
      <w:sz w:val="43"/>
      <w:szCs w:val="32"/>
    </w:rPr>
  </w:style>
  <w:style w:type="paragraph" w:styleId="Heading2">
    <w:name w:val="heading 2"/>
    <w:basedOn w:val="NormalWeb"/>
    <w:link w:val="Heading2Char"/>
    <w:qFormat/>
    <w:rsid w:val="00BE0B38"/>
    <w:pPr>
      <w:keepNext/>
      <w:outlineLvl w:val="1"/>
    </w:pPr>
    <w:rPr>
      <w:rFonts w:cs="Arial"/>
      <w:b/>
      <w:bCs/>
      <w:iCs/>
      <w:sz w:val="38"/>
      <w:szCs w:val="28"/>
    </w:rPr>
  </w:style>
  <w:style w:type="paragraph" w:styleId="Heading3">
    <w:name w:val="heading 3"/>
    <w:basedOn w:val="NormalWeb"/>
    <w:link w:val="Heading3Char"/>
    <w:qFormat/>
    <w:rsid w:val="00BE0B38"/>
    <w:pPr>
      <w:keepNext/>
      <w:outlineLvl w:val="2"/>
    </w:pPr>
    <w:rPr>
      <w:rFonts w:cs="Arial"/>
      <w:b/>
      <w:bCs/>
      <w:sz w:val="34"/>
      <w:szCs w:val="26"/>
    </w:rPr>
  </w:style>
  <w:style w:type="paragraph" w:styleId="Heading4">
    <w:name w:val="heading 4"/>
    <w:basedOn w:val="NormalWeb"/>
    <w:link w:val="Heading4Char"/>
    <w:qFormat/>
    <w:rsid w:val="00BE0B38"/>
    <w:pPr>
      <w:keepNext/>
      <w:outlineLvl w:val="3"/>
    </w:pPr>
    <w:rPr>
      <w:b/>
      <w:bCs/>
      <w:sz w:val="31"/>
      <w:szCs w:val="28"/>
    </w:rPr>
  </w:style>
  <w:style w:type="paragraph" w:styleId="Heading5">
    <w:name w:val="heading 5"/>
    <w:basedOn w:val="NormalWeb"/>
    <w:link w:val="Heading5Char"/>
    <w:qFormat/>
    <w:rsid w:val="00BE0B38"/>
    <w:pPr>
      <w:outlineLvl w:val="4"/>
    </w:pPr>
    <w:rPr>
      <w:b/>
      <w:bCs/>
      <w:iCs/>
      <w:sz w:val="29"/>
      <w:szCs w:val="26"/>
    </w:rPr>
  </w:style>
  <w:style w:type="paragraph" w:styleId="Heading6">
    <w:name w:val="heading 6"/>
    <w:basedOn w:val="NormalWeb"/>
    <w:link w:val="Heading6Char"/>
    <w:qFormat/>
    <w:rsid w:val="00BE0B38"/>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MTSY" w:hAnsi="MTSY" w:cs="MTSY"/>
    </w:rPr>
  </w:style>
  <w:style w:type="character" w:customStyle="1" w:styleId="eIta">
    <w:name w:val="eIta"/>
    <w:rsid w:val="00BE0B38"/>
    <w:rPr>
      <w:rFonts w:ascii="Times New Roman" w:hAnsi="Times New Roman"/>
      <w:i/>
    </w:rPr>
  </w:style>
  <w:style w:type="paragraph" w:customStyle="1" w:styleId="Style4">
    <w:name w:val="Style4"/>
    <w:basedOn w:val="Normal"/>
    <w:next w:val="Normal"/>
    <w:uiPriority w:val="99"/>
    <w:rPr>
      <w:rFonts w:ascii="Minion-Bold" w:hAnsi="Minion-Bold" w:cs="Minion-Bold"/>
    </w:rPr>
  </w:style>
  <w:style w:type="paragraph" w:customStyle="1" w:styleId="Style5">
    <w:name w:val="Style5"/>
    <w:basedOn w:val="Normal"/>
    <w:next w:val="Normal"/>
    <w:uiPriority w:val="99"/>
    <w:rPr>
      <w:rFonts w:ascii="Times New Roman PS" w:hAnsi="Times New Roman PS" w:cs="Times New Roman PS"/>
      <w:sz w:val="15"/>
      <w:szCs w:val="15"/>
    </w:rPr>
  </w:style>
  <w:style w:type="paragraph" w:customStyle="1" w:styleId="Style6">
    <w:name w:val="Style6"/>
    <w:basedOn w:val="Normal"/>
    <w:next w:val="Normal"/>
    <w:uiPriority w:val="99"/>
    <w:rPr>
      <w:rFonts w:ascii="Formata BQ-Regular" w:hAnsi="Formata BQ-Regular" w:cs="Formata BQ-Regular"/>
      <w:sz w:val="18"/>
      <w:szCs w:val="18"/>
    </w:rPr>
  </w:style>
  <w:style w:type="paragraph" w:customStyle="1" w:styleId="Style7">
    <w:name w:val="Style7"/>
    <w:basedOn w:val="Normal"/>
    <w:next w:val="Normal"/>
    <w:uiPriority w:val="99"/>
    <w:rPr>
      <w:rFonts w:ascii="Symbol" w:hAnsi="Symbol" w:cs="Symbol"/>
    </w:rPr>
  </w:style>
  <w:style w:type="paragraph" w:customStyle="1" w:styleId="Style8">
    <w:name w:val="Style8"/>
    <w:basedOn w:val="Normal"/>
    <w:next w:val="Normal"/>
    <w:uiPriority w:val="99"/>
    <w:rPr>
      <w:rFonts w:ascii="Minion-Italic" w:hAnsi="Minion-Italic" w:cs="Minion-Italic"/>
    </w:rPr>
  </w:style>
  <w:style w:type="paragraph" w:customStyle="1" w:styleId="Style9">
    <w:name w:val="Style9"/>
    <w:basedOn w:val="Normal"/>
    <w:next w:val="Normal"/>
    <w:uiPriority w:val="99"/>
    <w:rPr>
      <w:sz w:val="18"/>
      <w:szCs w:val="18"/>
    </w:rPr>
  </w:style>
  <w:style w:type="paragraph" w:customStyle="1" w:styleId="Style10">
    <w:name w:val="Style10"/>
    <w:basedOn w:val="Normal"/>
    <w:next w:val="Normal"/>
    <w:uiPriority w:val="99"/>
    <w:rPr>
      <w:sz w:val="17"/>
      <w:szCs w:val="17"/>
    </w:rPr>
  </w:style>
  <w:style w:type="paragraph" w:customStyle="1" w:styleId="Style11">
    <w:name w:val="Style11"/>
    <w:basedOn w:val="Normal"/>
    <w:next w:val="Normal"/>
    <w:uiPriority w:val="99"/>
    <w:rPr>
      <w:sz w:val="17"/>
      <w:szCs w:val="17"/>
    </w:rPr>
  </w:style>
  <w:style w:type="paragraph" w:customStyle="1" w:styleId="Style12">
    <w:name w:val="Style12"/>
    <w:basedOn w:val="Normal"/>
    <w:next w:val="Normal"/>
    <w:uiPriority w:val="99"/>
    <w:rPr>
      <w:sz w:val="17"/>
      <w:szCs w:val="17"/>
    </w:rPr>
  </w:style>
  <w:style w:type="paragraph" w:customStyle="1" w:styleId="Style13">
    <w:name w:val="Style13"/>
    <w:basedOn w:val="Normal"/>
    <w:next w:val="Normal"/>
    <w:uiPriority w:val="99"/>
    <w:rPr>
      <w:sz w:val="12"/>
      <w:szCs w:val="12"/>
    </w:rPr>
  </w:style>
  <w:style w:type="paragraph" w:customStyle="1" w:styleId="Style14">
    <w:name w:val="Style14"/>
    <w:basedOn w:val="Normal"/>
    <w:next w:val="Normal"/>
    <w:uiPriority w:val="99"/>
    <w:rPr>
      <w:sz w:val="16"/>
      <w:szCs w:val="16"/>
    </w:rPr>
  </w:style>
  <w:style w:type="paragraph" w:customStyle="1" w:styleId="Style15">
    <w:name w:val="Style15"/>
    <w:basedOn w:val="Normal"/>
    <w:next w:val="Normal"/>
    <w:uiPriority w:val="99"/>
    <w:rPr>
      <w:sz w:val="18"/>
      <w:szCs w:val="18"/>
    </w:rPr>
  </w:style>
  <w:style w:type="paragraph" w:customStyle="1" w:styleId="Style16">
    <w:name w:val="Style16"/>
    <w:basedOn w:val="Normal"/>
    <w:next w:val="Normal"/>
    <w:uiPriority w:val="99"/>
    <w:rPr>
      <w:sz w:val="17"/>
      <w:szCs w:val="17"/>
    </w:rPr>
  </w:style>
  <w:style w:type="paragraph" w:customStyle="1" w:styleId="Style17">
    <w:name w:val="Style17"/>
    <w:basedOn w:val="Normal"/>
    <w:next w:val="Normal"/>
    <w:uiPriority w:val="99"/>
    <w:rPr>
      <w:sz w:val="17"/>
      <w:szCs w:val="17"/>
    </w:rPr>
  </w:style>
  <w:style w:type="paragraph" w:customStyle="1" w:styleId="Style18">
    <w:name w:val="Style18"/>
    <w:basedOn w:val="Normal"/>
    <w:next w:val="Normal"/>
    <w:uiPriority w:val="99"/>
    <w:rPr>
      <w:sz w:val="18"/>
      <w:szCs w:val="18"/>
    </w:rPr>
  </w:style>
  <w:style w:type="paragraph" w:customStyle="1" w:styleId="Style19">
    <w:name w:val="Style19"/>
    <w:basedOn w:val="Normal"/>
    <w:next w:val="Normal"/>
    <w:uiPriority w:val="99"/>
    <w:rPr>
      <w:sz w:val="18"/>
      <w:szCs w:val="18"/>
    </w:rPr>
  </w:style>
  <w:style w:type="paragraph" w:customStyle="1" w:styleId="Style20">
    <w:name w:val="Style20"/>
    <w:basedOn w:val="Normal"/>
    <w:next w:val="Normal"/>
    <w:uiPriority w:val="99"/>
    <w:rPr>
      <w:sz w:val="18"/>
      <w:szCs w:val="18"/>
    </w:rPr>
  </w:style>
  <w:style w:type="paragraph" w:customStyle="1" w:styleId="Style21">
    <w:name w:val="Style21"/>
    <w:basedOn w:val="Normal"/>
    <w:next w:val="Normal"/>
    <w:uiPriority w:val="99"/>
  </w:style>
  <w:style w:type="paragraph" w:customStyle="1" w:styleId="Style22">
    <w:name w:val="Style22"/>
    <w:basedOn w:val="Normal"/>
    <w:next w:val="Normal"/>
    <w:uiPriority w:val="99"/>
    <w:rPr>
      <w:sz w:val="16"/>
      <w:szCs w:val="16"/>
    </w:rPr>
  </w:style>
  <w:style w:type="paragraph" w:customStyle="1" w:styleId="Style23">
    <w:name w:val="Style23"/>
    <w:basedOn w:val="Normal"/>
    <w:next w:val="Normal"/>
    <w:uiPriority w:val="99"/>
    <w:rPr>
      <w:sz w:val="16"/>
      <w:szCs w:val="16"/>
    </w:rPr>
  </w:style>
  <w:style w:type="paragraph" w:customStyle="1" w:styleId="Style24">
    <w:name w:val="Style24"/>
    <w:basedOn w:val="Normal"/>
    <w:next w:val="Normal"/>
    <w:uiPriority w:val="99"/>
    <w:rPr>
      <w:sz w:val="18"/>
      <w:szCs w:val="18"/>
    </w:rPr>
  </w:style>
  <w:style w:type="paragraph" w:customStyle="1" w:styleId="Style25">
    <w:name w:val="Style25"/>
    <w:basedOn w:val="Normal"/>
    <w:next w:val="Normal"/>
    <w:uiPriority w:val="99"/>
    <w:rPr>
      <w:sz w:val="16"/>
      <w:szCs w:val="16"/>
    </w:rPr>
  </w:style>
  <w:style w:type="paragraph" w:customStyle="1" w:styleId="Style26">
    <w:name w:val="Style26"/>
    <w:basedOn w:val="Normal"/>
    <w:next w:val="Normal"/>
    <w:uiPriority w:val="99"/>
    <w:rPr>
      <w:sz w:val="15"/>
      <w:szCs w:val="15"/>
    </w:rPr>
  </w:style>
  <w:style w:type="paragraph" w:customStyle="1" w:styleId="Style27">
    <w:name w:val="Style27"/>
    <w:basedOn w:val="Normal"/>
    <w:next w:val="Normal"/>
    <w:uiPriority w:val="99"/>
    <w:rPr>
      <w:sz w:val="12"/>
      <w:szCs w:val="12"/>
    </w:rPr>
  </w:style>
  <w:style w:type="paragraph" w:customStyle="1" w:styleId="Style28">
    <w:name w:val="Style28"/>
    <w:basedOn w:val="Normal"/>
    <w:next w:val="Normal"/>
    <w:uiPriority w:val="99"/>
    <w:rPr>
      <w:sz w:val="18"/>
      <w:szCs w:val="18"/>
    </w:rPr>
  </w:style>
  <w:style w:type="paragraph" w:customStyle="1" w:styleId="Style29">
    <w:name w:val="Style29"/>
    <w:basedOn w:val="Normal"/>
    <w:next w:val="Normal"/>
    <w:uiPriority w:val="99"/>
    <w:rPr>
      <w:sz w:val="18"/>
      <w:szCs w:val="18"/>
    </w:rPr>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712B0A"/>
    <w:rPr>
      <w:b/>
      <w:bCs/>
      <w:sz w:val="31"/>
      <w:szCs w:val="28"/>
      <w:lang w:val="en-US" w:eastAsia="en-US" w:bidi="ar-SA"/>
    </w:rPr>
  </w:style>
  <w:style w:type="character" w:customStyle="1" w:styleId="Heading5Char">
    <w:name w:val="Heading 5 Char"/>
    <w:link w:val="Heading5"/>
    <w:rsid w:val="00712B0A"/>
    <w:rPr>
      <w:b/>
      <w:bCs/>
      <w:iCs/>
      <w:sz w:val="29"/>
      <w:szCs w:val="26"/>
      <w:lang w:val="en-US" w:eastAsia="en-US" w:bidi="ar-SA"/>
    </w:rPr>
  </w:style>
  <w:style w:type="character" w:customStyle="1" w:styleId="Heading6Char">
    <w:name w:val="Heading 6 Char"/>
    <w:link w:val="Heading6"/>
    <w:rsid w:val="00712B0A"/>
    <w:rPr>
      <w:b/>
      <w:bCs/>
      <w:sz w:val="26"/>
      <w:szCs w:val="22"/>
      <w:lang w:val="en-US" w:eastAsia="en-US" w:bidi="ar-SA"/>
    </w:rPr>
  </w:style>
  <w:style w:type="paragraph" w:styleId="NormalWeb">
    <w:name w:val="Normal (Web)"/>
    <w:basedOn w:val="Normal"/>
    <w:uiPriority w:val="99"/>
    <w:rsid w:val="00BE0B38"/>
    <w:pPr>
      <w:spacing w:before="100" w:beforeAutospacing="1" w:after="100" w:afterAutospacing="1"/>
    </w:pPr>
  </w:style>
  <w:style w:type="paragraph" w:customStyle="1" w:styleId="Affiliation">
    <w:name w:val="Affiliation"/>
    <w:basedOn w:val="NormalWeb"/>
    <w:rsid w:val="00BE0B38"/>
  </w:style>
  <w:style w:type="paragraph" w:customStyle="1" w:styleId="Author">
    <w:name w:val="Author"/>
    <w:basedOn w:val="NormalWeb"/>
    <w:rsid w:val="00BE0B38"/>
    <w:rPr>
      <w:sz w:val="26"/>
    </w:rPr>
  </w:style>
  <w:style w:type="paragraph" w:customStyle="1" w:styleId="Editor">
    <w:name w:val="Editor"/>
    <w:basedOn w:val="NormalWeb"/>
    <w:rsid w:val="00BE0B38"/>
    <w:rPr>
      <w:sz w:val="26"/>
    </w:rPr>
  </w:style>
  <w:style w:type="paragraph" w:customStyle="1" w:styleId="Edition">
    <w:name w:val="Edition"/>
    <w:basedOn w:val="NormalWeb"/>
    <w:rsid w:val="00BE0B38"/>
  </w:style>
  <w:style w:type="paragraph" w:customStyle="1" w:styleId="Dedication">
    <w:name w:val="Dedication"/>
    <w:basedOn w:val="NormalWeb"/>
    <w:rsid w:val="00BE0B38"/>
  </w:style>
  <w:style w:type="paragraph" w:customStyle="1" w:styleId="Half-title">
    <w:name w:val="Half-title"/>
    <w:basedOn w:val="NormalWeb"/>
    <w:rsid w:val="00BE0B38"/>
  </w:style>
  <w:style w:type="paragraph" w:customStyle="1" w:styleId="Copyright">
    <w:name w:val="Copyright"/>
    <w:basedOn w:val="NormalWeb"/>
    <w:rsid w:val="00BE0B38"/>
  </w:style>
  <w:style w:type="paragraph" w:customStyle="1" w:styleId="LOC">
    <w:name w:val="LOC"/>
    <w:basedOn w:val="NormalWeb"/>
    <w:rsid w:val="00BE0B38"/>
  </w:style>
  <w:style w:type="paragraph" w:customStyle="1" w:styleId="Publisher">
    <w:name w:val="Publisher"/>
    <w:basedOn w:val="NormalWeb"/>
    <w:rsid w:val="00BE0B38"/>
  </w:style>
  <w:style w:type="paragraph" w:styleId="Subtitle">
    <w:name w:val="Subtitle"/>
    <w:basedOn w:val="NormalWeb"/>
    <w:link w:val="SubtitleChar"/>
    <w:qFormat/>
    <w:rsid w:val="00BE0B38"/>
    <w:pPr>
      <w:outlineLvl w:val="1"/>
    </w:pPr>
    <w:rPr>
      <w:rFonts w:cs="Arial"/>
    </w:rPr>
  </w:style>
  <w:style w:type="character" w:customStyle="1" w:styleId="SubtitleChar">
    <w:name w:val="Subtitle Char"/>
    <w:link w:val="Subtitle"/>
    <w:rsid w:val="00712B0A"/>
    <w:rPr>
      <w:rFonts w:cs="Arial"/>
      <w:sz w:val="24"/>
      <w:szCs w:val="24"/>
      <w:lang w:val="en-US" w:eastAsia="en-US" w:bidi="ar-SA"/>
    </w:rPr>
  </w:style>
  <w:style w:type="paragraph" w:customStyle="1" w:styleId="TOCpart">
    <w:name w:val="TOCpart"/>
    <w:basedOn w:val="NormalWeb"/>
    <w:rsid w:val="00BE0B38"/>
  </w:style>
  <w:style w:type="paragraph" w:customStyle="1" w:styleId="TOCChapter">
    <w:name w:val="TOCChapter"/>
    <w:basedOn w:val="NormalWeb"/>
    <w:rsid w:val="00BE0B38"/>
  </w:style>
  <w:style w:type="paragraph" w:customStyle="1" w:styleId="TOCpagenumber">
    <w:name w:val="TOCpagenumber"/>
    <w:basedOn w:val="NormalWeb"/>
    <w:rsid w:val="00BE0B38"/>
  </w:style>
  <w:style w:type="paragraph" w:customStyle="1" w:styleId="TOCsubchapter">
    <w:name w:val="TOCsubchapter"/>
    <w:basedOn w:val="NormalWeb"/>
    <w:rsid w:val="00BE0B38"/>
  </w:style>
  <w:style w:type="paragraph" w:customStyle="1" w:styleId="TOCsubsubchapter">
    <w:name w:val="TOCsubsubchapter"/>
    <w:basedOn w:val="NormalWeb"/>
    <w:rsid w:val="00BE0B38"/>
  </w:style>
  <w:style w:type="paragraph" w:customStyle="1" w:styleId="TOCsubsubsubchapter">
    <w:name w:val="TOCsubsubsubchapter"/>
    <w:basedOn w:val="NormalWeb"/>
    <w:rsid w:val="00BE0B38"/>
  </w:style>
  <w:style w:type="paragraph" w:styleId="Caption">
    <w:name w:val="caption"/>
    <w:basedOn w:val="NormalWeb"/>
    <w:qFormat/>
    <w:rsid w:val="00BE0B38"/>
    <w:rPr>
      <w:bCs/>
      <w:szCs w:val="20"/>
    </w:rPr>
  </w:style>
  <w:style w:type="paragraph" w:customStyle="1" w:styleId="Blockquote">
    <w:name w:val="Blockquote"/>
    <w:basedOn w:val="NormalWeb"/>
    <w:rsid w:val="00BE0B38"/>
    <w:pPr>
      <w:ind w:left="432" w:right="432"/>
    </w:pPr>
  </w:style>
  <w:style w:type="paragraph" w:customStyle="1" w:styleId="Extract">
    <w:name w:val="Extract"/>
    <w:basedOn w:val="NormalWeb"/>
    <w:rsid w:val="00BE0B38"/>
    <w:pPr>
      <w:ind w:left="432" w:right="432"/>
    </w:pPr>
  </w:style>
  <w:style w:type="paragraph" w:customStyle="1" w:styleId="Indentblock">
    <w:name w:val="Indentblock"/>
    <w:basedOn w:val="NormalWeb"/>
    <w:rsid w:val="00BE0B38"/>
    <w:pPr>
      <w:ind w:left="432"/>
    </w:pPr>
  </w:style>
  <w:style w:type="paragraph" w:customStyle="1" w:styleId="Indenthanginga">
    <w:name w:val="Indenthanginga"/>
    <w:basedOn w:val="NormalWeb"/>
    <w:rsid w:val="00BE0B38"/>
    <w:pPr>
      <w:ind w:left="432" w:hanging="432"/>
    </w:pPr>
  </w:style>
  <w:style w:type="paragraph" w:customStyle="1" w:styleId="Indenthanging1">
    <w:name w:val="Indenthanging1"/>
    <w:basedOn w:val="NormalWeb"/>
    <w:rsid w:val="00BE0B38"/>
    <w:pPr>
      <w:ind w:left="190" w:hanging="190"/>
    </w:pPr>
  </w:style>
  <w:style w:type="paragraph" w:customStyle="1" w:styleId="Indenthangingb">
    <w:name w:val="Indenthangingb"/>
    <w:basedOn w:val="NormalWeb"/>
    <w:rsid w:val="00BE0B38"/>
    <w:pPr>
      <w:ind w:left="432" w:hanging="432"/>
    </w:pPr>
  </w:style>
  <w:style w:type="paragraph" w:customStyle="1" w:styleId="Table">
    <w:name w:val="Table"/>
    <w:basedOn w:val="NormalWeb"/>
    <w:rsid w:val="00BE0B38"/>
    <w:pPr>
      <w:spacing w:before="48" w:beforeAutospacing="0" w:after="48" w:afterAutospacing="0"/>
      <w:ind w:left="144"/>
    </w:pPr>
  </w:style>
  <w:style w:type="paragraph" w:customStyle="1" w:styleId="NlTable">
    <w:name w:val="NlTable"/>
    <w:basedOn w:val="Table"/>
    <w:rsid w:val="00BE0B38"/>
  </w:style>
  <w:style w:type="paragraph" w:customStyle="1" w:styleId="Note">
    <w:name w:val="Note"/>
    <w:basedOn w:val="Table"/>
    <w:rsid w:val="00BE0B38"/>
  </w:style>
  <w:style w:type="paragraph" w:customStyle="1" w:styleId="Sidebar">
    <w:name w:val="Sidebar"/>
    <w:basedOn w:val="Table"/>
    <w:rsid w:val="00BE0B38"/>
  </w:style>
  <w:style w:type="paragraph" w:customStyle="1" w:styleId="Indexmain">
    <w:name w:val="Indexmain"/>
    <w:basedOn w:val="NormalWeb"/>
    <w:rsid w:val="00BE0B38"/>
    <w:pPr>
      <w:spacing w:before="24" w:beforeAutospacing="0" w:after="24" w:afterAutospacing="0"/>
      <w:ind w:left="360" w:hanging="360"/>
    </w:pPr>
  </w:style>
  <w:style w:type="paragraph" w:customStyle="1" w:styleId="Indexsub">
    <w:name w:val="Indexsub"/>
    <w:basedOn w:val="NormalWeb"/>
    <w:rsid w:val="00BE0B38"/>
    <w:pPr>
      <w:spacing w:before="24" w:beforeAutospacing="0" w:after="24" w:afterAutospacing="0"/>
      <w:ind w:left="619" w:hanging="360"/>
    </w:pPr>
  </w:style>
  <w:style w:type="paragraph" w:customStyle="1" w:styleId="Indexsubsub">
    <w:name w:val="Indexsubsub"/>
    <w:basedOn w:val="NormalWeb"/>
    <w:rsid w:val="00BE0B38"/>
    <w:pPr>
      <w:spacing w:before="24" w:beforeAutospacing="0" w:after="24" w:afterAutospacing="0"/>
      <w:ind w:left="907" w:hanging="360"/>
    </w:pPr>
  </w:style>
  <w:style w:type="paragraph" w:customStyle="1" w:styleId="Indexsubsubsub">
    <w:name w:val="Indexsubsubsub"/>
    <w:basedOn w:val="NormalWeb"/>
    <w:rsid w:val="00BE0B38"/>
    <w:pPr>
      <w:spacing w:before="24" w:beforeAutospacing="0" w:after="24" w:afterAutospacing="0"/>
      <w:ind w:left="1080" w:hanging="360"/>
    </w:pPr>
  </w:style>
  <w:style w:type="paragraph" w:styleId="FootnoteText">
    <w:name w:val="footnote text"/>
    <w:basedOn w:val="Normal"/>
    <w:link w:val="FootnoteTextChar"/>
    <w:uiPriority w:val="99"/>
    <w:unhideWhenUsed/>
    <w:rsid w:val="00965F83"/>
    <w:rPr>
      <w:sz w:val="20"/>
      <w:szCs w:val="20"/>
    </w:rPr>
  </w:style>
  <w:style w:type="paragraph" w:styleId="BalloonText">
    <w:name w:val="Balloon Text"/>
    <w:basedOn w:val="Normal"/>
    <w:link w:val="BalloonTextChar"/>
    <w:uiPriority w:val="99"/>
    <w:semiHidden/>
    <w:unhideWhenUsed/>
    <w:rsid w:val="00460F33"/>
    <w:rPr>
      <w:rFonts w:ascii="Lucida Grande" w:hAnsi="Lucida Grande" w:cs="Lucida Grande"/>
      <w:sz w:val="18"/>
      <w:szCs w:val="18"/>
    </w:rPr>
  </w:style>
  <w:style w:type="character" w:customStyle="1" w:styleId="eBolIta">
    <w:name w:val="eBolIta"/>
    <w:rsid w:val="00BE0B38"/>
    <w:rPr>
      <w:rFonts w:ascii="Times New Roman" w:hAnsi="Times New Roman"/>
      <w:b/>
      <w:i/>
    </w:rPr>
  </w:style>
  <w:style w:type="paragraph" w:customStyle="1" w:styleId="TOC-Chapter">
    <w:name w:val="TOC-Chapter"/>
    <w:basedOn w:val="NormalWeb"/>
    <w:rsid w:val="00BE0B38"/>
    <w:pPr>
      <w:spacing w:before="48" w:beforeAutospacing="0" w:after="48" w:afterAutospacing="0"/>
    </w:pPr>
  </w:style>
  <w:style w:type="paragraph" w:customStyle="1" w:styleId="TOC-pagenumber">
    <w:name w:val="TOC-pagenumber"/>
    <w:basedOn w:val="NormalWeb"/>
    <w:rsid w:val="00BE0B38"/>
    <w:pPr>
      <w:spacing w:before="48" w:beforeAutospacing="0" w:after="48" w:afterAutospacing="0"/>
    </w:pPr>
  </w:style>
  <w:style w:type="paragraph" w:customStyle="1" w:styleId="TOC-part">
    <w:name w:val="TOC-part"/>
    <w:basedOn w:val="NormalWeb"/>
    <w:rsid w:val="00BE0B38"/>
    <w:pPr>
      <w:spacing w:before="48" w:beforeAutospacing="0" w:after="48" w:afterAutospacing="0"/>
    </w:pPr>
  </w:style>
  <w:style w:type="paragraph" w:customStyle="1" w:styleId="TOC-subchapter">
    <w:name w:val="TOC-subchapter"/>
    <w:basedOn w:val="NormalWeb"/>
    <w:rsid w:val="00BE0B38"/>
    <w:pPr>
      <w:spacing w:before="48" w:beforeAutospacing="0" w:after="48" w:afterAutospacing="0"/>
    </w:pPr>
  </w:style>
  <w:style w:type="paragraph" w:customStyle="1" w:styleId="TOC-subsubchapter">
    <w:name w:val="TOC-subsubchapter"/>
    <w:basedOn w:val="NormalWeb"/>
    <w:rsid w:val="00BE0B38"/>
    <w:pPr>
      <w:spacing w:before="48" w:beforeAutospacing="0" w:after="48" w:afterAutospacing="0"/>
    </w:pPr>
  </w:style>
  <w:style w:type="paragraph" w:customStyle="1" w:styleId="TOC-subsubsubchapter">
    <w:name w:val="TOC-subsubsubchapter"/>
    <w:basedOn w:val="NormalWeb"/>
    <w:rsid w:val="00BE0B38"/>
    <w:pPr>
      <w:spacing w:before="48" w:beforeAutospacing="0" w:after="48" w:afterAutospacing="0"/>
    </w:pPr>
  </w:style>
  <w:style w:type="paragraph" w:customStyle="1" w:styleId="TOC-Chapauthor">
    <w:name w:val="TOC-Chapauthor"/>
    <w:basedOn w:val="NormalWeb"/>
    <w:rsid w:val="00BE0B38"/>
    <w:pPr>
      <w:spacing w:before="48" w:beforeAutospacing="0" w:after="48" w:afterAutospacing="0"/>
    </w:pPr>
  </w:style>
  <w:style w:type="paragraph" w:customStyle="1" w:styleId="Table-H">
    <w:name w:val="Table-H"/>
    <w:basedOn w:val="NormalWeb"/>
    <w:rsid w:val="00BE0B38"/>
    <w:pPr>
      <w:spacing w:before="48" w:beforeAutospacing="0" w:after="48" w:afterAutospacing="0"/>
      <w:ind w:left="432" w:hanging="288"/>
    </w:pPr>
  </w:style>
  <w:style w:type="paragraph" w:customStyle="1" w:styleId="N1Table-H">
    <w:name w:val="N1Table-H"/>
    <w:basedOn w:val="Table-H"/>
    <w:rsid w:val="00BE0B38"/>
  </w:style>
  <w:style w:type="paragraph" w:customStyle="1" w:styleId="NlTable-H">
    <w:name w:val="NlTable-H"/>
    <w:basedOn w:val="Table-H"/>
    <w:rsid w:val="00BE0B38"/>
  </w:style>
  <w:style w:type="paragraph" w:customStyle="1" w:styleId="Note-H">
    <w:name w:val="Note-H"/>
    <w:basedOn w:val="Table-H"/>
    <w:rsid w:val="00BE0B38"/>
  </w:style>
  <w:style w:type="paragraph" w:customStyle="1" w:styleId="Sidebar-H">
    <w:name w:val="Sidebar-H"/>
    <w:basedOn w:val="Table-H"/>
    <w:rsid w:val="00BE0B38"/>
  </w:style>
  <w:style w:type="paragraph" w:customStyle="1" w:styleId="noindent">
    <w:name w:val="noindent"/>
    <w:rsid w:val="00712B0A"/>
    <w:pPr>
      <w:spacing w:before="100" w:beforeAutospacing="1" w:after="100" w:afterAutospacing="1" w:line="240" w:lineRule="atLeast"/>
    </w:pPr>
    <w:rPr>
      <w:rFonts w:ascii="Times New Roman" w:hAnsi="Times New Roman"/>
      <w:sz w:val="24"/>
      <w:szCs w:val="24"/>
    </w:rPr>
  </w:style>
  <w:style w:type="paragraph" w:customStyle="1" w:styleId="indent">
    <w:name w:val="indent"/>
    <w:rsid w:val="00712B0A"/>
    <w:pPr>
      <w:spacing w:before="100" w:beforeAutospacing="1" w:after="100" w:afterAutospacing="1" w:line="240" w:lineRule="atLeast"/>
      <w:ind w:firstLine="360"/>
    </w:pPr>
    <w:rPr>
      <w:rFonts w:ascii="Times New Roman" w:hAnsi="Times New Roman"/>
      <w:sz w:val="24"/>
      <w:szCs w:val="24"/>
    </w:rPr>
  </w:style>
  <w:style w:type="paragraph" w:customStyle="1" w:styleId="noindentbold">
    <w:name w:val="noindentbold"/>
    <w:rsid w:val="00712B0A"/>
    <w:pPr>
      <w:spacing w:before="100" w:beforeAutospacing="1" w:after="100" w:afterAutospacing="1" w:line="240" w:lineRule="atLeast"/>
    </w:pPr>
    <w:rPr>
      <w:rFonts w:ascii="Times New Roman" w:hAnsi="Times New Roman"/>
      <w:b/>
      <w:sz w:val="24"/>
      <w:szCs w:val="24"/>
    </w:rPr>
  </w:style>
  <w:style w:type="paragraph" w:customStyle="1" w:styleId="Poem">
    <w:name w:val="Poem"/>
    <w:basedOn w:val="Extract"/>
    <w:qFormat/>
    <w:rsid w:val="00BE0B38"/>
    <w:pPr>
      <w:spacing w:before="0" w:beforeAutospacing="0" w:after="0" w:afterAutospacing="0"/>
    </w:pPr>
  </w:style>
  <w:style w:type="paragraph" w:customStyle="1" w:styleId="Poem1">
    <w:name w:val="Poem 1"/>
    <w:basedOn w:val="Poem"/>
    <w:rsid w:val="00BE0B38"/>
    <w:pPr>
      <w:ind w:left="864"/>
    </w:pPr>
  </w:style>
  <w:style w:type="paragraph" w:customStyle="1" w:styleId="indent1">
    <w:name w:val="indent1"/>
    <w:basedOn w:val="Normal"/>
    <w:next w:val="NormalWeb"/>
    <w:qFormat/>
    <w:rsid w:val="00BE0B38"/>
    <w:pPr>
      <w:ind w:left="288" w:hanging="288"/>
    </w:pPr>
  </w:style>
  <w:style w:type="character" w:customStyle="1" w:styleId="FootnoteTextChar">
    <w:name w:val="Footnote Text Char"/>
    <w:link w:val="FootnoteText"/>
    <w:uiPriority w:val="99"/>
    <w:rsid w:val="00965F83"/>
    <w:rPr>
      <w:rFonts w:ascii="Times New Roman" w:hAnsi="Times New Roman"/>
      <w:lang w:val="en-US" w:eastAsia="en-US"/>
    </w:rPr>
  </w:style>
  <w:style w:type="character" w:styleId="FootnoteReference">
    <w:name w:val="footnote reference"/>
    <w:uiPriority w:val="99"/>
    <w:unhideWhenUsed/>
    <w:rsid w:val="00965F83"/>
    <w:rPr>
      <w:vertAlign w:val="superscript"/>
    </w:rPr>
  </w:style>
  <w:style w:type="table" w:styleId="TableGrid">
    <w:name w:val="Table Grid"/>
    <w:basedOn w:val="TableNormal"/>
    <w:uiPriority w:val="59"/>
    <w:rsid w:val="00A102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Bol">
    <w:name w:val="eBol"/>
    <w:rsid w:val="00BE0B38"/>
    <w:rPr>
      <w:rFonts w:ascii="Times New Roman" w:hAnsi="Times New Roman"/>
      <w:b/>
    </w:rPr>
  </w:style>
  <w:style w:type="character" w:customStyle="1" w:styleId="BalloonTextChar">
    <w:name w:val="Balloon Text Char"/>
    <w:link w:val="BalloonText"/>
    <w:uiPriority w:val="99"/>
    <w:semiHidden/>
    <w:rsid w:val="00460F33"/>
    <w:rPr>
      <w:rFonts w:ascii="Lucida Grande" w:hAnsi="Lucida Grande" w:cs="Lucida Grande"/>
      <w:sz w:val="18"/>
      <w:szCs w:val="18"/>
    </w:rPr>
  </w:style>
  <w:style w:type="paragraph" w:styleId="Header">
    <w:name w:val="header"/>
    <w:basedOn w:val="Normal"/>
    <w:link w:val="HeaderChar"/>
    <w:uiPriority w:val="99"/>
    <w:unhideWhenUsed/>
    <w:rsid w:val="00764E79"/>
    <w:pPr>
      <w:tabs>
        <w:tab w:val="center" w:pos="4320"/>
        <w:tab w:val="right" w:pos="8640"/>
      </w:tabs>
    </w:pPr>
  </w:style>
  <w:style w:type="character" w:customStyle="1" w:styleId="HeaderChar">
    <w:name w:val="Header Char"/>
    <w:link w:val="Header"/>
    <w:uiPriority w:val="99"/>
    <w:rsid w:val="00764E79"/>
    <w:rPr>
      <w:rFonts w:ascii="Times New Roman" w:hAnsi="Times New Roman"/>
      <w:sz w:val="24"/>
      <w:szCs w:val="24"/>
    </w:rPr>
  </w:style>
  <w:style w:type="paragraph" w:styleId="Footer">
    <w:name w:val="footer"/>
    <w:basedOn w:val="Normal"/>
    <w:link w:val="FooterChar"/>
    <w:uiPriority w:val="99"/>
    <w:unhideWhenUsed/>
    <w:rsid w:val="00764E79"/>
    <w:pPr>
      <w:tabs>
        <w:tab w:val="center" w:pos="4320"/>
        <w:tab w:val="right" w:pos="8640"/>
      </w:tabs>
    </w:pPr>
  </w:style>
  <w:style w:type="character" w:customStyle="1" w:styleId="FooterChar">
    <w:name w:val="Footer Char"/>
    <w:link w:val="Footer"/>
    <w:uiPriority w:val="99"/>
    <w:rsid w:val="00764E79"/>
    <w:rPr>
      <w:rFonts w:ascii="Times New Roman" w:hAnsi="Times New Roman"/>
      <w:sz w:val="24"/>
      <w:szCs w:val="24"/>
    </w:rPr>
  </w:style>
  <w:style w:type="character" w:styleId="PageNumber">
    <w:name w:val="page number"/>
    <w:uiPriority w:val="99"/>
    <w:semiHidden/>
    <w:unhideWhenUsed/>
    <w:rsid w:val="00764E79"/>
  </w:style>
  <w:style w:type="paragraph" w:styleId="Revision">
    <w:name w:val="Revision"/>
    <w:hidden/>
    <w:uiPriority w:val="99"/>
    <w:semiHidden/>
    <w:rsid w:val="00F17D5E"/>
    <w:rPr>
      <w:rFonts w:ascii="Times New Roman" w:hAnsi="Times New Roman"/>
      <w:sz w:val="24"/>
      <w:szCs w:val="24"/>
    </w:rPr>
  </w:style>
  <w:style w:type="character" w:styleId="CommentReference">
    <w:name w:val="annotation reference"/>
    <w:uiPriority w:val="99"/>
    <w:semiHidden/>
    <w:unhideWhenUsed/>
    <w:rsid w:val="007813C6"/>
    <w:rPr>
      <w:sz w:val="18"/>
      <w:szCs w:val="18"/>
    </w:rPr>
  </w:style>
  <w:style w:type="paragraph" w:styleId="CommentText">
    <w:name w:val="annotation text"/>
    <w:basedOn w:val="Normal"/>
    <w:link w:val="CommentTextChar"/>
    <w:uiPriority w:val="99"/>
    <w:semiHidden/>
    <w:unhideWhenUsed/>
    <w:rsid w:val="007813C6"/>
  </w:style>
  <w:style w:type="character" w:customStyle="1" w:styleId="CommentTextChar">
    <w:name w:val="Comment Text Char"/>
    <w:link w:val="CommentText"/>
    <w:uiPriority w:val="99"/>
    <w:semiHidden/>
    <w:rsid w:val="007813C6"/>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7813C6"/>
    <w:rPr>
      <w:b/>
      <w:bCs/>
      <w:sz w:val="20"/>
      <w:szCs w:val="20"/>
    </w:rPr>
  </w:style>
  <w:style w:type="character" w:customStyle="1" w:styleId="CommentSubjectChar">
    <w:name w:val="Comment Subject Char"/>
    <w:link w:val="CommentSubject"/>
    <w:uiPriority w:val="99"/>
    <w:semiHidden/>
    <w:rsid w:val="007813C6"/>
    <w:rPr>
      <w:rFonts w:ascii="Times New Roman" w:hAnsi="Times New Roman"/>
      <w:b/>
      <w:bCs/>
      <w:sz w:val="24"/>
      <w:szCs w:val="24"/>
    </w:rPr>
  </w:style>
  <w:style w:type="character" w:styleId="Hyperlink">
    <w:name w:val="Hyperlink"/>
    <w:basedOn w:val="DefaultParagraphFont"/>
    <w:uiPriority w:val="99"/>
    <w:unhideWhenUsed/>
    <w:rsid w:val="00AD589E"/>
    <w:rPr>
      <w:color w:val="0000FF"/>
      <w:u w:val="single"/>
    </w:rPr>
  </w:style>
  <w:style w:type="paragraph" w:customStyle="1" w:styleId="EndNoteBibliographyTitle">
    <w:name w:val="EndNote Bibliography Title"/>
    <w:basedOn w:val="Normal"/>
    <w:rsid w:val="00796C94"/>
    <w:pPr>
      <w:jc w:val="center"/>
    </w:pPr>
  </w:style>
  <w:style w:type="paragraph" w:customStyle="1" w:styleId="EndNoteBibliography">
    <w:name w:val="EndNote Bibliography"/>
    <w:basedOn w:val="Normal"/>
    <w:rsid w:val="00796C94"/>
  </w:style>
  <w:style w:type="paragraph" w:styleId="ListParagraph">
    <w:name w:val="List Paragraph"/>
    <w:basedOn w:val="Normal"/>
    <w:uiPriority w:val="34"/>
    <w:qFormat/>
    <w:rsid w:val="00CB3FB3"/>
    <w:pPr>
      <w:ind w:left="720"/>
      <w:contextualSpacing/>
    </w:pPr>
  </w:style>
  <w:style w:type="character" w:styleId="PlaceholderText">
    <w:name w:val="Placeholder Text"/>
    <w:basedOn w:val="DefaultParagraphFont"/>
    <w:uiPriority w:val="99"/>
    <w:semiHidden/>
    <w:rsid w:val="004922F1"/>
    <w:rPr>
      <w:color w:val="808080"/>
    </w:rPr>
  </w:style>
  <w:style w:type="character" w:styleId="UnresolvedMention">
    <w:name w:val="Unresolved Mention"/>
    <w:basedOn w:val="DefaultParagraphFont"/>
    <w:uiPriority w:val="99"/>
    <w:semiHidden/>
    <w:unhideWhenUsed/>
    <w:rsid w:val="00E239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81020">
      <w:bodyDiv w:val="1"/>
      <w:marLeft w:val="0"/>
      <w:marRight w:val="0"/>
      <w:marTop w:val="0"/>
      <w:marBottom w:val="0"/>
      <w:divBdr>
        <w:top w:val="none" w:sz="0" w:space="0" w:color="auto"/>
        <w:left w:val="none" w:sz="0" w:space="0" w:color="auto"/>
        <w:bottom w:val="none" w:sz="0" w:space="0" w:color="auto"/>
        <w:right w:val="none" w:sz="0" w:space="0" w:color="auto"/>
      </w:divBdr>
    </w:div>
    <w:div w:id="88237185">
      <w:bodyDiv w:val="1"/>
      <w:marLeft w:val="0"/>
      <w:marRight w:val="0"/>
      <w:marTop w:val="0"/>
      <w:marBottom w:val="0"/>
      <w:divBdr>
        <w:top w:val="none" w:sz="0" w:space="0" w:color="auto"/>
        <w:left w:val="none" w:sz="0" w:space="0" w:color="auto"/>
        <w:bottom w:val="none" w:sz="0" w:space="0" w:color="auto"/>
        <w:right w:val="none" w:sz="0" w:space="0" w:color="auto"/>
      </w:divBdr>
    </w:div>
    <w:div w:id="124585232">
      <w:bodyDiv w:val="1"/>
      <w:marLeft w:val="0"/>
      <w:marRight w:val="0"/>
      <w:marTop w:val="0"/>
      <w:marBottom w:val="0"/>
      <w:divBdr>
        <w:top w:val="none" w:sz="0" w:space="0" w:color="auto"/>
        <w:left w:val="none" w:sz="0" w:space="0" w:color="auto"/>
        <w:bottom w:val="none" w:sz="0" w:space="0" w:color="auto"/>
        <w:right w:val="none" w:sz="0" w:space="0" w:color="auto"/>
      </w:divBdr>
    </w:div>
    <w:div w:id="427192883">
      <w:bodyDiv w:val="1"/>
      <w:marLeft w:val="0"/>
      <w:marRight w:val="0"/>
      <w:marTop w:val="0"/>
      <w:marBottom w:val="0"/>
      <w:divBdr>
        <w:top w:val="none" w:sz="0" w:space="0" w:color="auto"/>
        <w:left w:val="none" w:sz="0" w:space="0" w:color="auto"/>
        <w:bottom w:val="none" w:sz="0" w:space="0" w:color="auto"/>
        <w:right w:val="none" w:sz="0" w:space="0" w:color="auto"/>
      </w:divBdr>
    </w:div>
    <w:div w:id="1093210639">
      <w:bodyDiv w:val="1"/>
      <w:marLeft w:val="0"/>
      <w:marRight w:val="0"/>
      <w:marTop w:val="0"/>
      <w:marBottom w:val="0"/>
      <w:divBdr>
        <w:top w:val="none" w:sz="0" w:space="0" w:color="auto"/>
        <w:left w:val="none" w:sz="0" w:space="0" w:color="auto"/>
        <w:bottom w:val="none" w:sz="0" w:space="0" w:color="auto"/>
        <w:right w:val="none" w:sz="0" w:space="0" w:color="auto"/>
      </w:divBdr>
    </w:div>
    <w:div w:id="1145271885">
      <w:bodyDiv w:val="1"/>
      <w:marLeft w:val="0"/>
      <w:marRight w:val="0"/>
      <w:marTop w:val="0"/>
      <w:marBottom w:val="0"/>
      <w:divBdr>
        <w:top w:val="none" w:sz="0" w:space="0" w:color="auto"/>
        <w:left w:val="none" w:sz="0" w:space="0" w:color="auto"/>
        <w:bottom w:val="none" w:sz="0" w:space="0" w:color="auto"/>
        <w:right w:val="none" w:sz="0" w:space="0" w:color="auto"/>
      </w:divBdr>
    </w:div>
    <w:div w:id="1212764005">
      <w:bodyDiv w:val="1"/>
      <w:marLeft w:val="0"/>
      <w:marRight w:val="0"/>
      <w:marTop w:val="0"/>
      <w:marBottom w:val="0"/>
      <w:divBdr>
        <w:top w:val="none" w:sz="0" w:space="0" w:color="auto"/>
        <w:left w:val="none" w:sz="0" w:space="0" w:color="auto"/>
        <w:bottom w:val="none" w:sz="0" w:space="0" w:color="auto"/>
        <w:right w:val="none" w:sz="0" w:space="0" w:color="auto"/>
      </w:divBdr>
    </w:div>
    <w:div w:id="1313751047">
      <w:bodyDiv w:val="1"/>
      <w:marLeft w:val="0"/>
      <w:marRight w:val="0"/>
      <w:marTop w:val="0"/>
      <w:marBottom w:val="0"/>
      <w:divBdr>
        <w:top w:val="none" w:sz="0" w:space="0" w:color="auto"/>
        <w:left w:val="none" w:sz="0" w:space="0" w:color="auto"/>
        <w:bottom w:val="none" w:sz="0" w:space="0" w:color="auto"/>
        <w:right w:val="none" w:sz="0" w:space="0" w:color="auto"/>
      </w:divBdr>
    </w:div>
    <w:div w:id="1434016622">
      <w:bodyDiv w:val="1"/>
      <w:marLeft w:val="0"/>
      <w:marRight w:val="0"/>
      <w:marTop w:val="0"/>
      <w:marBottom w:val="0"/>
      <w:divBdr>
        <w:top w:val="none" w:sz="0" w:space="0" w:color="auto"/>
        <w:left w:val="none" w:sz="0" w:space="0" w:color="auto"/>
        <w:bottom w:val="none" w:sz="0" w:space="0" w:color="auto"/>
        <w:right w:val="none" w:sz="0" w:space="0" w:color="auto"/>
      </w:divBdr>
    </w:div>
    <w:div w:id="1435902739">
      <w:bodyDiv w:val="1"/>
      <w:marLeft w:val="0"/>
      <w:marRight w:val="0"/>
      <w:marTop w:val="0"/>
      <w:marBottom w:val="0"/>
      <w:divBdr>
        <w:top w:val="none" w:sz="0" w:space="0" w:color="auto"/>
        <w:left w:val="none" w:sz="0" w:space="0" w:color="auto"/>
        <w:bottom w:val="none" w:sz="0" w:space="0" w:color="auto"/>
        <w:right w:val="none" w:sz="0" w:space="0" w:color="auto"/>
      </w:divBdr>
    </w:div>
    <w:div w:id="1459181019">
      <w:bodyDiv w:val="1"/>
      <w:marLeft w:val="0"/>
      <w:marRight w:val="0"/>
      <w:marTop w:val="0"/>
      <w:marBottom w:val="0"/>
      <w:divBdr>
        <w:top w:val="none" w:sz="0" w:space="0" w:color="auto"/>
        <w:left w:val="none" w:sz="0" w:space="0" w:color="auto"/>
        <w:bottom w:val="none" w:sz="0" w:space="0" w:color="auto"/>
        <w:right w:val="none" w:sz="0" w:space="0" w:color="auto"/>
      </w:divBdr>
    </w:div>
    <w:div w:id="1684549252">
      <w:bodyDiv w:val="1"/>
      <w:marLeft w:val="0"/>
      <w:marRight w:val="0"/>
      <w:marTop w:val="0"/>
      <w:marBottom w:val="0"/>
      <w:divBdr>
        <w:top w:val="none" w:sz="0" w:space="0" w:color="auto"/>
        <w:left w:val="none" w:sz="0" w:space="0" w:color="auto"/>
        <w:bottom w:val="none" w:sz="0" w:space="0" w:color="auto"/>
        <w:right w:val="none" w:sz="0" w:space="0" w:color="auto"/>
      </w:divBdr>
    </w:div>
    <w:div w:id="17700056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goodreads.com/author/show/1429989.Richard_Feynman"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fda.gov/downloads/MedicalDevices/DeviceRegulationandGuidance/GuidanceDocuments/ucm071121.pdf"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image" Target="media/image1.emf"/><Relationship Id="rId2" Type="http://schemas.openxmlformats.org/officeDocument/2006/relationships/hyperlink" Target="https://stats.nba.com/player/203500/" TargetMode="External"/><Relationship Id="rId1" Type="http://schemas.openxmlformats.org/officeDocument/2006/relationships/hyperlink" Target="https://stats.nba.com/player/20193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minic\AppData\Roaming\Microsoft\Templates\WordTemplateforMcGrawHi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Users\dominic\AppData\Roaming\Microsoft\Templates\WordTemplateforMcGrawHill.dot</Template>
  <TotalTime>48</TotalTime>
  <Pages>22</Pages>
  <Words>10632</Words>
  <Characters>57947</Characters>
  <Application>Microsoft Office Word</Application>
  <DocSecurity>0</DocSecurity>
  <Lines>999</Lines>
  <Paragraphs>269</Paragraphs>
  <ScaleCrop>false</ScaleCrop>
  <HeadingPairs>
    <vt:vector size="2" baseType="variant">
      <vt:variant>
        <vt:lpstr>Title</vt:lpstr>
      </vt:variant>
      <vt:variant>
        <vt:i4>1</vt:i4>
      </vt:variant>
    </vt:vector>
  </HeadingPairs>
  <TitlesOfParts>
    <vt:vector size="1" baseType="lpstr">
      <vt:lpstr>CUUS430-11_p220-238</vt:lpstr>
    </vt:vector>
  </TitlesOfParts>
  <Company/>
  <LinksUpToDate>false</LinksUpToDate>
  <CharactersWithSpaces>68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US430-11_p220-238</dc:title>
  <dc:subject/>
  <dc:creator>s113</dc:creator>
  <cp:keywords/>
  <dc:description/>
  <cp:lastModifiedBy>Newman, Thomas</cp:lastModifiedBy>
  <cp:revision>8</cp:revision>
  <cp:lastPrinted>2018-02-06T20:08:00Z</cp:lastPrinted>
  <dcterms:created xsi:type="dcterms:W3CDTF">2019-01-08T13:56:00Z</dcterms:created>
  <dcterms:modified xsi:type="dcterms:W3CDTF">2019-01-10T07:04:00Z</dcterms:modified>
</cp:coreProperties>
</file>